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21142" w14:textId="385D4330" w:rsidR="006E5ECD" w:rsidRPr="00C64B1A" w:rsidRDefault="7676DA18" w:rsidP="43F2AF00">
      <w:pPr>
        <w:rPr>
          <w:rStyle w:val="normaltextrun"/>
          <w:rFonts w:cs="Calibri"/>
          <w:b/>
          <w:bCs/>
          <w:color w:val="000000" w:themeColor="text1"/>
          <w:sz w:val="22"/>
          <w:szCs w:val="22"/>
          <w:u w:val="single"/>
        </w:rPr>
      </w:pPr>
      <w:r w:rsidRPr="00C64B1A">
        <w:rPr>
          <w:rStyle w:val="normaltextrun"/>
          <w:rFonts w:cs="Calibri"/>
          <w:b/>
          <w:bCs/>
          <w:color w:val="000000"/>
          <w:sz w:val="22"/>
          <w:szCs w:val="22"/>
          <w:u w:val="single"/>
          <w:shd w:val="clear" w:color="auto" w:fill="FFFFFF"/>
        </w:rPr>
        <w:t xml:space="preserve">Predictors of </w:t>
      </w:r>
      <w:r w:rsidR="6D141F18" w:rsidRPr="00C64B1A">
        <w:rPr>
          <w:rStyle w:val="normaltextrun"/>
          <w:rFonts w:cs="Calibri"/>
          <w:b/>
          <w:bCs/>
          <w:color w:val="000000"/>
          <w:sz w:val="22"/>
          <w:szCs w:val="22"/>
          <w:u w:val="single"/>
          <w:shd w:val="clear" w:color="auto" w:fill="FFFFFF"/>
        </w:rPr>
        <w:t>Q</w:t>
      </w:r>
      <w:r w:rsidRPr="00C64B1A">
        <w:rPr>
          <w:rStyle w:val="normaltextrun"/>
          <w:rFonts w:cs="Calibri"/>
          <w:b/>
          <w:bCs/>
          <w:color w:val="000000"/>
          <w:sz w:val="22"/>
          <w:szCs w:val="22"/>
          <w:u w:val="single"/>
          <w:shd w:val="clear" w:color="auto" w:fill="FFFFFF"/>
        </w:rPr>
        <w:t xml:space="preserve">uit </w:t>
      </w:r>
      <w:r w:rsidR="119B4A83" w:rsidRPr="00C64B1A">
        <w:rPr>
          <w:rStyle w:val="normaltextrun"/>
          <w:rFonts w:cs="Calibri"/>
          <w:b/>
          <w:bCs/>
          <w:color w:val="000000"/>
          <w:sz w:val="22"/>
          <w:szCs w:val="22"/>
          <w:u w:val="single"/>
          <w:shd w:val="clear" w:color="auto" w:fill="FFFFFF"/>
        </w:rPr>
        <w:t>A</w:t>
      </w:r>
      <w:r w:rsidRPr="00C64B1A">
        <w:rPr>
          <w:rStyle w:val="normaltextrun"/>
          <w:rFonts w:cs="Calibri"/>
          <w:b/>
          <w:bCs/>
          <w:color w:val="000000"/>
          <w:sz w:val="22"/>
          <w:szCs w:val="22"/>
          <w:u w:val="single"/>
          <w:shd w:val="clear" w:color="auto" w:fill="FFFFFF"/>
        </w:rPr>
        <w:t xml:space="preserve">ttempts and </w:t>
      </w:r>
      <w:r w:rsidR="4C3D09A8" w:rsidRPr="00C64B1A">
        <w:rPr>
          <w:rStyle w:val="normaltextrun"/>
          <w:rFonts w:cs="Calibri"/>
          <w:b/>
          <w:bCs/>
          <w:color w:val="000000"/>
          <w:sz w:val="22"/>
          <w:szCs w:val="22"/>
          <w:u w:val="single"/>
          <w:shd w:val="clear" w:color="auto" w:fill="FFFFFF"/>
        </w:rPr>
        <w:t>S</w:t>
      </w:r>
      <w:r w:rsidRPr="00C64B1A">
        <w:rPr>
          <w:rStyle w:val="normaltextrun"/>
          <w:rFonts w:cs="Calibri"/>
          <w:b/>
          <w:bCs/>
          <w:color w:val="000000"/>
          <w:sz w:val="22"/>
          <w:szCs w:val="22"/>
          <w:u w:val="single"/>
          <w:shd w:val="clear" w:color="auto" w:fill="FFFFFF"/>
        </w:rPr>
        <w:t xml:space="preserve">uccessful </w:t>
      </w:r>
      <w:r w:rsidR="232FBBFF" w:rsidRPr="00C64B1A">
        <w:rPr>
          <w:rStyle w:val="normaltextrun"/>
          <w:rFonts w:cs="Calibri"/>
          <w:b/>
          <w:bCs/>
          <w:color w:val="000000"/>
          <w:sz w:val="22"/>
          <w:szCs w:val="22"/>
          <w:u w:val="single"/>
          <w:shd w:val="clear" w:color="auto" w:fill="FFFFFF"/>
        </w:rPr>
        <w:t>S</w:t>
      </w:r>
      <w:r w:rsidRPr="00C64B1A">
        <w:rPr>
          <w:rStyle w:val="normaltextrun"/>
          <w:rFonts w:cs="Calibri"/>
          <w:b/>
          <w:bCs/>
          <w:color w:val="000000"/>
          <w:sz w:val="22"/>
          <w:szCs w:val="22"/>
          <w:u w:val="single"/>
          <w:shd w:val="clear" w:color="auto" w:fill="FFFFFF"/>
        </w:rPr>
        <w:t xml:space="preserve">moking </w:t>
      </w:r>
      <w:r w:rsidR="20DBD711" w:rsidRPr="00C64B1A">
        <w:rPr>
          <w:rStyle w:val="normaltextrun"/>
          <w:rFonts w:cs="Calibri"/>
          <w:b/>
          <w:bCs/>
          <w:color w:val="000000"/>
          <w:sz w:val="22"/>
          <w:szCs w:val="22"/>
          <w:u w:val="single"/>
          <w:shd w:val="clear" w:color="auto" w:fill="FFFFFF"/>
        </w:rPr>
        <w:t xml:space="preserve">Abstinence </w:t>
      </w:r>
      <w:r w:rsidRPr="00C64B1A">
        <w:rPr>
          <w:rStyle w:val="normaltextrun"/>
          <w:rFonts w:cs="Calibri"/>
          <w:b/>
          <w:bCs/>
          <w:color w:val="000000"/>
          <w:sz w:val="22"/>
          <w:szCs w:val="22"/>
          <w:u w:val="single"/>
          <w:shd w:val="clear" w:color="auto" w:fill="FFFFFF"/>
        </w:rPr>
        <w:t xml:space="preserve">in </w:t>
      </w:r>
      <w:r w:rsidR="37660508" w:rsidRPr="00C64B1A">
        <w:rPr>
          <w:rStyle w:val="normaltextrun"/>
          <w:rFonts w:cs="Calibri"/>
          <w:b/>
          <w:bCs/>
          <w:color w:val="000000"/>
          <w:sz w:val="22"/>
          <w:szCs w:val="22"/>
          <w:u w:val="single"/>
          <w:shd w:val="clear" w:color="auto" w:fill="FFFFFF"/>
        </w:rPr>
        <w:t>P</w:t>
      </w:r>
      <w:r w:rsidRPr="00C64B1A">
        <w:rPr>
          <w:rStyle w:val="normaltextrun"/>
          <w:rFonts w:cs="Calibri"/>
          <w:b/>
          <w:bCs/>
          <w:color w:val="000000"/>
          <w:sz w:val="22"/>
          <w:szCs w:val="22"/>
          <w:u w:val="single"/>
          <w:shd w:val="clear" w:color="auto" w:fill="FFFFFF"/>
        </w:rPr>
        <w:t>regnancy: An Exploratory Analysis of a</w:t>
      </w:r>
      <w:r w:rsidR="3D8CBC3C" w:rsidRPr="00C64B1A">
        <w:rPr>
          <w:rStyle w:val="normaltextrun"/>
          <w:rFonts w:cs="Calibri"/>
          <w:b/>
          <w:bCs/>
          <w:color w:val="000000"/>
          <w:sz w:val="22"/>
          <w:szCs w:val="22"/>
          <w:u w:val="single"/>
          <w:shd w:val="clear" w:color="auto" w:fill="FFFFFF"/>
        </w:rPr>
        <w:t xml:space="preserve"> Pooled Clinical Trial Dataset</w:t>
      </w:r>
    </w:p>
    <w:p w14:paraId="2C5C2C6D" w14:textId="1E0A4658" w:rsidR="006E5ECD" w:rsidRPr="00C64B1A" w:rsidRDefault="359663B5" w:rsidP="006E5ECD">
      <w:pPr>
        <w:rPr>
          <w:rFonts w:cs="Arial"/>
          <w:sz w:val="22"/>
          <w:szCs w:val="22"/>
          <w:vertAlign w:val="superscript"/>
        </w:rPr>
      </w:pPr>
      <w:r w:rsidRPr="00C64B1A">
        <w:rPr>
          <w:rFonts w:cs="Arial"/>
          <w:sz w:val="22"/>
          <w:szCs w:val="22"/>
        </w:rPr>
        <w:t>Dr Hannah Igoe</w:t>
      </w:r>
      <w:r w:rsidR="382F8908" w:rsidRPr="00C64B1A">
        <w:rPr>
          <w:rFonts w:cs="Arial"/>
          <w:sz w:val="22"/>
          <w:szCs w:val="22"/>
        </w:rPr>
        <w:t>*</w:t>
      </w:r>
      <w:r w:rsidR="0C9AFA57" w:rsidRPr="00C64B1A">
        <w:rPr>
          <w:rFonts w:cs="Arial"/>
          <w:sz w:val="22"/>
          <w:szCs w:val="22"/>
        </w:rPr>
        <w:t>, BSc</w:t>
      </w:r>
      <w:r w:rsidR="54474958" w:rsidRPr="00C64B1A">
        <w:rPr>
          <w:rFonts w:cs="Arial"/>
          <w:sz w:val="22"/>
          <w:szCs w:val="22"/>
        </w:rPr>
        <w:t xml:space="preserve"> </w:t>
      </w:r>
      <w:r w:rsidR="382F8908" w:rsidRPr="00C64B1A">
        <w:rPr>
          <w:rFonts w:cs="Arial"/>
          <w:sz w:val="22"/>
          <w:szCs w:val="22"/>
        </w:rPr>
        <w:t>BMBS</w:t>
      </w:r>
      <w:r w:rsidR="41754F0A" w:rsidRPr="00C64B1A">
        <w:rPr>
          <w:rFonts w:cs="Arial"/>
          <w:sz w:val="22"/>
          <w:szCs w:val="22"/>
        </w:rPr>
        <w:t>;</w:t>
      </w:r>
      <w:r w:rsidR="00BC2B01" w:rsidRPr="00C64B1A">
        <w:rPr>
          <w:rStyle w:val="FootnoteReference"/>
          <w:rFonts w:cs="Arial"/>
          <w:sz w:val="22"/>
          <w:szCs w:val="22"/>
        </w:rPr>
        <w:footnoteReference w:id="2"/>
      </w:r>
      <w:r w:rsidR="00BFB422" w:rsidRPr="00C64B1A">
        <w:rPr>
          <w:rFonts w:cs="Arial"/>
          <w:sz w:val="22"/>
          <w:szCs w:val="22"/>
        </w:rPr>
        <w:t xml:space="preserve"> </w:t>
      </w:r>
      <w:r w:rsidRPr="00C64B1A">
        <w:rPr>
          <w:rFonts w:cs="Arial"/>
          <w:sz w:val="22"/>
          <w:szCs w:val="22"/>
        </w:rPr>
        <w:t>Dr Jo</w:t>
      </w:r>
      <w:r w:rsidR="69BE5955" w:rsidRPr="00C64B1A">
        <w:rPr>
          <w:rFonts w:cs="Arial"/>
          <w:sz w:val="22"/>
          <w:szCs w:val="22"/>
        </w:rPr>
        <w:t>anne</w:t>
      </w:r>
      <w:r w:rsidRPr="00C64B1A">
        <w:rPr>
          <w:rFonts w:cs="Arial"/>
          <w:sz w:val="22"/>
          <w:szCs w:val="22"/>
        </w:rPr>
        <w:t xml:space="preserve"> Emery</w:t>
      </w:r>
      <w:r w:rsidR="00BFB422" w:rsidRPr="00C64B1A">
        <w:rPr>
          <w:rFonts w:cs="Arial"/>
          <w:sz w:val="22"/>
          <w:szCs w:val="22"/>
        </w:rPr>
        <w:t>,</w:t>
      </w:r>
      <w:r w:rsidR="0C9AFA57" w:rsidRPr="00C64B1A">
        <w:rPr>
          <w:rFonts w:cs="Arial"/>
          <w:sz w:val="22"/>
          <w:szCs w:val="22"/>
        </w:rPr>
        <w:t xml:space="preserve"> </w:t>
      </w:r>
      <w:r w:rsidR="1E5DECC0" w:rsidRPr="00C64B1A">
        <w:rPr>
          <w:rFonts w:cs="Arial"/>
          <w:sz w:val="22"/>
          <w:szCs w:val="22"/>
        </w:rPr>
        <w:t>PhD;</w:t>
      </w:r>
      <w:r w:rsidR="00564B95" w:rsidRPr="00C64B1A">
        <w:rPr>
          <w:rStyle w:val="FootnoteReference"/>
          <w:rFonts w:cs="Arial"/>
          <w:sz w:val="22"/>
          <w:szCs w:val="22"/>
        </w:rPr>
        <w:footnoteReference w:id="3"/>
      </w:r>
      <w:r w:rsidR="00BFB422" w:rsidRPr="00C64B1A">
        <w:rPr>
          <w:rFonts w:cs="Arial"/>
          <w:sz w:val="22"/>
          <w:szCs w:val="22"/>
        </w:rPr>
        <w:t xml:space="preserve"> </w:t>
      </w:r>
      <w:proofErr w:type="gramStart"/>
      <w:r w:rsidR="77693BAE" w:rsidRPr="00C64B1A">
        <w:rPr>
          <w:rFonts w:cs="Arial"/>
          <w:sz w:val="22"/>
          <w:szCs w:val="22"/>
        </w:rPr>
        <w:t xml:space="preserve">Prof </w:t>
      </w:r>
      <w:r w:rsidRPr="00C64B1A">
        <w:rPr>
          <w:rFonts w:cs="Arial"/>
          <w:sz w:val="22"/>
          <w:szCs w:val="22"/>
        </w:rPr>
        <w:t xml:space="preserve"> Felix</w:t>
      </w:r>
      <w:proofErr w:type="gramEnd"/>
      <w:r w:rsidRPr="00C64B1A">
        <w:rPr>
          <w:rFonts w:cs="Arial"/>
          <w:sz w:val="22"/>
          <w:szCs w:val="22"/>
        </w:rPr>
        <w:t xml:space="preserve"> Naughton</w:t>
      </w:r>
      <w:r w:rsidR="00BFB422" w:rsidRPr="00C64B1A">
        <w:rPr>
          <w:rFonts w:cs="Arial"/>
          <w:sz w:val="22"/>
          <w:szCs w:val="22"/>
        </w:rPr>
        <w:t>,</w:t>
      </w:r>
      <w:r w:rsidR="1E5DECC0" w:rsidRPr="00C64B1A">
        <w:rPr>
          <w:rFonts w:cs="Arial"/>
          <w:sz w:val="22"/>
          <w:szCs w:val="22"/>
        </w:rPr>
        <w:t xml:space="preserve"> PhD;</w:t>
      </w:r>
      <w:r w:rsidR="00BFB422" w:rsidRPr="00C64B1A">
        <w:rPr>
          <w:rFonts w:cs="Arial"/>
          <w:sz w:val="22"/>
          <w:szCs w:val="22"/>
          <w:vertAlign w:val="superscript"/>
        </w:rPr>
        <w:t xml:space="preserve">2 </w:t>
      </w:r>
      <w:r w:rsidR="0009501A" w:rsidRPr="00C64B1A">
        <w:rPr>
          <w:rFonts w:cs="Arial"/>
          <w:sz w:val="22"/>
          <w:szCs w:val="22"/>
        </w:rPr>
        <w:t>Prof</w:t>
      </w:r>
      <w:r w:rsidRPr="00C64B1A">
        <w:rPr>
          <w:rFonts w:cs="Arial"/>
          <w:sz w:val="22"/>
          <w:szCs w:val="22"/>
        </w:rPr>
        <w:t xml:space="preserve"> Jaspal Taggar</w:t>
      </w:r>
      <w:r w:rsidR="004A1B35" w:rsidRPr="00C64B1A">
        <w:rPr>
          <w:rFonts w:cs="Arial"/>
          <w:sz w:val="22"/>
          <w:szCs w:val="22"/>
        </w:rPr>
        <w:t>,</w:t>
      </w:r>
      <w:r w:rsidR="54474958" w:rsidRPr="00C64B1A">
        <w:rPr>
          <w:rFonts w:cs="Arial"/>
          <w:sz w:val="22"/>
          <w:szCs w:val="22"/>
        </w:rPr>
        <w:t xml:space="preserve"> PhD</w:t>
      </w:r>
      <w:r w:rsidR="3C8BF3BF" w:rsidRPr="00C64B1A">
        <w:rPr>
          <w:rFonts w:cs="Arial"/>
          <w:sz w:val="22"/>
          <w:szCs w:val="22"/>
        </w:rPr>
        <w:t xml:space="preserve"> FRCGP</w:t>
      </w:r>
      <w:r w:rsidR="004A1B35" w:rsidRPr="00C64B1A">
        <w:rPr>
          <w:rFonts w:cs="Arial"/>
          <w:sz w:val="22"/>
          <w:szCs w:val="22"/>
        </w:rPr>
        <w:t>;</w:t>
      </w:r>
      <w:r w:rsidR="00BFB422" w:rsidRPr="00C64B1A">
        <w:rPr>
          <w:rFonts w:cs="Arial"/>
          <w:sz w:val="22"/>
          <w:szCs w:val="22"/>
          <w:vertAlign w:val="superscript"/>
        </w:rPr>
        <w:t xml:space="preserve">1 </w:t>
      </w:r>
      <w:r w:rsidRPr="00C64B1A">
        <w:rPr>
          <w:rFonts w:cs="Arial"/>
          <w:sz w:val="22"/>
          <w:szCs w:val="22"/>
        </w:rPr>
        <w:t>Prof Jo Leonardi-Bee</w:t>
      </w:r>
      <w:r w:rsidR="00BFB422" w:rsidRPr="00C64B1A">
        <w:rPr>
          <w:rFonts w:cs="Arial"/>
          <w:sz w:val="22"/>
          <w:szCs w:val="22"/>
        </w:rPr>
        <w:t>,</w:t>
      </w:r>
      <w:r w:rsidR="1E5DECC0" w:rsidRPr="00C64B1A">
        <w:rPr>
          <w:rFonts w:cs="Arial"/>
          <w:sz w:val="22"/>
          <w:szCs w:val="22"/>
        </w:rPr>
        <w:t xml:space="preserve"> PhD; </w:t>
      </w:r>
      <w:r w:rsidR="00BFB422" w:rsidRPr="00C64B1A">
        <w:rPr>
          <w:rFonts w:cs="Arial"/>
          <w:sz w:val="22"/>
          <w:szCs w:val="22"/>
          <w:vertAlign w:val="superscript"/>
        </w:rPr>
        <w:t>1</w:t>
      </w:r>
      <w:r w:rsidR="00BFB422" w:rsidRPr="00C64B1A">
        <w:rPr>
          <w:rFonts w:cs="Arial"/>
          <w:sz w:val="22"/>
          <w:szCs w:val="22"/>
        </w:rPr>
        <w:t>and</w:t>
      </w:r>
      <w:r w:rsidR="76E1AADA" w:rsidRPr="00C64B1A">
        <w:rPr>
          <w:rFonts w:cs="Arial"/>
          <w:sz w:val="22"/>
          <w:szCs w:val="22"/>
        </w:rPr>
        <w:t xml:space="preserve"> </w:t>
      </w:r>
      <w:r w:rsidRPr="00C64B1A">
        <w:rPr>
          <w:rFonts w:cs="Arial"/>
          <w:sz w:val="22"/>
          <w:szCs w:val="22"/>
        </w:rPr>
        <w:t>Prof Tim Coleman</w:t>
      </w:r>
      <w:r w:rsidR="1E5DECC0" w:rsidRPr="00C64B1A">
        <w:rPr>
          <w:rFonts w:cs="Arial"/>
          <w:sz w:val="22"/>
          <w:szCs w:val="22"/>
        </w:rPr>
        <w:t xml:space="preserve">, </w:t>
      </w:r>
      <w:r w:rsidR="1EFE0B20" w:rsidRPr="00C64B1A">
        <w:rPr>
          <w:rFonts w:cs="Arial"/>
          <w:sz w:val="22"/>
          <w:szCs w:val="22"/>
        </w:rPr>
        <w:t>MD FRCGP</w:t>
      </w:r>
      <w:r w:rsidR="1E5DECC0" w:rsidRPr="00C64B1A">
        <w:rPr>
          <w:rFonts w:cs="Arial"/>
          <w:sz w:val="22"/>
          <w:szCs w:val="22"/>
        </w:rPr>
        <w:t>.</w:t>
      </w:r>
      <w:r w:rsidR="00BFB422" w:rsidRPr="00C64B1A">
        <w:rPr>
          <w:rFonts w:cs="Arial"/>
          <w:sz w:val="22"/>
          <w:szCs w:val="22"/>
          <w:vertAlign w:val="superscript"/>
        </w:rPr>
        <w:t>1</w:t>
      </w:r>
    </w:p>
    <w:p w14:paraId="231742D9" w14:textId="527CDB89" w:rsidR="00085DD1" w:rsidRPr="00C64B1A" w:rsidRDefault="00201EB5" w:rsidP="00085DD1">
      <w:pPr>
        <w:rPr>
          <w:sz w:val="22"/>
          <w:szCs w:val="22"/>
        </w:rPr>
      </w:pPr>
      <w:r w:rsidRPr="00C64B1A">
        <w:rPr>
          <w:rFonts w:cs="Arial"/>
          <w:sz w:val="22"/>
          <w:szCs w:val="22"/>
        </w:rPr>
        <w:t xml:space="preserve">*Corresponding author: </w:t>
      </w:r>
      <w:hyperlink r:id="rId11">
        <w:r w:rsidR="00AC1BA0" w:rsidRPr="00C64B1A">
          <w:rPr>
            <w:rStyle w:val="Hyperlink"/>
            <w:rFonts w:cs="Arial"/>
            <w:sz w:val="22"/>
            <w:szCs w:val="22"/>
          </w:rPr>
          <w:t>hannah.igoe@nottingham.ac.uk</w:t>
        </w:r>
      </w:hyperlink>
      <w:r w:rsidR="00085DD1" w:rsidRPr="00C64B1A">
        <w:rPr>
          <w:sz w:val="22"/>
          <w:szCs w:val="22"/>
        </w:rPr>
        <w:t>;</w:t>
      </w:r>
      <w:r w:rsidR="00441867" w:rsidRPr="00C64B1A">
        <w:rPr>
          <w:sz w:val="22"/>
          <w:szCs w:val="22"/>
        </w:rPr>
        <w:t xml:space="preserve"> </w:t>
      </w:r>
      <w:r w:rsidR="00A01920" w:rsidRPr="00C64B1A">
        <w:rPr>
          <w:sz w:val="22"/>
          <w:szCs w:val="22"/>
        </w:rPr>
        <w:t>07808179920</w:t>
      </w:r>
      <w:r w:rsidR="00085DD1" w:rsidRPr="00C64B1A">
        <w:rPr>
          <w:sz w:val="22"/>
          <w:szCs w:val="22"/>
        </w:rPr>
        <w:t>;</w:t>
      </w:r>
      <w:r w:rsidR="00D81AA8" w:rsidRPr="00C64B1A">
        <w:rPr>
          <w:sz w:val="22"/>
          <w:szCs w:val="22"/>
        </w:rPr>
        <w:t xml:space="preserve"> ORCID </w:t>
      </w:r>
      <w:proofErr w:type="spellStart"/>
      <w:r w:rsidR="00D81AA8" w:rsidRPr="00C64B1A">
        <w:rPr>
          <w:sz w:val="22"/>
          <w:szCs w:val="22"/>
        </w:rPr>
        <w:t>iD</w:t>
      </w:r>
      <w:proofErr w:type="spellEnd"/>
      <w:r w:rsidR="00085DD1" w:rsidRPr="00C64B1A">
        <w:rPr>
          <w:sz w:val="22"/>
          <w:szCs w:val="22"/>
        </w:rPr>
        <w:t xml:space="preserve">: </w:t>
      </w:r>
      <w:hyperlink r:id="rId12">
        <w:r w:rsidR="00085DD1" w:rsidRPr="00C64B1A">
          <w:rPr>
            <w:rStyle w:val="Hyperlink"/>
            <w:sz w:val="22"/>
            <w:szCs w:val="22"/>
          </w:rPr>
          <w:t>https://orcid.org/0000-0002-3523-7230</w:t>
        </w:r>
      </w:hyperlink>
    </w:p>
    <w:p w14:paraId="55EACCDF" w14:textId="77777777" w:rsidR="00085DD1" w:rsidRPr="00C64B1A" w:rsidRDefault="00085DD1" w:rsidP="00085DD1">
      <w:pPr>
        <w:rPr>
          <w:sz w:val="22"/>
          <w:szCs w:val="22"/>
        </w:rPr>
      </w:pPr>
    </w:p>
    <w:p w14:paraId="6139ABA7" w14:textId="1A869561" w:rsidR="00201EB5" w:rsidRPr="00C64B1A" w:rsidRDefault="00201EB5" w:rsidP="006E5ECD">
      <w:pPr>
        <w:rPr>
          <w:rFonts w:cs="Arial"/>
          <w:sz w:val="22"/>
          <w:szCs w:val="22"/>
        </w:rPr>
      </w:pPr>
    </w:p>
    <w:p w14:paraId="57136930" w14:textId="77777777" w:rsidR="00EC6327" w:rsidRPr="00C64B1A" w:rsidRDefault="00EC6327" w:rsidP="006E5ECD">
      <w:pPr>
        <w:rPr>
          <w:rFonts w:cs="Arial"/>
          <w:sz w:val="22"/>
          <w:szCs w:val="22"/>
        </w:rPr>
      </w:pPr>
    </w:p>
    <w:p w14:paraId="0438905E" w14:textId="1FBB0B08" w:rsidR="00AC1BA0" w:rsidRPr="00C64B1A" w:rsidRDefault="00AC1BA0">
      <w:pPr>
        <w:rPr>
          <w:rStyle w:val="normaltextrun"/>
          <w:rFonts w:cs="Calibri"/>
          <w:b/>
          <w:bCs/>
          <w:color w:val="000000"/>
          <w:sz w:val="22"/>
          <w:szCs w:val="22"/>
          <w:u w:val="single"/>
          <w:shd w:val="clear" w:color="auto" w:fill="FFFFFF"/>
        </w:rPr>
      </w:pPr>
      <w:r w:rsidRPr="00C64B1A">
        <w:rPr>
          <w:rStyle w:val="normaltextrun"/>
          <w:rFonts w:cs="Calibri"/>
          <w:b/>
          <w:bCs/>
          <w:color w:val="000000"/>
          <w:sz w:val="22"/>
          <w:szCs w:val="22"/>
          <w:u w:val="single"/>
          <w:shd w:val="clear" w:color="auto" w:fill="FFFFFF"/>
        </w:rPr>
        <w:br w:type="page"/>
      </w:r>
    </w:p>
    <w:p w14:paraId="3AD3962C" w14:textId="4A0BF29F" w:rsidR="006E5ECD" w:rsidRPr="00C64B1A" w:rsidRDefault="2018C3B6" w:rsidP="3A803548">
      <w:pPr>
        <w:rPr>
          <w:rFonts w:eastAsia="Aptos" w:cs="Aptos"/>
          <w:sz w:val="22"/>
          <w:szCs w:val="22"/>
        </w:rPr>
      </w:pPr>
      <w:r w:rsidRPr="00C64B1A">
        <w:rPr>
          <w:rFonts w:eastAsia="Aptos" w:cs="Aptos"/>
          <w:b/>
          <w:bCs/>
          <w:sz w:val="22"/>
          <w:szCs w:val="22"/>
        </w:rPr>
        <w:lastRenderedPageBreak/>
        <w:t>ABSTRACT</w:t>
      </w:r>
      <w:r w:rsidRPr="00C64B1A">
        <w:rPr>
          <w:rFonts w:eastAsia="Aptos" w:cs="Aptos"/>
          <w:sz w:val="22"/>
          <w:szCs w:val="22"/>
        </w:rPr>
        <w:t xml:space="preserve"> </w:t>
      </w:r>
    </w:p>
    <w:p w14:paraId="0A815F4F" w14:textId="05AB7F3D" w:rsidR="006E5ECD" w:rsidRPr="00C64B1A" w:rsidRDefault="773CB29C" w:rsidP="367FE15F">
      <w:pPr>
        <w:spacing w:line="276" w:lineRule="auto"/>
        <w:rPr>
          <w:rFonts w:eastAsia="Aptos" w:cs="Aptos"/>
          <w:sz w:val="22"/>
          <w:szCs w:val="22"/>
        </w:rPr>
      </w:pPr>
      <w:r w:rsidRPr="00C64B1A">
        <w:rPr>
          <w:rFonts w:eastAsia="Aptos" w:cs="Aptos"/>
          <w:b/>
          <w:bCs/>
          <w:sz w:val="22"/>
          <w:szCs w:val="22"/>
        </w:rPr>
        <w:t>Introduction</w:t>
      </w:r>
      <w:r w:rsidRPr="00C64B1A">
        <w:rPr>
          <w:rFonts w:eastAsia="Aptos" w:cs="Aptos"/>
          <w:sz w:val="22"/>
          <w:szCs w:val="22"/>
        </w:rPr>
        <w:t>: Smoking in pregnancy</w:t>
      </w:r>
      <w:r w:rsidR="357787E8" w:rsidRPr="00C64B1A">
        <w:rPr>
          <w:rFonts w:eastAsia="Aptos" w:cs="Aptos"/>
          <w:sz w:val="22"/>
          <w:szCs w:val="22"/>
        </w:rPr>
        <w:t xml:space="preserve"> is a</w:t>
      </w:r>
      <w:r w:rsidRPr="00C64B1A">
        <w:rPr>
          <w:rFonts w:eastAsia="Aptos" w:cs="Aptos"/>
          <w:sz w:val="22"/>
          <w:szCs w:val="22"/>
        </w:rPr>
        <w:t xml:space="preserve"> preventable cause of detrimental effects on mother and bab</w:t>
      </w:r>
      <w:r w:rsidR="6010FB25" w:rsidRPr="00C64B1A">
        <w:rPr>
          <w:rFonts w:eastAsia="Aptos" w:cs="Aptos"/>
          <w:sz w:val="22"/>
          <w:szCs w:val="22"/>
        </w:rPr>
        <w:t>y,</w:t>
      </w:r>
      <w:r w:rsidR="500014E3" w:rsidRPr="00C64B1A">
        <w:rPr>
          <w:rFonts w:eastAsia="Aptos" w:cs="Aptos"/>
          <w:sz w:val="22"/>
          <w:szCs w:val="22"/>
        </w:rPr>
        <w:t xml:space="preserve"> </w:t>
      </w:r>
      <w:r w:rsidRPr="00C64B1A">
        <w:rPr>
          <w:rFonts w:eastAsia="Aptos" w:cs="Aptos"/>
          <w:sz w:val="22"/>
          <w:szCs w:val="22"/>
        </w:rPr>
        <w:t>exacerbat</w:t>
      </w:r>
      <w:r w:rsidR="7B175080" w:rsidRPr="00C64B1A">
        <w:rPr>
          <w:rFonts w:eastAsia="Aptos" w:cs="Aptos"/>
          <w:sz w:val="22"/>
          <w:szCs w:val="22"/>
        </w:rPr>
        <w:t>ing</w:t>
      </w:r>
      <w:r w:rsidRPr="00C64B1A">
        <w:rPr>
          <w:rFonts w:eastAsia="Aptos" w:cs="Aptos"/>
          <w:sz w:val="22"/>
          <w:szCs w:val="22"/>
        </w:rPr>
        <w:t xml:space="preserve"> socioeconomic </w:t>
      </w:r>
      <w:r w:rsidR="03573294" w:rsidRPr="00C64B1A">
        <w:rPr>
          <w:rFonts w:eastAsia="Aptos" w:cs="Aptos"/>
          <w:sz w:val="22"/>
          <w:szCs w:val="22"/>
        </w:rPr>
        <w:t xml:space="preserve">health </w:t>
      </w:r>
      <w:r w:rsidRPr="00C64B1A">
        <w:rPr>
          <w:rFonts w:eastAsia="Aptos" w:cs="Aptos"/>
          <w:sz w:val="22"/>
          <w:szCs w:val="22"/>
        </w:rPr>
        <w:t xml:space="preserve">disparities. This study investigates predictors of </w:t>
      </w:r>
      <w:r w:rsidR="6E9562FB" w:rsidRPr="00C64B1A">
        <w:rPr>
          <w:rFonts w:eastAsia="Aptos" w:cs="Aptos"/>
          <w:sz w:val="22"/>
          <w:szCs w:val="22"/>
        </w:rPr>
        <w:t xml:space="preserve">making a </w:t>
      </w:r>
      <w:r w:rsidRPr="00C64B1A">
        <w:rPr>
          <w:rFonts w:eastAsia="Aptos" w:cs="Aptos"/>
          <w:sz w:val="22"/>
          <w:szCs w:val="22"/>
        </w:rPr>
        <w:t xml:space="preserve">quit attempt and smoking </w:t>
      </w:r>
      <w:r w:rsidR="00306D62" w:rsidRPr="00C64B1A">
        <w:rPr>
          <w:rFonts w:eastAsia="Aptos" w:cs="Aptos"/>
          <w:sz w:val="22"/>
          <w:szCs w:val="22"/>
        </w:rPr>
        <w:t xml:space="preserve">abstinence </w:t>
      </w:r>
      <w:r w:rsidRPr="00C64B1A">
        <w:rPr>
          <w:rFonts w:eastAsia="Aptos" w:cs="Aptos"/>
          <w:sz w:val="22"/>
          <w:szCs w:val="22"/>
        </w:rPr>
        <w:t>in pregnan</w:t>
      </w:r>
      <w:r w:rsidR="37ACE3A6" w:rsidRPr="00C64B1A">
        <w:rPr>
          <w:rFonts w:eastAsia="Aptos" w:cs="Aptos"/>
          <w:sz w:val="22"/>
          <w:szCs w:val="22"/>
        </w:rPr>
        <w:t>cy</w:t>
      </w:r>
      <w:r w:rsidRPr="00C64B1A">
        <w:rPr>
          <w:rFonts w:eastAsia="Aptos" w:cs="Aptos"/>
          <w:sz w:val="22"/>
          <w:szCs w:val="22"/>
        </w:rPr>
        <w:t>.</w:t>
      </w:r>
    </w:p>
    <w:p w14:paraId="6F54FFAB" w14:textId="63EFED05" w:rsidR="006E5ECD" w:rsidRPr="00C64B1A" w:rsidRDefault="027A9363" w:rsidP="367FE15F">
      <w:pPr>
        <w:spacing w:line="276" w:lineRule="auto"/>
        <w:rPr>
          <w:rFonts w:eastAsia="Aptos" w:cs="Aptos"/>
          <w:sz w:val="22"/>
          <w:szCs w:val="22"/>
        </w:rPr>
      </w:pPr>
      <w:r w:rsidRPr="00C64B1A">
        <w:rPr>
          <w:rFonts w:eastAsia="Aptos" w:cs="Aptos"/>
          <w:b/>
          <w:bCs/>
          <w:sz w:val="22"/>
          <w:szCs w:val="22"/>
        </w:rPr>
        <w:t>Methods</w:t>
      </w:r>
      <w:r w:rsidRPr="00C64B1A">
        <w:rPr>
          <w:rFonts w:eastAsia="Aptos" w:cs="Aptos"/>
          <w:sz w:val="22"/>
          <w:szCs w:val="22"/>
        </w:rPr>
        <w:t xml:space="preserve">: </w:t>
      </w:r>
      <w:r w:rsidR="7CC93F8B" w:rsidRPr="00C64B1A">
        <w:rPr>
          <w:rFonts w:eastAsia="Aptos" w:cs="Aptos"/>
          <w:sz w:val="22"/>
          <w:szCs w:val="22"/>
        </w:rPr>
        <w:t>This</w:t>
      </w:r>
      <w:r w:rsidRPr="00C64B1A">
        <w:rPr>
          <w:rFonts w:eastAsia="Aptos" w:cs="Aptos"/>
          <w:sz w:val="22"/>
          <w:szCs w:val="22"/>
        </w:rPr>
        <w:t xml:space="preserve"> study us</w:t>
      </w:r>
      <w:r w:rsidR="417056E5" w:rsidRPr="00C64B1A">
        <w:rPr>
          <w:rFonts w:eastAsia="Aptos" w:cs="Aptos"/>
          <w:sz w:val="22"/>
          <w:szCs w:val="22"/>
        </w:rPr>
        <w:t>ed</w:t>
      </w:r>
      <w:r w:rsidRPr="00C64B1A">
        <w:rPr>
          <w:rFonts w:eastAsia="Aptos" w:cs="Aptos"/>
          <w:sz w:val="22"/>
          <w:szCs w:val="22"/>
        </w:rPr>
        <w:t xml:space="preserve"> pooled data from two large </w:t>
      </w:r>
      <w:r w:rsidR="1D55A05D" w:rsidRPr="00C64B1A">
        <w:rPr>
          <w:rFonts w:eastAsia="Aptos" w:cs="Aptos"/>
          <w:sz w:val="22"/>
          <w:szCs w:val="22"/>
        </w:rPr>
        <w:t xml:space="preserve">UK </w:t>
      </w:r>
      <w:r w:rsidRPr="00C64B1A">
        <w:rPr>
          <w:rFonts w:eastAsia="Aptos" w:cs="Aptos"/>
          <w:sz w:val="22"/>
          <w:szCs w:val="22"/>
        </w:rPr>
        <w:t>multicentre smoking cessation intervention trials in pregnan</w:t>
      </w:r>
      <w:r w:rsidR="547AC0B2" w:rsidRPr="00C64B1A">
        <w:rPr>
          <w:rFonts w:eastAsia="Aptos" w:cs="Aptos"/>
          <w:sz w:val="22"/>
          <w:szCs w:val="22"/>
        </w:rPr>
        <w:t xml:space="preserve">cy </w:t>
      </w:r>
      <w:r w:rsidRPr="00C64B1A">
        <w:rPr>
          <w:rFonts w:eastAsia="Aptos" w:cs="Aptos"/>
          <w:sz w:val="22"/>
          <w:szCs w:val="22"/>
        </w:rPr>
        <w:t>(N=1</w:t>
      </w:r>
      <w:r w:rsidR="6B00A89B" w:rsidRPr="00C64B1A">
        <w:rPr>
          <w:rFonts w:eastAsia="Aptos" w:cs="Aptos"/>
          <w:sz w:val="22"/>
          <w:szCs w:val="22"/>
        </w:rPr>
        <w:t>409</w:t>
      </w:r>
      <w:r w:rsidRPr="00C64B1A">
        <w:rPr>
          <w:rFonts w:eastAsia="Aptos" w:cs="Aptos"/>
          <w:sz w:val="22"/>
          <w:szCs w:val="22"/>
        </w:rPr>
        <w:t xml:space="preserve">). </w:t>
      </w:r>
      <w:r w:rsidR="30DE4204" w:rsidRPr="00C64B1A">
        <w:rPr>
          <w:rFonts w:eastAsia="Aptos" w:cs="Aptos"/>
          <w:sz w:val="22"/>
          <w:szCs w:val="22"/>
        </w:rPr>
        <w:t>Baseline predictor</w:t>
      </w:r>
      <w:r w:rsidRPr="00C64B1A">
        <w:rPr>
          <w:rFonts w:eastAsia="Aptos" w:cs="Aptos"/>
          <w:sz w:val="22"/>
          <w:szCs w:val="22"/>
        </w:rPr>
        <w:t xml:space="preserve"> variables </w:t>
      </w:r>
      <w:r w:rsidR="648661D6" w:rsidRPr="00C64B1A">
        <w:rPr>
          <w:rFonts w:eastAsia="Aptos" w:cs="Aptos"/>
          <w:sz w:val="22"/>
          <w:szCs w:val="22"/>
        </w:rPr>
        <w:t xml:space="preserve">included </w:t>
      </w:r>
      <w:r w:rsidRPr="00C64B1A">
        <w:rPr>
          <w:rFonts w:eastAsia="Aptos" w:cs="Aptos"/>
          <w:sz w:val="22"/>
          <w:szCs w:val="22"/>
        </w:rPr>
        <w:t>demographic</w:t>
      </w:r>
      <w:r w:rsidR="02D335B8" w:rsidRPr="00C64B1A">
        <w:rPr>
          <w:rFonts w:eastAsia="Aptos" w:cs="Aptos"/>
          <w:sz w:val="22"/>
          <w:szCs w:val="22"/>
        </w:rPr>
        <w:t>,</w:t>
      </w:r>
      <w:r w:rsidRPr="00C64B1A">
        <w:rPr>
          <w:rFonts w:eastAsia="Aptos" w:cs="Aptos"/>
          <w:sz w:val="22"/>
          <w:szCs w:val="22"/>
        </w:rPr>
        <w:t xml:space="preserve"> smoking behaviour and quitting belief </w:t>
      </w:r>
      <w:r w:rsidR="10A4A8A2" w:rsidRPr="00C64B1A">
        <w:rPr>
          <w:rFonts w:eastAsia="Aptos" w:cs="Aptos"/>
          <w:sz w:val="22"/>
          <w:szCs w:val="22"/>
        </w:rPr>
        <w:t>measures</w:t>
      </w:r>
      <w:r w:rsidRPr="00C64B1A">
        <w:rPr>
          <w:rFonts w:eastAsia="Aptos" w:cs="Aptos"/>
          <w:sz w:val="22"/>
          <w:szCs w:val="22"/>
        </w:rPr>
        <w:t xml:space="preserve">. </w:t>
      </w:r>
      <w:r w:rsidR="763C3AD9" w:rsidRPr="00C64B1A">
        <w:rPr>
          <w:rFonts w:eastAsia="Aptos" w:cs="Aptos"/>
          <w:sz w:val="22"/>
          <w:szCs w:val="22"/>
        </w:rPr>
        <w:t>Percentage of cigarettes cut down in early pregnancy</w:t>
      </w:r>
      <w:r w:rsidR="0DA65A76" w:rsidRPr="00C64B1A">
        <w:rPr>
          <w:rFonts w:eastAsia="Aptos" w:cs="Aptos"/>
          <w:sz w:val="22"/>
          <w:szCs w:val="22"/>
        </w:rPr>
        <w:t xml:space="preserve"> wa</w:t>
      </w:r>
      <w:r w:rsidR="763C3AD9" w:rsidRPr="00C64B1A">
        <w:rPr>
          <w:rFonts w:eastAsia="Aptos" w:cs="Aptos"/>
          <w:sz w:val="22"/>
          <w:szCs w:val="22"/>
        </w:rPr>
        <w:t xml:space="preserve">s a novel variable. </w:t>
      </w:r>
      <w:r w:rsidR="0EEE0F05" w:rsidRPr="00C64B1A">
        <w:rPr>
          <w:rFonts w:eastAsia="Aptos" w:cs="Aptos"/>
          <w:sz w:val="22"/>
          <w:szCs w:val="22"/>
        </w:rPr>
        <w:t>O</w:t>
      </w:r>
      <w:r w:rsidRPr="00C64B1A">
        <w:rPr>
          <w:rFonts w:eastAsia="Aptos" w:cs="Aptos"/>
          <w:sz w:val="22"/>
          <w:szCs w:val="22"/>
        </w:rPr>
        <w:t>utcomes</w:t>
      </w:r>
      <w:r w:rsidR="640DD270" w:rsidRPr="00C64B1A">
        <w:rPr>
          <w:rFonts w:eastAsia="Aptos" w:cs="Aptos"/>
          <w:sz w:val="22"/>
          <w:szCs w:val="22"/>
        </w:rPr>
        <w:t xml:space="preserve"> </w:t>
      </w:r>
      <w:r w:rsidR="462A9B20" w:rsidRPr="00C64B1A">
        <w:rPr>
          <w:rFonts w:eastAsia="Aptos" w:cs="Aptos"/>
          <w:sz w:val="22"/>
          <w:szCs w:val="22"/>
        </w:rPr>
        <w:t>(</w:t>
      </w:r>
      <w:r w:rsidRPr="00C64B1A">
        <w:rPr>
          <w:rFonts w:eastAsia="Aptos" w:cs="Aptos"/>
          <w:sz w:val="22"/>
          <w:szCs w:val="22"/>
        </w:rPr>
        <w:t xml:space="preserve">36 </w:t>
      </w:r>
      <w:r w:rsidR="79DF33D5" w:rsidRPr="00C64B1A">
        <w:rPr>
          <w:rFonts w:eastAsia="Aptos" w:cs="Aptos"/>
          <w:sz w:val="22"/>
          <w:szCs w:val="22"/>
        </w:rPr>
        <w:t>weeks'</w:t>
      </w:r>
      <w:r w:rsidR="05956DDC" w:rsidRPr="00C64B1A">
        <w:rPr>
          <w:rFonts w:eastAsia="Aptos" w:cs="Aptos"/>
          <w:sz w:val="22"/>
          <w:szCs w:val="22"/>
        </w:rPr>
        <w:t xml:space="preserve"> gestation</w:t>
      </w:r>
      <w:r w:rsidR="062E413D" w:rsidRPr="00C64B1A">
        <w:rPr>
          <w:rFonts w:eastAsia="Aptos" w:cs="Aptos"/>
          <w:sz w:val="22"/>
          <w:szCs w:val="22"/>
        </w:rPr>
        <w:t>)</w:t>
      </w:r>
      <w:r w:rsidRPr="00C64B1A">
        <w:rPr>
          <w:rFonts w:eastAsia="Aptos" w:cs="Aptos"/>
          <w:sz w:val="22"/>
          <w:szCs w:val="22"/>
        </w:rPr>
        <w:t xml:space="preserve"> were </w:t>
      </w:r>
      <w:r w:rsidR="6AE639E8" w:rsidRPr="00C64B1A">
        <w:rPr>
          <w:rFonts w:eastAsia="Aptos" w:cs="Aptos"/>
          <w:sz w:val="22"/>
          <w:szCs w:val="22"/>
        </w:rPr>
        <w:t xml:space="preserve">having made </w:t>
      </w:r>
      <w:r w:rsidRPr="00C64B1A">
        <w:rPr>
          <w:rFonts w:eastAsia="Aptos" w:cs="Aptos"/>
          <w:sz w:val="22"/>
          <w:szCs w:val="22"/>
        </w:rPr>
        <w:t xml:space="preserve">a quit attempt </w:t>
      </w:r>
      <w:r w:rsidR="25EF4F9C" w:rsidRPr="00C64B1A">
        <w:rPr>
          <w:rFonts w:eastAsia="Aptos" w:cs="Aptos"/>
          <w:sz w:val="22"/>
          <w:szCs w:val="22"/>
        </w:rPr>
        <w:t xml:space="preserve">(&gt;24 hours) </w:t>
      </w:r>
      <w:r w:rsidRPr="00C64B1A">
        <w:rPr>
          <w:rFonts w:eastAsia="Aptos" w:cs="Aptos"/>
          <w:sz w:val="22"/>
          <w:szCs w:val="22"/>
        </w:rPr>
        <w:t xml:space="preserve">and </w:t>
      </w:r>
      <w:r w:rsidR="6F201726" w:rsidRPr="00C64B1A">
        <w:rPr>
          <w:rFonts w:eastAsia="Aptos" w:cs="Aptos"/>
          <w:sz w:val="22"/>
          <w:szCs w:val="22"/>
        </w:rPr>
        <w:t xml:space="preserve">smoking </w:t>
      </w:r>
      <w:r w:rsidR="20DBD711" w:rsidRPr="00C64B1A">
        <w:rPr>
          <w:rFonts w:eastAsia="Aptos" w:cs="Aptos"/>
          <w:sz w:val="22"/>
          <w:szCs w:val="22"/>
        </w:rPr>
        <w:t xml:space="preserve">abstinence </w:t>
      </w:r>
      <w:r w:rsidRPr="00C64B1A">
        <w:rPr>
          <w:rFonts w:eastAsia="Aptos" w:cs="Aptos"/>
          <w:sz w:val="22"/>
          <w:szCs w:val="22"/>
        </w:rPr>
        <w:t>(</w:t>
      </w:r>
      <w:r w:rsidR="547AC0B2" w:rsidRPr="00C64B1A">
        <w:rPr>
          <w:rFonts w:eastAsia="Aptos" w:cs="Aptos"/>
          <w:sz w:val="22"/>
          <w:szCs w:val="22"/>
        </w:rPr>
        <w:t xml:space="preserve">both </w:t>
      </w:r>
      <w:r w:rsidRPr="00C64B1A">
        <w:rPr>
          <w:rFonts w:eastAsia="Aptos" w:cs="Aptos"/>
          <w:sz w:val="22"/>
          <w:szCs w:val="22"/>
        </w:rPr>
        <w:t>self-reported). Exploratory logistic regression analyses</w:t>
      </w:r>
      <w:r w:rsidR="59F2CA05" w:rsidRPr="00C64B1A">
        <w:rPr>
          <w:rFonts w:eastAsia="Aptos" w:cs="Aptos"/>
          <w:sz w:val="22"/>
          <w:szCs w:val="22"/>
        </w:rPr>
        <w:t>, with missing smoking outcomes imputed as non-abstinent,</w:t>
      </w:r>
      <w:r w:rsidRPr="00C64B1A">
        <w:rPr>
          <w:rFonts w:eastAsia="Aptos" w:cs="Aptos"/>
          <w:sz w:val="22"/>
          <w:szCs w:val="22"/>
        </w:rPr>
        <w:t xml:space="preserve"> involved univariate </w:t>
      </w:r>
      <w:r w:rsidR="3BE91854" w:rsidRPr="00C64B1A">
        <w:rPr>
          <w:rFonts w:eastAsia="Aptos" w:cs="Aptos"/>
          <w:sz w:val="22"/>
          <w:szCs w:val="22"/>
        </w:rPr>
        <w:t>then</w:t>
      </w:r>
      <w:r w:rsidRPr="00C64B1A">
        <w:rPr>
          <w:rFonts w:eastAsia="Aptos" w:cs="Aptos"/>
          <w:sz w:val="22"/>
          <w:szCs w:val="22"/>
        </w:rPr>
        <w:t xml:space="preserve"> multivaria</w:t>
      </w:r>
      <w:r w:rsidR="2FF88ED6" w:rsidRPr="00C64B1A">
        <w:rPr>
          <w:rFonts w:eastAsia="Aptos" w:cs="Aptos"/>
          <w:sz w:val="22"/>
          <w:szCs w:val="22"/>
        </w:rPr>
        <w:t>ble</w:t>
      </w:r>
      <w:r w:rsidRPr="00C64B1A">
        <w:rPr>
          <w:rFonts w:eastAsia="Aptos" w:cs="Aptos"/>
          <w:sz w:val="22"/>
          <w:szCs w:val="22"/>
        </w:rPr>
        <w:t xml:space="preserve"> </w:t>
      </w:r>
      <w:r w:rsidR="08296E5C" w:rsidRPr="00C64B1A">
        <w:rPr>
          <w:rFonts w:eastAsia="Aptos" w:cs="Aptos"/>
          <w:sz w:val="22"/>
          <w:szCs w:val="22"/>
        </w:rPr>
        <w:t>analyses</w:t>
      </w:r>
      <w:r w:rsidRPr="00C64B1A">
        <w:rPr>
          <w:rFonts w:eastAsia="Aptos" w:cs="Aptos"/>
          <w:sz w:val="22"/>
          <w:szCs w:val="22"/>
        </w:rPr>
        <w:t xml:space="preserve">.  Sensitivity analyses included complete case analyses, and biochemically validated </w:t>
      </w:r>
      <w:r w:rsidR="20DBD711" w:rsidRPr="00C64B1A">
        <w:rPr>
          <w:rFonts w:eastAsia="Aptos" w:cs="Aptos"/>
          <w:sz w:val="22"/>
          <w:szCs w:val="22"/>
        </w:rPr>
        <w:t>abstinence</w:t>
      </w:r>
      <w:r w:rsidRPr="00C64B1A">
        <w:rPr>
          <w:rFonts w:eastAsia="Aptos" w:cs="Aptos"/>
          <w:sz w:val="22"/>
          <w:szCs w:val="22"/>
        </w:rPr>
        <w:t xml:space="preserve">. </w:t>
      </w:r>
    </w:p>
    <w:p w14:paraId="3AE499E7" w14:textId="0D26EEFC" w:rsidR="006E5ECD" w:rsidRPr="00C64B1A" w:rsidRDefault="53A4AF91" w:rsidP="367FE15F">
      <w:pPr>
        <w:spacing w:line="276" w:lineRule="auto"/>
        <w:rPr>
          <w:rFonts w:eastAsia="Aptos" w:cs="Aptos"/>
          <w:sz w:val="22"/>
          <w:szCs w:val="22"/>
        </w:rPr>
      </w:pPr>
      <w:r w:rsidRPr="00C64B1A">
        <w:rPr>
          <w:rFonts w:eastAsia="Aptos" w:cs="Aptos"/>
          <w:b/>
          <w:bCs/>
          <w:sz w:val="22"/>
          <w:szCs w:val="22"/>
        </w:rPr>
        <w:t>Results</w:t>
      </w:r>
      <w:r w:rsidRPr="00C64B1A">
        <w:rPr>
          <w:rFonts w:eastAsia="Aptos" w:cs="Aptos"/>
          <w:sz w:val="22"/>
          <w:szCs w:val="22"/>
        </w:rPr>
        <w:t xml:space="preserve">: </w:t>
      </w:r>
      <w:bookmarkStart w:id="0" w:name="_Hlk193998125"/>
      <w:r w:rsidR="3B1FC3EA" w:rsidRPr="00C64B1A">
        <w:rPr>
          <w:rFonts w:eastAsia="Aptos" w:cs="Aptos"/>
          <w:sz w:val="22"/>
          <w:szCs w:val="22"/>
        </w:rPr>
        <w:t>1</w:t>
      </w:r>
      <w:r w:rsidR="2DDF877C" w:rsidRPr="00C64B1A">
        <w:rPr>
          <w:rFonts w:eastAsia="Aptos" w:cs="Aptos"/>
          <w:sz w:val="22"/>
          <w:szCs w:val="22"/>
        </w:rPr>
        <w:t>409</w:t>
      </w:r>
      <w:r w:rsidRPr="00C64B1A">
        <w:rPr>
          <w:rFonts w:eastAsia="Aptos" w:cs="Aptos"/>
          <w:sz w:val="22"/>
          <w:szCs w:val="22"/>
        </w:rPr>
        <w:t xml:space="preserve"> women </w:t>
      </w:r>
      <w:r w:rsidR="6814A4A5" w:rsidRPr="00C64B1A">
        <w:rPr>
          <w:rFonts w:eastAsia="Aptos" w:cs="Aptos"/>
          <w:sz w:val="22"/>
          <w:szCs w:val="22"/>
        </w:rPr>
        <w:t>were included in study analyses</w:t>
      </w:r>
      <w:r w:rsidR="5A2ED624" w:rsidRPr="00C64B1A">
        <w:rPr>
          <w:rFonts w:eastAsia="Aptos" w:cs="Aptos"/>
          <w:sz w:val="22"/>
          <w:szCs w:val="22"/>
        </w:rPr>
        <w:t>.</w:t>
      </w:r>
      <w:r w:rsidRPr="00C64B1A">
        <w:rPr>
          <w:rFonts w:eastAsia="Aptos" w:cs="Aptos"/>
          <w:sz w:val="22"/>
          <w:szCs w:val="22"/>
        </w:rPr>
        <w:t xml:space="preserve"> </w:t>
      </w:r>
      <w:r w:rsidR="7C19D4D6" w:rsidRPr="00C64B1A">
        <w:rPr>
          <w:rFonts w:eastAsia="Aptos" w:cs="Aptos"/>
          <w:sz w:val="22"/>
          <w:szCs w:val="22"/>
        </w:rPr>
        <w:t xml:space="preserve">In multivariable analyses, </w:t>
      </w:r>
      <w:r w:rsidR="487C3828" w:rsidRPr="00C64B1A">
        <w:rPr>
          <w:rFonts w:eastAsia="Aptos" w:cs="Aptos"/>
          <w:sz w:val="22"/>
          <w:szCs w:val="22"/>
        </w:rPr>
        <w:t>f</w:t>
      </w:r>
      <w:r w:rsidRPr="00C64B1A">
        <w:rPr>
          <w:rFonts w:eastAsia="Aptos" w:cs="Aptos"/>
          <w:sz w:val="22"/>
          <w:szCs w:val="22"/>
        </w:rPr>
        <w:t>or making a quit attempt, higher intention to quit (OR 1.50</w:t>
      </w:r>
      <w:r w:rsidR="2E1FF979" w:rsidRPr="00C64B1A">
        <w:rPr>
          <w:rFonts w:eastAsia="Aptos" w:cs="Aptos"/>
          <w:sz w:val="22"/>
          <w:szCs w:val="22"/>
        </w:rPr>
        <w:t>,</w:t>
      </w:r>
      <w:r w:rsidRPr="00C64B1A">
        <w:rPr>
          <w:rFonts w:eastAsia="Aptos" w:cs="Aptos"/>
          <w:sz w:val="22"/>
          <w:szCs w:val="22"/>
        </w:rPr>
        <w:t xml:space="preserve"> 95% CI 1.26 – 1.7</w:t>
      </w:r>
      <w:r w:rsidR="60BA4176" w:rsidRPr="00C64B1A">
        <w:rPr>
          <w:rFonts w:eastAsia="Aptos" w:cs="Aptos"/>
          <w:sz w:val="22"/>
          <w:szCs w:val="22"/>
        </w:rPr>
        <w:t>9</w:t>
      </w:r>
      <w:r w:rsidRPr="00C64B1A">
        <w:rPr>
          <w:rFonts w:eastAsia="Aptos" w:cs="Aptos"/>
          <w:sz w:val="22"/>
          <w:szCs w:val="22"/>
        </w:rPr>
        <w:t>); and higher combined self-efficacy score (OR 1.</w:t>
      </w:r>
      <w:r w:rsidR="466C22AA" w:rsidRPr="00C64B1A">
        <w:rPr>
          <w:rFonts w:eastAsia="Aptos" w:cs="Aptos"/>
          <w:sz w:val="22"/>
          <w:szCs w:val="22"/>
        </w:rPr>
        <w:t>60</w:t>
      </w:r>
      <w:r w:rsidR="4186F077" w:rsidRPr="00C64B1A">
        <w:rPr>
          <w:rFonts w:eastAsia="Aptos" w:cs="Aptos"/>
          <w:sz w:val="22"/>
          <w:szCs w:val="22"/>
        </w:rPr>
        <w:t>,</w:t>
      </w:r>
      <w:r w:rsidRPr="00C64B1A">
        <w:rPr>
          <w:rFonts w:eastAsia="Aptos" w:cs="Aptos"/>
          <w:sz w:val="22"/>
          <w:szCs w:val="22"/>
        </w:rPr>
        <w:t xml:space="preserve"> 95% CI 1.30 – 1.9</w:t>
      </w:r>
      <w:r w:rsidR="75D7FC6B" w:rsidRPr="00C64B1A">
        <w:rPr>
          <w:rFonts w:eastAsia="Aptos" w:cs="Aptos"/>
          <w:sz w:val="22"/>
          <w:szCs w:val="22"/>
        </w:rPr>
        <w:t>6</w:t>
      </w:r>
      <w:r w:rsidR="52594CCC" w:rsidRPr="00C64B1A">
        <w:rPr>
          <w:rFonts w:eastAsia="Aptos" w:cs="Aptos"/>
          <w:sz w:val="22"/>
          <w:szCs w:val="22"/>
        </w:rPr>
        <w:t>)</w:t>
      </w:r>
      <w:r w:rsidRPr="00C64B1A">
        <w:rPr>
          <w:rFonts w:eastAsia="Aptos" w:cs="Aptos"/>
          <w:sz w:val="22"/>
          <w:szCs w:val="22"/>
        </w:rPr>
        <w:t xml:space="preserve"> were statistically significant predictors. For smoking </w:t>
      </w:r>
      <w:r w:rsidR="00306D62" w:rsidRPr="00C64B1A">
        <w:rPr>
          <w:rFonts w:eastAsia="Aptos" w:cs="Aptos"/>
          <w:sz w:val="22"/>
          <w:szCs w:val="22"/>
        </w:rPr>
        <w:t>abstinence</w:t>
      </w:r>
      <w:r w:rsidRPr="00C64B1A">
        <w:rPr>
          <w:rFonts w:eastAsia="Aptos" w:cs="Aptos"/>
          <w:sz w:val="22"/>
          <w:szCs w:val="22"/>
        </w:rPr>
        <w:t>, higher percentage reduction in number of cigarettes smoked in early pregnancy (OR 1.0</w:t>
      </w:r>
      <w:r w:rsidR="7316E5EB" w:rsidRPr="00C64B1A">
        <w:rPr>
          <w:rFonts w:eastAsia="Aptos" w:cs="Aptos"/>
          <w:sz w:val="22"/>
          <w:szCs w:val="22"/>
        </w:rPr>
        <w:t>2</w:t>
      </w:r>
      <w:r w:rsidR="65B5CD45" w:rsidRPr="00C64B1A">
        <w:rPr>
          <w:rFonts w:eastAsia="Aptos" w:cs="Aptos"/>
          <w:sz w:val="22"/>
          <w:szCs w:val="22"/>
        </w:rPr>
        <w:t xml:space="preserve">, </w:t>
      </w:r>
      <w:r w:rsidRPr="00C64B1A">
        <w:rPr>
          <w:rFonts w:eastAsia="Aptos" w:cs="Aptos"/>
          <w:sz w:val="22"/>
          <w:szCs w:val="22"/>
        </w:rPr>
        <w:t>95% CI 1.0</w:t>
      </w:r>
      <w:r w:rsidR="06DA7F88" w:rsidRPr="00C64B1A">
        <w:rPr>
          <w:rFonts w:eastAsia="Aptos" w:cs="Aptos"/>
          <w:sz w:val="22"/>
          <w:szCs w:val="22"/>
        </w:rPr>
        <w:t>1</w:t>
      </w:r>
      <w:r w:rsidRPr="00C64B1A">
        <w:rPr>
          <w:rFonts w:eastAsia="Aptos" w:cs="Aptos"/>
          <w:sz w:val="22"/>
          <w:szCs w:val="22"/>
        </w:rPr>
        <w:t xml:space="preserve"> – 1.0</w:t>
      </w:r>
      <w:r w:rsidR="7823F7E0" w:rsidRPr="00C64B1A">
        <w:rPr>
          <w:rFonts w:eastAsia="Aptos" w:cs="Aptos"/>
          <w:sz w:val="22"/>
          <w:szCs w:val="22"/>
        </w:rPr>
        <w:t>2</w:t>
      </w:r>
      <w:r w:rsidRPr="00C64B1A">
        <w:rPr>
          <w:rFonts w:eastAsia="Aptos" w:cs="Aptos"/>
          <w:sz w:val="22"/>
          <w:szCs w:val="22"/>
        </w:rPr>
        <w:t>)</w:t>
      </w:r>
      <w:r w:rsidR="5D4A1472" w:rsidRPr="00C64B1A">
        <w:rPr>
          <w:rFonts w:eastAsia="Aptos" w:cs="Aptos"/>
          <w:sz w:val="22"/>
          <w:szCs w:val="22"/>
        </w:rPr>
        <w:t xml:space="preserve"> and</w:t>
      </w:r>
      <w:r w:rsidRPr="00C64B1A">
        <w:rPr>
          <w:rFonts w:eastAsia="Aptos" w:cs="Aptos"/>
          <w:sz w:val="22"/>
          <w:szCs w:val="22"/>
        </w:rPr>
        <w:t xml:space="preserve"> longer previous quit attempt (</w:t>
      </w:r>
      <w:r w:rsidR="1648F26C" w:rsidRPr="00C64B1A">
        <w:rPr>
          <w:rFonts w:eastAsia="Aptos" w:cs="Aptos"/>
          <w:sz w:val="22"/>
          <w:szCs w:val="22"/>
        </w:rPr>
        <w:t xml:space="preserve">omnibus </w:t>
      </w:r>
      <w:r w:rsidRPr="00C64B1A">
        <w:rPr>
          <w:rFonts w:eastAsia="Aptos" w:cs="Aptos"/>
          <w:sz w:val="22"/>
          <w:szCs w:val="22"/>
        </w:rPr>
        <w:t>p</w:t>
      </w:r>
      <w:r w:rsidR="4F5B850D" w:rsidRPr="00C64B1A">
        <w:rPr>
          <w:rFonts w:eastAsia="Aptos" w:cs="Aptos"/>
          <w:sz w:val="22"/>
          <w:szCs w:val="22"/>
        </w:rPr>
        <w:t xml:space="preserve"> </w:t>
      </w:r>
      <w:r w:rsidRPr="00C64B1A">
        <w:rPr>
          <w:rFonts w:eastAsia="Aptos" w:cs="Aptos"/>
          <w:sz w:val="22"/>
          <w:szCs w:val="22"/>
        </w:rPr>
        <w:t>=0.001) were statistically significant predictors</w:t>
      </w:r>
      <w:r w:rsidR="632A775B" w:rsidRPr="00C64B1A">
        <w:rPr>
          <w:rFonts w:eastAsia="Aptos" w:cs="Aptos"/>
          <w:sz w:val="22"/>
          <w:szCs w:val="22"/>
        </w:rPr>
        <w:t>.</w:t>
      </w:r>
    </w:p>
    <w:p w14:paraId="4C513812" w14:textId="3BDE33D1" w:rsidR="006E5ECD" w:rsidRPr="00C64B1A" w:rsidRDefault="53A4AF91" w:rsidP="367FE15F">
      <w:pPr>
        <w:spacing w:line="276" w:lineRule="auto"/>
        <w:rPr>
          <w:rFonts w:eastAsia="Aptos" w:cs="Aptos"/>
          <w:sz w:val="22"/>
          <w:szCs w:val="22"/>
        </w:rPr>
      </w:pPr>
      <w:r w:rsidRPr="00C64B1A">
        <w:rPr>
          <w:rFonts w:eastAsia="Aptos" w:cs="Aptos"/>
          <w:b/>
          <w:bCs/>
          <w:sz w:val="22"/>
          <w:szCs w:val="22"/>
        </w:rPr>
        <w:t>Conclusions</w:t>
      </w:r>
      <w:r w:rsidRPr="00C64B1A">
        <w:rPr>
          <w:rFonts w:eastAsia="Aptos" w:cs="Aptos"/>
          <w:sz w:val="22"/>
          <w:szCs w:val="22"/>
        </w:rPr>
        <w:t xml:space="preserve">: </w:t>
      </w:r>
      <w:r w:rsidR="2FCD9FAD" w:rsidRPr="00C64B1A">
        <w:rPr>
          <w:rFonts w:eastAsia="Aptos" w:cs="Aptos"/>
          <w:sz w:val="22"/>
          <w:szCs w:val="22"/>
        </w:rPr>
        <w:t>Smoking beliefs, including m</w:t>
      </w:r>
      <w:r w:rsidRPr="00C64B1A">
        <w:rPr>
          <w:rFonts w:eastAsia="Aptos" w:cs="Aptos"/>
          <w:sz w:val="22"/>
          <w:szCs w:val="22"/>
        </w:rPr>
        <w:t>otivational factors</w:t>
      </w:r>
      <w:r w:rsidR="67C0A38B" w:rsidRPr="00C64B1A">
        <w:rPr>
          <w:rFonts w:eastAsia="Aptos" w:cs="Aptos"/>
          <w:sz w:val="22"/>
          <w:szCs w:val="22"/>
        </w:rPr>
        <w:t>,</w:t>
      </w:r>
      <w:r w:rsidRPr="00C64B1A">
        <w:rPr>
          <w:rFonts w:eastAsia="Aptos" w:cs="Aptos"/>
          <w:sz w:val="22"/>
          <w:szCs w:val="22"/>
        </w:rPr>
        <w:t xml:space="preserve"> </w:t>
      </w:r>
      <w:r w:rsidR="2FCD9FAD" w:rsidRPr="00C64B1A">
        <w:rPr>
          <w:rFonts w:eastAsia="Aptos" w:cs="Aptos"/>
          <w:sz w:val="22"/>
          <w:szCs w:val="22"/>
        </w:rPr>
        <w:t>we</w:t>
      </w:r>
      <w:r w:rsidRPr="00C64B1A">
        <w:rPr>
          <w:rFonts w:eastAsia="Aptos" w:cs="Aptos"/>
          <w:sz w:val="22"/>
          <w:szCs w:val="22"/>
        </w:rPr>
        <w:t>re statistically significant predictors of making a quit attempt.</w:t>
      </w:r>
      <w:r w:rsidR="2FCD9FAD" w:rsidRPr="00C64B1A">
        <w:rPr>
          <w:rFonts w:eastAsia="Aptos" w:cs="Aptos"/>
          <w:sz w:val="22"/>
          <w:szCs w:val="22"/>
        </w:rPr>
        <w:t xml:space="preserve"> However, smoking behaviours </w:t>
      </w:r>
      <w:r w:rsidR="4AAD6E25" w:rsidRPr="00C64B1A">
        <w:rPr>
          <w:rFonts w:eastAsia="Aptos" w:cs="Aptos"/>
          <w:sz w:val="22"/>
          <w:szCs w:val="22"/>
        </w:rPr>
        <w:t>relating to</w:t>
      </w:r>
      <w:r w:rsidR="2FCD9FAD" w:rsidRPr="00C64B1A">
        <w:rPr>
          <w:rFonts w:eastAsia="Aptos" w:cs="Aptos"/>
          <w:sz w:val="22"/>
          <w:szCs w:val="22"/>
        </w:rPr>
        <w:t xml:space="preserve"> c</w:t>
      </w:r>
      <w:r w:rsidRPr="00C64B1A">
        <w:rPr>
          <w:rFonts w:eastAsia="Aptos" w:cs="Aptos"/>
          <w:sz w:val="22"/>
          <w:szCs w:val="22"/>
        </w:rPr>
        <w:t xml:space="preserve">utting down the number of cigarettes </w:t>
      </w:r>
      <w:r w:rsidR="08EFB9F2" w:rsidRPr="00C64B1A">
        <w:rPr>
          <w:rFonts w:eastAsia="Aptos" w:cs="Aptos"/>
          <w:sz w:val="22"/>
          <w:szCs w:val="22"/>
        </w:rPr>
        <w:t>in early pregnancy</w:t>
      </w:r>
      <w:r w:rsidRPr="00C64B1A">
        <w:rPr>
          <w:rFonts w:eastAsia="Aptos" w:cs="Aptos"/>
          <w:sz w:val="22"/>
          <w:szCs w:val="22"/>
        </w:rPr>
        <w:t xml:space="preserve"> and having had a previous period of smoking </w:t>
      </w:r>
      <w:r w:rsidR="00306D62" w:rsidRPr="00C64B1A">
        <w:rPr>
          <w:rFonts w:eastAsia="Aptos" w:cs="Aptos"/>
          <w:sz w:val="22"/>
          <w:szCs w:val="22"/>
        </w:rPr>
        <w:t xml:space="preserve">abstinence </w:t>
      </w:r>
      <w:r w:rsidRPr="00C64B1A">
        <w:rPr>
          <w:rFonts w:eastAsia="Aptos" w:cs="Aptos"/>
          <w:sz w:val="22"/>
          <w:szCs w:val="22"/>
        </w:rPr>
        <w:t>&gt; 6 weeks</w:t>
      </w:r>
      <w:r w:rsidR="7503DC39" w:rsidRPr="00C64B1A">
        <w:rPr>
          <w:rFonts w:eastAsia="Aptos" w:cs="Aptos"/>
          <w:sz w:val="22"/>
          <w:szCs w:val="22"/>
        </w:rPr>
        <w:t>,</w:t>
      </w:r>
      <w:r w:rsidRPr="00C64B1A">
        <w:rPr>
          <w:rFonts w:eastAsia="Aptos" w:cs="Aptos"/>
          <w:sz w:val="22"/>
          <w:szCs w:val="22"/>
        </w:rPr>
        <w:t xml:space="preserve"> </w:t>
      </w:r>
      <w:r w:rsidR="2FCD9FAD" w:rsidRPr="00C64B1A">
        <w:rPr>
          <w:rFonts w:eastAsia="Aptos" w:cs="Aptos"/>
          <w:sz w:val="22"/>
          <w:szCs w:val="22"/>
        </w:rPr>
        <w:t>we</w:t>
      </w:r>
      <w:r w:rsidRPr="00C64B1A">
        <w:rPr>
          <w:rFonts w:eastAsia="Aptos" w:cs="Aptos"/>
          <w:sz w:val="22"/>
          <w:szCs w:val="22"/>
        </w:rPr>
        <w:t xml:space="preserve">re predictors of successful smoking </w:t>
      </w:r>
      <w:bookmarkEnd w:id="0"/>
      <w:r w:rsidR="00306D62" w:rsidRPr="00C64B1A">
        <w:rPr>
          <w:rFonts w:eastAsia="Aptos" w:cs="Aptos"/>
          <w:sz w:val="22"/>
          <w:szCs w:val="22"/>
        </w:rPr>
        <w:t>abstinence</w:t>
      </w:r>
      <w:r w:rsidRPr="00C64B1A">
        <w:rPr>
          <w:rFonts w:eastAsia="Aptos" w:cs="Aptos"/>
          <w:sz w:val="22"/>
          <w:szCs w:val="22"/>
        </w:rPr>
        <w:t xml:space="preserve">.  </w:t>
      </w:r>
    </w:p>
    <w:p w14:paraId="7CE51A7F" w14:textId="520658AE" w:rsidR="006E5ECD" w:rsidRPr="00C64B1A" w:rsidRDefault="2018C3B6" w:rsidP="367FE15F">
      <w:pPr>
        <w:spacing w:line="276" w:lineRule="auto"/>
        <w:rPr>
          <w:rFonts w:eastAsia="Aptos" w:cs="Aptos"/>
          <w:sz w:val="22"/>
          <w:szCs w:val="22"/>
        </w:rPr>
      </w:pPr>
      <w:r w:rsidRPr="00C64B1A">
        <w:rPr>
          <w:rFonts w:eastAsia="Aptos" w:cs="Aptos"/>
          <w:sz w:val="22"/>
          <w:szCs w:val="22"/>
        </w:rPr>
        <w:t xml:space="preserve"> </w:t>
      </w:r>
    </w:p>
    <w:p w14:paraId="1F1A67F4" w14:textId="4EA2A0CF" w:rsidR="006E5ECD" w:rsidRPr="00C64B1A" w:rsidRDefault="2018C3B6" w:rsidP="367FE15F">
      <w:pPr>
        <w:spacing w:line="276" w:lineRule="auto"/>
        <w:rPr>
          <w:rFonts w:eastAsia="Aptos" w:cs="Aptos"/>
          <w:b/>
          <w:bCs/>
          <w:sz w:val="22"/>
          <w:szCs w:val="22"/>
        </w:rPr>
      </w:pPr>
      <w:r w:rsidRPr="00C64B1A">
        <w:rPr>
          <w:rFonts w:eastAsia="Aptos" w:cs="Aptos"/>
          <w:b/>
          <w:bCs/>
          <w:sz w:val="22"/>
          <w:szCs w:val="22"/>
        </w:rPr>
        <w:t>IMPLICATIONS</w:t>
      </w:r>
    </w:p>
    <w:p w14:paraId="2D27303D" w14:textId="70540146" w:rsidR="00984D15" w:rsidRPr="00C64B1A" w:rsidRDefault="53A4AF91" w:rsidP="00CE5F11">
      <w:pPr>
        <w:rPr>
          <w:b/>
          <w:bCs/>
          <w:sz w:val="22"/>
          <w:szCs w:val="22"/>
        </w:rPr>
      </w:pPr>
      <w:r w:rsidRPr="00C64B1A">
        <w:rPr>
          <w:rFonts w:eastAsia="Aptos" w:cs="Aptos"/>
          <w:sz w:val="22"/>
          <w:szCs w:val="22"/>
        </w:rPr>
        <w:t>This study adds to the evidence that motivational factors are important in initiating a quit attempt</w:t>
      </w:r>
      <w:r w:rsidR="2FCD9FAD" w:rsidRPr="00C64B1A">
        <w:rPr>
          <w:rFonts w:eastAsia="Aptos" w:cs="Aptos"/>
          <w:sz w:val="22"/>
          <w:szCs w:val="22"/>
        </w:rPr>
        <w:t xml:space="preserve"> whereas positive behavioural changes are associated with smoking </w:t>
      </w:r>
      <w:r w:rsidR="00306D62" w:rsidRPr="00C64B1A">
        <w:rPr>
          <w:rFonts w:eastAsia="Aptos" w:cs="Aptos"/>
          <w:sz w:val="22"/>
          <w:szCs w:val="22"/>
        </w:rPr>
        <w:t xml:space="preserve">abstinence </w:t>
      </w:r>
      <w:r w:rsidR="2FCD9FAD" w:rsidRPr="00C64B1A">
        <w:rPr>
          <w:rFonts w:eastAsia="Aptos" w:cs="Aptos"/>
          <w:sz w:val="22"/>
          <w:szCs w:val="22"/>
        </w:rPr>
        <w:t>in pregnant women.</w:t>
      </w:r>
      <w:r w:rsidRPr="00C64B1A">
        <w:rPr>
          <w:rFonts w:eastAsia="Aptos" w:cs="Aptos"/>
          <w:sz w:val="22"/>
          <w:szCs w:val="22"/>
        </w:rPr>
        <w:t xml:space="preserve"> </w:t>
      </w:r>
      <w:r w:rsidR="7CCDCBC9" w:rsidRPr="00C64B1A">
        <w:rPr>
          <w:rFonts w:eastAsia="Aptos" w:cs="Aptos"/>
          <w:sz w:val="22"/>
          <w:szCs w:val="22"/>
        </w:rPr>
        <w:t xml:space="preserve">This information </w:t>
      </w:r>
      <w:r w:rsidR="3B632B1E" w:rsidRPr="00C64B1A">
        <w:rPr>
          <w:rFonts w:eastAsia="Aptos" w:cs="Aptos"/>
          <w:sz w:val="22"/>
          <w:szCs w:val="22"/>
        </w:rPr>
        <w:t>could</w:t>
      </w:r>
      <w:r w:rsidR="7CCDCBC9" w:rsidRPr="00C64B1A">
        <w:rPr>
          <w:rFonts w:eastAsia="Aptos" w:cs="Aptos"/>
          <w:sz w:val="22"/>
          <w:szCs w:val="22"/>
        </w:rPr>
        <w:t xml:space="preserve"> be used by clinicians </w:t>
      </w:r>
      <w:r w:rsidR="18CD63D9" w:rsidRPr="00C64B1A">
        <w:rPr>
          <w:rFonts w:eastAsia="Aptos" w:cs="Aptos"/>
          <w:sz w:val="22"/>
          <w:szCs w:val="22"/>
        </w:rPr>
        <w:t>designing</w:t>
      </w:r>
      <w:r w:rsidR="7CCDCBC9" w:rsidRPr="00C64B1A">
        <w:rPr>
          <w:rFonts w:eastAsia="Aptos" w:cs="Aptos"/>
          <w:sz w:val="22"/>
          <w:szCs w:val="22"/>
        </w:rPr>
        <w:t xml:space="preserve"> smoking </w:t>
      </w:r>
      <w:r w:rsidR="00306D62" w:rsidRPr="00C64B1A">
        <w:rPr>
          <w:rFonts w:eastAsia="Aptos" w:cs="Aptos"/>
          <w:sz w:val="22"/>
          <w:szCs w:val="22"/>
        </w:rPr>
        <w:t xml:space="preserve">abstinence </w:t>
      </w:r>
      <w:r w:rsidR="3B632B1E" w:rsidRPr="00C64B1A">
        <w:rPr>
          <w:rFonts w:eastAsia="Aptos" w:cs="Aptos"/>
          <w:sz w:val="22"/>
          <w:szCs w:val="22"/>
        </w:rPr>
        <w:t xml:space="preserve">support </w:t>
      </w:r>
      <w:r w:rsidR="7CCDCBC9" w:rsidRPr="00C64B1A">
        <w:rPr>
          <w:rFonts w:eastAsia="Aptos" w:cs="Aptos"/>
          <w:sz w:val="22"/>
          <w:szCs w:val="22"/>
        </w:rPr>
        <w:t>for pregnant women</w:t>
      </w:r>
      <w:r w:rsidR="46FE7BD5" w:rsidRPr="00C64B1A">
        <w:rPr>
          <w:rFonts w:eastAsia="Aptos" w:cs="Aptos"/>
          <w:sz w:val="22"/>
          <w:szCs w:val="22"/>
        </w:rPr>
        <w:t>.</w:t>
      </w:r>
      <w:r w:rsidR="21175AF1" w:rsidRPr="00C64B1A">
        <w:rPr>
          <w:rFonts w:eastAsia="Aptos" w:cs="Aptos"/>
          <w:sz w:val="22"/>
          <w:szCs w:val="22"/>
        </w:rPr>
        <w:t xml:space="preserve"> Women who reduce the number of cigarettes they smoke very early in pregnancy might be more receptive to</w:t>
      </w:r>
      <w:r w:rsidR="48626899" w:rsidRPr="00C64B1A">
        <w:rPr>
          <w:rFonts w:eastAsia="Aptos" w:cs="Aptos"/>
          <w:sz w:val="22"/>
          <w:szCs w:val="22"/>
        </w:rPr>
        <w:t xml:space="preserve"> smoking </w:t>
      </w:r>
      <w:r w:rsidR="00306D62" w:rsidRPr="00C64B1A">
        <w:rPr>
          <w:rFonts w:eastAsia="Aptos" w:cs="Aptos"/>
          <w:sz w:val="22"/>
          <w:szCs w:val="22"/>
        </w:rPr>
        <w:t>abstinence support</w:t>
      </w:r>
      <w:r w:rsidR="21175AF1" w:rsidRPr="00C64B1A">
        <w:rPr>
          <w:rFonts w:eastAsia="Aptos" w:cs="Aptos"/>
          <w:sz w:val="22"/>
          <w:szCs w:val="22"/>
        </w:rPr>
        <w:t xml:space="preserve"> offered at that point. </w:t>
      </w:r>
      <w:r w:rsidR="773CB29C" w:rsidRPr="00C64B1A">
        <w:rPr>
          <w:i/>
          <w:iCs/>
          <w:sz w:val="22"/>
          <w:szCs w:val="22"/>
        </w:rPr>
        <w:br w:type="page"/>
      </w:r>
      <w:r w:rsidR="1C4EF089" w:rsidRPr="00C64B1A">
        <w:rPr>
          <w:b/>
          <w:bCs/>
          <w:sz w:val="22"/>
          <w:szCs w:val="22"/>
        </w:rPr>
        <w:lastRenderedPageBreak/>
        <w:t>INTRODUCTION</w:t>
      </w:r>
    </w:p>
    <w:p w14:paraId="232C9602" w14:textId="22BDD132" w:rsidR="005D5723" w:rsidRPr="00C64B1A" w:rsidRDefault="005D5723" w:rsidP="005D5723">
      <w:pPr>
        <w:rPr>
          <w:sz w:val="22"/>
          <w:szCs w:val="22"/>
          <w:vertAlign w:val="superscript"/>
        </w:rPr>
      </w:pPr>
      <w:r w:rsidRPr="00C64B1A">
        <w:rPr>
          <w:sz w:val="22"/>
          <w:szCs w:val="22"/>
        </w:rPr>
        <w:t xml:space="preserve">Smoking in pregnancy is one of the main preventable causes of morbidity and mortality in pregnant women. For expectant mothers, the main risks of smoking in pregnancy are ectopic pregnancy, placental abruption and placenta </w:t>
      </w:r>
      <w:proofErr w:type="gramStart"/>
      <w:r w:rsidRPr="00C64B1A">
        <w:rPr>
          <w:sz w:val="22"/>
          <w:szCs w:val="22"/>
        </w:rPr>
        <w:t>previa;</w:t>
      </w:r>
      <w:proofErr w:type="gramEnd"/>
      <w:r w:rsidRPr="00C64B1A">
        <w:rPr>
          <w:sz w:val="22"/>
          <w:szCs w:val="22"/>
        </w:rPr>
        <w:t xml:space="preserve"> along with stroke, peripheral vascular disease and heart disease. For the developing foetus, smoking can cause serious negative outcomes including miscarriage,</w:t>
      </w:r>
      <w:r w:rsidRPr="00C64B1A">
        <w:rPr>
          <w:sz w:val="22"/>
          <w:szCs w:val="22"/>
          <w:vertAlign w:val="superscript"/>
        </w:rPr>
        <w:t>1</w:t>
      </w:r>
      <w:r w:rsidRPr="00C64B1A">
        <w:rPr>
          <w:sz w:val="22"/>
          <w:szCs w:val="22"/>
        </w:rPr>
        <w:t xml:space="preserve"> still birth,</w:t>
      </w:r>
      <w:r w:rsidRPr="00C64B1A">
        <w:rPr>
          <w:sz w:val="22"/>
          <w:szCs w:val="22"/>
          <w:vertAlign w:val="superscript"/>
        </w:rPr>
        <w:t>2</w:t>
      </w:r>
      <w:r w:rsidRPr="00C64B1A">
        <w:rPr>
          <w:sz w:val="22"/>
          <w:szCs w:val="22"/>
        </w:rPr>
        <w:t xml:space="preserve"> congenital abnormalities,</w:t>
      </w:r>
      <w:r w:rsidRPr="00C64B1A">
        <w:rPr>
          <w:sz w:val="22"/>
          <w:szCs w:val="22"/>
          <w:vertAlign w:val="superscript"/>
        </w:rPr>
        <w:t>3</w:t>
      </w:r>
      <w:r w:rsidRPr="00C64B1A">
        <w:rPr>
          <w:sz w:val="22"/>
          <w:szCs w:val="22"/>
        </w:rPr>
        <w:t xml:space="preserve"> prematurity, intrauterine growth restriction and subsequent low birth weight</w:t>
      </w:r>
      <w:r w:rsidRPr="00C64B1A">
        <w:rPr>
          <w:sz w:val="22"/>
          <w:szCs w:val="22"/>
          <w:vertAlign w:val="superscript"/>
        </w:rPr>
        <w:t>4</w:t>
      </w:r>
      <w:r w:rsidRPr="00C64B1A">
        <w:rPr>
          <w:sz w:val="22"/>
          <w:szCs w:val="22"/>
        </w:rPr>
        <w:t>. Children exposed to smoking in-utero, are at increased risk of neonatal death, sudden infant death,</w:t>
      </w:r>
      <w:r w:rsidRPr="00C64B1A">
        <w:rPr>
          <w:sz w:val="22"/>
          <w:szCs w:val="22"/>
          <w:vertAlign w:val="superscript"/>
        </w:rPr>
        <w:t>5</w:t>
      </w:r>
      <w:r w:rsidRPr="00C64B1A">
        <w:rPr>
          <w:sz w:val="22"/>
          <w:szCs w:val="22"/>
        </w:rPr>
        <w:t xml:space="preserve"> poor cognition,</w:t>
      </w:r>
      <w:r w:rsidRPr="00C64B1A">
        <w:rPr>
          <w:sz w:val="22"/>
          <w:szCs w:val="22"/>
          <w:vertAlign w:val="superscript"/>
        </w:rPr>
        <w:t>6</w:t>
      </w:r>
      <w:r w:rsidRPr="00C64B1A">
        <w:rPr>
          <w:sz w:val="22"/>
          <w:szCs w:val="22"/>
        </w:rPr>
        <w:t xml:space="preserve"> and behavioural issues.</w:t>
      </w:r>
      <w:r w:rsidRPr="00C64B1A">
        <w:rPr>
          <w:sz w:val="22"/>
          <w:szCs w:val="22"/>
          <w:vertAlign w:val="superscript"/>
        </w:rPr>
        <w:t>7</w:t>
      </w:r>
    </w:p>
    <w:p w14:paraId="0083894C" w14:textId="77777777" w:rsidR="005D5723" w:rsidRPr="00C64B1A" w:rsidRDefault="005D5723" w:rsidP="005D5723">
      <w:pPr>
        <w:rPr>
          <w:sz w:val="22"/>
          <w:szCs w:val="22"/>
        </w:rPr>
      </w:pPr>
      <w:bookmarkStart w:id="1" w:name="_Hlk207970030"/>
      <w:r w:rsidRPr="00C64B1A">
        <w:rPr>
          <w:sz w:val="22"/>
          <w:szCs w:val="22"/>
        </w:rPr>
        <w:t>Currently, in the UK 13.6% of women smoked in early pregnancy with 7.5% of women smoking throughout pregnancy,</w:t>
      </w:r>
      <w:r w:rsidRPr="00C64B1A">
        <w:rPr>
          <w:sz w:val="22"/>
          <w:szCs w:val="22"/>
          <w:vertAlign w:val="superscript"/>
        </w:rPr>
        <w:t>8,9</w:t>
      </w:r>
      <w:r w:rsidRPr="00C64B1A">
        <w:rPr>
          <w:sz w:val="22"/>
          <w:szCs w:val="22"/>
        </w:rPr>
        <w:t xml:space="preserve"> and around half of women who smoke attempt to stop when pregnant.</w:t>
      </w:r>
      <w:r w:rsidRPr="00C64B1A">
        <w:rPr>
          <w:sz w:val="22"/>
          <w:szCs w:val="22"/>
        </w:rPr>
        <w:fldChar w:fldCharType="begin"/>
      </w:r>
      <w:r w:rsidRPr="00C64B1A">
        <w:rPr>
          <w:sz w:val="22"/>
          <w:szCs w:val="22"/>
        </w:rPr>
        <w:instrText xml:space="preserve"> ADDIN EN.CITE &lt;EndNote&gt;&lt;Cite&gt;&lt;Author&gt;Lange&lt;/Author&gt;&lt;Year&gt;2018&lt;/Year&gt;&lt;RecNum&gt;8&lt;/RecNum&gt;&lt;DisplayText&gt;&lt;style face="superscript"&gt;8&lt;/style&gt;&lt;/DisplayText&gt;&lt;record&gt;&lt;rec-number&gt;8&lt;/rec-number&gt;&lt;foreign-keys&gt;&lt;key app="EN" db-id="zf9taptx9fwtfkexpd9x2wrmpredp59r92zv" timestamp="1743155929"&gt;8&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periodical&gt;&lt;pages&gt;e769-e776&lt;/pages&gt;&lt;volume&gt;6&lt;/volume&gt;&lt;number&gt;7&lt;/number&gt;&lt;dates&gt;&lt;year&gt;2018&lt;/year&gt;&lt;/dates&gt;&lt;publisher&gt;Elsevier&lt;/publisher&gt;&lt;isbn&gt;2214-109X&lt;/isbn&gt;&lt;urls&gt;&lt;related-urls&gt;&lt;url&gt;http://dx.doi.org/10.1016/S2214-109X(18)30223-7&lt;/url&gt;&lt;url&gt;https://ac.els-cdn.com/S2214109X18302237/1-s2.0-S2214109X18302237-main.pdf?_tid=477e1583-e4da-4d64-86cc-cf4daced55d2&amp;amp;acdnat=1529052401_8c40934bac6c4130823aabc02902746f&lt;/url&gt;&lt;url&gt;https://ac.els-cdn.com/S2214109X18302237/1-s2.0-S2214109X18302237-main.pdf?_tid=2991d9f6-c150-4cd8-9cea-a70b6059a7b9&amp;amp;acdnat=1551277086_27d5d183269760179db5063ffd2fe336&lt;/url&gt;&lt;/related-urls&gt;&lt;/urls&gt;&lt;electronic-resource-num&gt;10.1016/S2214-109X(18)30223-7&lt;/electronic-resource-num&gt;&lt;access-date&gt;2018/06/15&lt;/access-date&gt;&lt;/record&gt;&lt;/Cite&gt;&lt;/EndNote&gt;</w:instrText>
      </w:r>
      <w:r w:rsidRPr="00C64B1A">
        <w:rPr>
          <w:sz w:val="22"/>
          <w:szCs w:val="22"/>
        </w:rPr>
        <w:fldChar w:fldCharType="separate"/>
      </w:r>
      <w:r w:rsidRPr="00C64B1A">
        <w:rPr>
          <w:sz w:val="22"/>
          <w:szCs w:val="22"/>
          <w:vertAlign w:val="superscript"/>
        </w:rPr>
        <w:t>8</w:t>
      </w:r>
      <w:r w:rsidRPr="00C64B1A">
        <w:rPr>
          <w:sz w:val="22"/>
          <w:szCs w:val="22"/>
        </w:rPr>
        <w:fldChar w:fldCharType="end"/>
      </w:r>
      <w:r w:rsidRPr="00C64B1A">
        <w:rPr>
          <w:sz w:val="22"/>
          <w:szCs w:val="22"/>
        </w:rPr>
        <w:t xml:space="preserve"> However, only 25% of women who smoke in pregnancy have a period of smoking abstinence,</w:t>
      </w:r>
      <w:r w:rsidRPr="00C64B1A">
        <w:rPr>
          <w:sz w:val="22"/>
          <w:szCs w:val="22"/>
          <w:vertAlign w:val="superscript"/>
        </w:rPr>
        <w:t xml:space="preserve">10 </w:t>
      </w:r>
      <w:r w:rsidRPr="00C64B1A">
        <w:rPr>
          <w:sz w:val="22"/>
          <w:szCs w:val="22"/>
        </w:rPr>
        <w:t>and up to 66% of these women start smoking again in the postnatal period.</w:t>
      </w:r>
      <w:r w:rsidRPr="00C64B1A">
        <w:rPr>
          <w:sz w:val="22"/>
          <w:szCs w:val="22"/>
          <w:vertAlign w:val="superscript"/>
        </w:rPr>
        <w:t xml:space="preserve">11 </w:t>
      </w:r>
      <w:bookmarkStart w:id="2" w:name="_Hlk207963229"/>
      <w:r w:rsidRPr="00C64B1A">
        <w:rPr>
          <w:sz w:val="22"/>
          <w:szCs w:val="22"/>
        </w:rPr>
        <w:t>The proportion of women who smoke in pregnancy is higher in younger women, first pregnancies, and white women.</w:t>
      </w:r>
      <w:r w:rsidRPr="00C64B1A">
        <w:rPr>
          <w:sz w:val="22"/>
          <w:szCs w:val="22"/>
          <w:vertAlign w:val="superscript"/>
        </w:rPr>
        <w:t>9</w:t>
      </w:r>
      <w:r w:rsidRPr="00C64B1A">
        <w:rPr>
          <w:sz w:val="22"/>
          <w:szCs w:val="22"/>
        </w:rPr>
        <w:t xml:space="preserve"> Rates are substantially higher in populations with more social deprivation</w:t>
      </w:r>
      <w:r w:rsidRPr="00C64B1A">
        <w:rPr>
          <w:sz w:val="22"/>
          <w:szCs w:val="22"/>
          <w:vertAlign w:val="superscript"/>
        </w:rPr>
        <w:t>8</w:t>
      </w:r>
      <w:r w:rsidRPr="00C64B1A">
        <w:rPr>
          <w:sz w:val="22"/>
          <w:szCs w:val="22"/>
        </w:rPr>
        <w:t xml:space="preserve"> and children born to mothers who smoked during pregnancy are more likely to smoke themselves (including in adolescence),</w:t>
      </w:r>
      <w:r w:rsidRPr="00C64B1A">
        <w:rPr>
          <w:sz w:val="22"/>
          <w:szCs w:val="22"/>
          <w:vertAlign w:val="superscript"/>
        </w:rPr>
        <w:t>12</w:t>
      </w:r>
      <w:r w:rsidRPr="00C64B1A">
        <w:rPr>
          <w:sz w:val="22"/>
          <w:szCs w:val="22"/>
        </w:rPr>
        <w:t xml:space="preserve"> therefore increasing their risk of risk of non-communicable disease.</w:t>
      </w:r>
      <w:r w:rsidRPr="00C64B1A">
        <w:rPr>
          <w:sz w:val="22"/>
          <w:szCs w:val="22"/>
          <w:vertAlign w:val="superscript"/>
        </w:rPr>
        <w:t>13</w:t>
      </w:r>
      <w:r w:rsidRPr="00C64B1A">
        <w:rPr>
          <w:sz w:val="22"/>
          <w:szCs w:val="22"/>
        </w:rPr>
        <w:t xml:space="preserve"> Therefore, generational healthcare inequalities are exacerbated by smoking in pregnancy and it is a major issue for population health. </w:t>
      </w:r>
      <w:bookmarkEnd w:id="2"/>
    </w:p>
    <w:p w14:paraId="5136CF6C" w14:textId="43F6C8F6" w:rsidR="005D5723" w:rsidRPr="00C64B1A" w:rsidRDefault="005D5723" w:rsidP="005D5723">
      <w:pPr>
        <w:rPr>
          <w:sz w:val="22"/>
          <w:szCs w:val="22"/>
        </w:rPr>
      </w:pPr>
      <w:bookmarkStart w:id="3" w:name="_Hlk207965138"/>
      <w:bookmarkEnd w:id="1"/>
      <w:r w:rsidRPr="00C64B1A">
        <w:rPr>
          <w:sz w:val="22"/>
          <w:szCs w:val="22"/>
        </w:rPr>
        <w:t>This is an international issue, with the highest prevalence countries being Ireland, Uruguay and Bulgaria; and with a prevalence of 5.9% across Europe.</w:t>
      </w:r>
      <w:r w:rsidRPr="00C64B1A">
        <w:rPr>
          <w:sz w:val="22"/>
          <w:szCs w:val="22"/>
          <w:vertAlign w:val="superscript"/>
        </w:rPr>
        <w:t>10</w:t>
      </w:r>
      <w:r w:rsidRPr="00C64B1A">
        <w:rPr>
          <w:sz w:val="22"/>
          <w:szCs w:val="22"/>
        </w:rPr>
        <w:t xml:space="preserve"> </w:t>
      </w:r>
      <w:bookmarkStart w:id="4" w:name="_Hlk207967796"/>
      <w:bookmarkEnd w:id="3"/>
      <w:r w:rsidRPr="00C64B1A">
        <w:rPr>
          <w:sz w:val="22"/>
          <w:szCs w:val="22"/>
        </w:rPr>
        <w:t>Smoking cessation for pregnant women could reduce the risk of adverse pregnancy events and improve birth outcomes, for example birth weight.</w:t>
      </w:r>
      <w:r w:rsidRPr="00C64B1A">
        <w:rPr>
          <w:sz w:val="22"/>
          <w:szCs w:val="22"/>
          <w:vertAlign w:val="superscript"/>
        </w:rPr>
        <w:t>14</w:t>
      </w:r>
      <w:r w:rsidRPr="00C64B1A">
        <w:rPr>
          <w:sz w:val="22"/>
          <w:szCs w:val="22"/>
        </w:rPr>
        <w:t xml:space="preserve"> </w:t>
      </w:r>
      <w:bookmarkEnd w:id="4"/>
      <w:r w:rsidRPr="00C64B1A">
        <w:rPr>
          <w:sz w:val="22"/>
          <w:szCs w:val="22"/>
        </w:rPr>
        <w:t>Also, compared with women who smoked before and during pregnancy, women who reduced or quit were twice as likely to be a non-smoker at age 55 years,</w:t>
      </w:r>
      <w:r w:rsidRPr="00C64B1A">
        <w:rPr>
          <w:sz w:val="22"/>
          <w:szCs w:val="22"/>
          <w:vertAlign w:val="superscript"/>
        </w:rPr>
        <w:t>15</w:t>
      </w:r>
      <w:r w:rsidRPr="00C64B1A">
        <w:rPr>
          <w:sz w:val="22"/>
          <w:szCs w:val="22"/>
        </w:rPr>
        <w:t xml:space="preserve"> therefore potentially improving healthcare outcomes beyond the pregnancy period. </w:t>
      </w:r>
    </w:p>
    <w:p w14:paraId="3EC03F86" w14:textId="23042E13" w:rsidR="005D5723" w:rsidRPr="00C64B1A" w:rsidRDefault="005D5723" w:rsidP="005D5723">
      <w:pPr>
        <w:rPr>
          <w:sz w:val="22"/>
          <w:szCs w:val="22"/>
        </w:rPr>
      </w:pPr>
      <w:r w:rsidRPr="00C64B1A">
        <w:rPr>
          <w:sz w:val="22"/>
          <w:szCs w:val="22"/>
        </w:rPr>
        <w:t>It is important to identify factors that influence the quitting process, which theoretically has different stages.</w:t>
      </w:r>
      <w:r w:rsidRPr="00C64B1A">
        <w:rPr>
          <w:sz w:val="22"/>
          <w:szCs w:val="22"/>
          <w:vertAlign w:val="superscript"/>
        </w:rPr>
        <w:t>16</w:t>
      </w:r>
      <w:r w:rsidRPr="00C64B1A">
        <w:rPr>
          <w:sz w:val="22"/>
          <w:szCs w:val="22"/>
        </w:rPr>
        <w:t xml:space="preserve"> At its simplest form, quitting smoking involves making a quit attempt (initiation) and remaining abstinent for a specific duration (maintenance). By identifying modifiable factors at each of these two stages, we can then try to target these with interventions and so improve women’s chances of quitting (e.g. by boosting their motivation). Identifying non-modifiable factors (e.g. demographics) can help us know where to target support. </w:t>
      </w:r>
    </w:p>
    <w:p w14:paraId="7051BC16" w14:textId="589D52B8" w:rsidR="005D5723" w:rsidRPr="00C64B1A" w:rsidRDefault="005D5723" w:rsidP="005D5723">
      <w:pPr>
        <w:rPr>
          <w:sz w:val="22"/>
          <w:szCs w:val="22"/>
        </w:rPr>
      </w:pPr>
      <w:r w:rsidRPr="00C64B1A">
        <w:rPr>
          <w:sz w:val="22"/>
          <w:szCs w:val="22"/>
        </w:rPr>
        <w:t>In a systematic review describing the significant factors associated with smoking cessation in pregnancy, the most frequently observed predictors were higher socio-economic status, cohabitation, primiparity, lower exposure to passive smoking, good mental health, not drinking alcohol, planned breastfeeding, lower nicotine dependence and higher self-efficacy.</w:t>
      </w:r>
      <w:r w:rsidRPr="00C64B1A">
        <w:rPr>
          <w:sz w:val="22"/>
          <w:szCs w:val="22"/>
          <w:vertAlign w:val="superscript"/>
        </w:rPr>
        <w:t>17</w:t>
      </w:r>
      <w:r w:rsidRPr="00C64B1A">
        <w:rPr>
          <w:sz w:val="22"/>
          <w:szCs w:val="22"/>
        </w:rPr>
        <w:t xml:space="preserve"> Other predictors discussed in the literature include: planned pregnancy</w:t>
      </w:r>
      <w:r w:rsidRPr="00C64B1A">
        <w:rPr>
          <w:sz w:val="22"/>
          <w:szCs w:val="22"/>
          <w:vertAlign w:val="superscript"/>
        </w:rPr>
        <w:t>18</w:t>
      </w:r>
      <w:r w:rsidRPr="00C64B1A">
        <w:rPr>
          <w:sz w:val="22"/>
          <w:szCs w:val="22"/>
        </w:rPr>
        <w:t>, higher motivation, smoking fewer cigarettes per day,</w:t>
      </w:r>
      <w:r w:rsidRPr="00C64B1A">
        <w:rPr>
          <w:sz w:val="22"/>
          <w:szCs w:val="22"/>
          <w:vertAlign w:val="superscript"/>
        </w:rPr>
        <w:fldChar w:fldCharType="begin">
          <w:fldData xml:space="preserve">PEVuZE5vdGU+PENpdGU+PEF1dGhvcj5LaWE8L0F1dGhvcj48WWVhcj4yMDE4PC9ZZWFyPjxSZWNO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</w:fldData>
        </w:fldChar>
      </w:r>
      <w:r w:rsidRPr="00C64B1A">
        <w:rPr>
          <w:sz w:val="22"/>
          <w:szCs w:val="22"/>
          <w:vertAlign w:val="superscript"/>
        </w:rPr>
        <w:instrText xml:space="preserve"> ADDIN EN.CITE </w:instrText>
      </w:r>
      <w:r w:rsidRPr="00C64B1A">
        <w:rPr>
          <w:sz w:val="22"/>
          <w:szCs w:val="22"/>
          <w:vertAlign w:val="superscript"/>
        </w:rPr>
        <w:fldChar w:fldCharType="begin">
          <w:fldData xml:space="preserve">PEVuZE5vdGU+PENpdGU+PEF1dGhvcj5LaWE8L0F1dGhvcj48WWVhcj4yMDE4PC9ZZWFyPjxSZWNO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</w:fldData>
        </w:fldChar>
      </w:r>
      <w:r w:rsidRPr="00C64B1A">
        <w:rPr>
          <w:sz w:val="22"/>
          <w:szCs w:val="22"/>
          <w:vertAlign w:val="superscript"/>
        </w:rPr>
        <w:instrText xml:space="preserve"> ADDIN EN.CITE.DATA </w:instrText>
      </w:r>
      <w:r w:rsidRPr="00C64B1A">
        <w:rPr>
          <w:sz w:val="22"/>
          <w:szCs w:val="22"/>
          <w:vertAlign w:val="superscript"/>
        </w:rPr>
      </w:r>
      <w:r w:rsidRPr="00C64B1A">
        <w:rPr>
          <w:sz w:val="22"/>
          <w:szCs w:val="22"/>
          <w:vertAlign w:val="superscript"/>
        </w:rPr>
        <w:fldChar w:fldCharType="end"/>
      </w:r>
      <w:r w:rsidRPr="00C64B1A">
        <w:rPr>
          <w:sz w:val="22"/>
          <w:szCs w:val="22"/>
          <w:vertAlign w:val="superscript"/>
        </w:rPr>
      </w:r>
      <w:r w:rsidRPr="00C64B1A">
        <w:rPr>
          <w:sz w:val="22"/>
          <w:szCs w:val="22"/>
          <w:vertAlign w:val="superscript"/>
        </w:rPr>
        <w:fldChar w:fldCharType="separate"/>
      </w:r>
      <w:r w:rsidRPr="00C64B1A">
        <w:rPr>
          <w:sz w:val="22"/>
          <w:szCs w:val="22"/>
          <w:vertAlign w:val="superscript"/>
        </w:rPr>
        <w:t>1</w:t>
      </w:r>
      <w:r w:rsidRPr="00C64B1A">
        <w:rPr>
          <w:sz w:val="22"/>
          <w:szCs w:val="22"/>
          <w:vertAlign w:val="superscript"/>
        </w:rPr>
        <w:fldChar w:fldCharType="end"/>
      </w:r>
      <w:r w:rsidRPr="00C64B1A">
        <w:rPr>
          <w:sz w:val="22"/>
          <w:szCs w:val="22"/>
          <w:vertAlign w:val="superscript"/>
        </w:rPr>
        <w:t>9</w:t>
      </w:r>
      <w:r w:rsidRPr="00C64B1A">
        <w:rPr>
          <w:sz w:val="22"/>
          <w:szCs w:val="22"/>
        </w:rPr>
        <w:t xml:space="preserve"> lower stress, no previous use of marijuana,</w:t>
      </w:r>
      <w:r w:rsidRPr="00C64B1A">
        <w:rPr>
          <w:sz w:val="22"/>
          <w:szCs w:val="22"/>
          <w:vertAlign w:val="superscript"/>
        </w:rPr>
        <w:t>20</w:t>
      </w:r>
      <w:r w:rsidRPr="00C64B1A">
        <w:rPr>
          <w:sz w:val="22"/>
          <w:szCs w:val="22"/>
        </w:rPr>
        <w:t xml:space="preserve"> and having earlier prenatal care.</w:t>
      </w:r>
      <w:r w:rsidRPr="00C64B1A">
        <w:rPr>
          <w:sz w:val="22"/>
          <w:szCs w:val="22"/>
          <w:vertAlign w:val="superscript"/>
        </w:rPr>
        <w:t>21</w:t>
      </w:r>
      <w:r w:rsidRPr="00C64B1A">
        <w:rPr>
          <w:sz w:val="22"/>
          <w:szCs w:val="22"/>
        </w:rPr>
        <w:t xml:space="preserve"> </w:t>
      </w:r>
    </w:p>
    <w:p w14:paraId="0AA991FB" w14:textId="627D0BC2" w:rsidR="005D5723" w:rsidRPr="00C64B1A" w:rsidRDefault="005D5723" w:rsidP="005D5723">
      <w:pPr>
        <w:rPr>
          <w:sz w:val="22"/>
          <w:szCs w:val="22"/>
        </w:rPr>
      </w:pPr>
      <w:r w:rsidRPr="00C64B1A">
        <w:rPr>
          <w:sz w:val="22"/>
          <w:szCs w:val="22"/>
        </w:rPr>
        <w:t xml:space="preserve">Most previous studies have not distinguished between factors influencing women who attempt to quit smoking and those who become abstinent. This is potentially important as the process of initiating and maintaining abstinence are likely to have different influences. A study by Emery </w:t>
      </w:r>
      <w:r w:rsidRPr="00C64B1A">
        <w:rPr>
          <w:sz w:val="22"/>
          <w:szCs w:val="22"/>
        </w:rPr>
        <w:lastRenderedPageBreak/>
        <w:t>et al recognised that the factors associated with making a quit attempt and successful abstinence were different and found that smoking beliefs predicted trying to quit among pregnant women, but not success in abstinence, whereas nicotine dependence was inversely associated with quitting but not with making a quit attempt.</w:t>
      </w:r>
      <w:r w:rsidRPr="00C64B1A">
        <w:rPr>
          <w:sz w:val="22"/>
          <w:szCs w:val="22"/>
          <w:vertAlign w:val="superscript"/>
        </w:rPr>
        <w:t>22</w:t>
      </w:r>
      <w:r w:rsidRPr="00C64B1A">
        <w:rPr>
          <w:sz w:val="22"/>
          <w:szCs w:val="22"/>
        </w:rPr>
        <w:t xml:space="preserve"> However, the study was limited by a small sample size, restricting power to detect associations, and therefore a larger study is warranted. We report an analysis using a substantially larger dataset than Emery et al, with the aim of potentially detecting associations not identified previously. </w:t>
      </w:r>
    </w:p>
    <w:p w14:paraId="2651F292" w14:textId="0E9BAFB0" w:rsidR="005D5723" w:rsidRPr="00C64B1A" w:rsidRDefault="005D5723" w:rsidP="005D5723">
      <w:pPr>
        <w:rPr>
          <w:sz w:val="22"/>
          <w:szCs w:val="22"/>
          <w:vertAlign w:val="superscript"/>
        </w:rPr>
      </w:pPr>
      <w:r w:rsidRPr="00C64B1A">
        <w:rPr>
          <w:sz w:val="22"/>
          <w:szCs w:val="22"/>
        </w:rPr>
        <w:t>This study aims to determine the predictors of: (1) making a quit attempt, and (2) of smoking abstinence, among pregnant women who smoked and were recruited to two multicentre UK trials.</w:t>
      </w:r>
      <w:r w:rsidRPr="00C64B1A">
        <w:rPr>
          <w:sz w:val="22"/>
          <w:szCs w:val="22"/>
          <w:vertAlign w:val="superscript"/>
        </w:rPr>
        <w:t>23,24</w:t>
      </w:r>
    </w:p>
    <w:p w14:paraId="7A3CFCA3" w14:textId="77777777" w:rsidR="007F106B" w:rsidRPr="00C64B1A" w:rsidRDefault="007F106B" w:rsidP="2A8C5F54">
      <w:pPr>
        <w:spacing w:line="276" w:lineRule="auto"/>
        <w:rPr>
          <w:sz w:val="22"/>
          <w:szCs w:val="22"/>
        </w:rPr>
      </w:pPr>
    </w:p>
    <w:p w14:paraId="773D430D" w14:textId="77777777" w:rsidR="00D52775" w:rsidRPr="00C64B1A" w:rsidRDefault="00D52775" w:rsidP="2A8C5F54">
      <w:pPr>
        <w:spacing w:line="276" w:lineRule="auto"/>
        <w:rPr>
          <w:b/>
          <w:bCs/>
          <w:sz w:val="22"/>
          <w:szCs w:val="22"/>
        </w:rPr>
      </w:pPr>
      <w:r w:rsidRPr="00C64B1A">
        <w:rPr>
          <w:b/>
          <w:bCs/>
          <w:sz w:val="22"/>
          <w:szCs w:val="22"/>
        </w:rPr>
        <w:t>METHODS</w:t>
      </w:r>
    </w:p>
    <w:p w14:paraId="04423E51" w14:textId="65095FDB" w:rsidR="00D52775" w:rsidRPr="00C64B1A" w:rsidRDefault="00D52775" w:rsidP="00D52775">
      <w:pPr>
        <w:rPr>
          <w:rFonts w:cstheme="minorHAnsi"/>
          <w:b/>
          <w:bCs/>
          <w:sz w:val="22"/>
          <w:szCs w:val="22"/>
        </w:rPr>
      </w:pPr>
      <w:r w:rsidRPr="00C64B1A">
        <w:rPr>
          <w:rFonts w:cstheme="minorHAnsi"/>
          <w:b/>
          <w:bCs/>
          <w:sz w:val="22"/>
          <w:szCs w:val="22"/>
        </w:rPr>
        <w:t xml:space="preserve">Design and </w:t>
      </w:r>
      <w:r w:rsidR="000467FE" w:rsidRPr="00C64B1A">
        <w:rPr>
          <w:rFonts w:cstheme="minorHAnsi"/>
          <w:b/>
          <w:bCs/>
          <w:sz w:val="22"/>
          <w:szCs w:val="22"/>
        </w:rPr>
        <w:t>r</w:t>
      </w:r>
      <w:r w:rsidRPr="00C64B1A">
        <w:rPr>
          <w:rFonts w:cstheme="minorHAnsi"/>
          <w:b/>
          <w:bCs/>
          <w:sz w:val="22"/>
          <w:szCs w:val="22"/>
        </w:rPr>
        <w:t>andomization</w:t>
      </w:r>
    </w:p>
    <w:p w14:paraId="7C5D65E4" w14:textId="32EACEC4" w:rsidR="00D52775" w:rsidRPr="00C64B1A" w:rsidRDefault="02EF3651" w:rsidP="00D52775">
      <w:pPr>
        <w:rPr>
          <w:rStyle w:val="normaltextrun"/>
          <w:color w:val="000000"/>
          <w:sz w:val="22"/>
          <w:szCs w:val="22"/>
        </w:rPr>
      </w:pPr>
      <w:r w:rsidRPr="00C64B1A">
        <w:rPr>
          <w:sz w:val="22"/>
          <w:szCs w:val="22"/>
        </w:rPr>
        <w:t>A pooled dataset (n= 1409) of pregnant smokers enrolled into two trials (</w:t>
      </w:r>
      <w:proofErr w:type="spellStart"/>
      <w:r w:rsidRPr="00C64B1A">
        <w:rPr>
          <w:sz w:val="22"/>
          <w:szCs w:val="22"/>
        </w:rPr>
        <w:t>MiQuit</w:t>
      </w:r>
      <w:proofErr w:type="spellEnd"/>
      <w:r w:rsidRPr="00C64B1A">
        <w:rPr>
          <w:sz w:val="22"/>
          <w:szCs w:val="22"/>
        </w:rPr>
        <w:t xml:space="preserve"> </w:t>
      </w:r>
      <w:r w:rsidR="6766B89C" w:rsidRPr="00C64B1A">
        <w:rPr>
          <w:sz w:val="22"/>
          <w:szCs w:val="22"/>
        </w:rPr>
        <w:t>P</w:t>
      </w:r>
      <w:r w:rsidRPr="00C64B1A">
        <w:rPr>
          <w:sz w:val="22"/>
          <w:szCs w:val="22"/>
        </w:rPr>
        <w:t>ilot)</w:t>
      </w:r>
      <w:r w:rsidR="4A7584C0" w:rsidRPr="00C64B1A">
        <w:rPr>
          <w:sz w:val="22"/>
          <w:szCs w:val="22"/>
          <w:vertAlign w:val="superscript"/>
        </w:rPr>
        <w:t>23</w:t>
      </w:r>
      <w:r w:rsidRPr="00C64B1A">
        <w:rPr>
          <w:sz w:val="22"/>
          <w:szCs w:val="22"/>
        </w:rPr>
        <w:t xml:space="preserve"> [n=407] &amp; MiQuit3</w:t>
      </w:r>
      <w:r w:rsidR="4A7584C0" w:rsidRPr="00C64B1A">
        <w:rPr>
          <w:sz w:val="22"/>
          <w:szCs w:val="22"/>
          <w:vertAlign w:val="superscript"/>
        </w:rPr>
        <w:t>24</w:t>
      </w:r>
      <w:r w:rsidRPr="00C64B1A">
        <w:rPr>
          <w:sz w:val="22"/>
          <w:szCs w:val="22"/>
        </w:rPr>
        <w:t xml:space="preserve"> [n= 1002]) was used in the analysis. These were multicentre parallel group RCTs</w:t>
      </w:r>
      <w:r w:rsidR="5C2609B7" w:rsidRPr="00C64B1A">
        <w:rPr>
          <w:sz w:val="22"/>
          <w:szCs w:val="22"/>
        </w:rPr>
        <w:t xml:space="preserve"> with identical procedures and outcomes</w:t>
      </w:r>
      <w:r w:rsidRPr="00C64B1A">
        <w:rPr>
          <w:sz w:val="22"/>
          <w:szCs w:val="22"/>
        </w:rPr>
        <w:t xml:space="preserve">, which tested a 12-week tailored text </w:t>
      </w:r>
      <w:r w:rsidR="00CFE883" w:rsidRPr="00C64B1A">
        <w:rPr>
          <w:sz w:val="22"/>
          <w:szCs w:val="22"/>
        </w:rPr>
        <w:t>message-based</w:t>
      </w:r>
      <w:r w:rsidRPr="00C64B1A">
        <w:rPr>
          <w:sz w:val="22"/>
          <w:szCs w:val="22"/>
        </w:rPr>
        <w:t xml:space="preserve"> smoking cessation programme.  Randomization used a 1:1 ratio and was stratified by gestation </w:t>
      </w:r>
      <w:r w:rsidR="5D6C7E1E" w:rsidRPr="00C64B1A">
        <w:rPr>
          <w:sz w:val="22"/>
          <w:szCs w:val="22"/>
        </w:rPr>
        <w:t xml:space="preserve">(and site in </w:t>
      </w:r>
      <w:proofErr w:type="spellStart"/>
      <w:r w:rsidR="5D6C7E1E" w:rsidRPr="00C64B1A">
        <w:rPr>
          <w:sz w:val="22"/>
          <w:szCs w:val="22"/>
        </w:rPr>
        <w:t>MiQuit</w:t>
      </w:r>
      <w:proofErr w:type="spellEnd"/>
      <w:r w:rsidR="5D6C7E1E" w:rsidRPr="00C64B1A">
        <w:rPr>
          <w:sz w:val="22"/>
          <w:szCs w:val="22"/>
        </w:rPr>
        <w:t xml:space="preserve"> </w:t>
      </w:r>
      <w:r w:rsidR="3582BCB8" w:rsidRPr="00C64B1A">
        <w:rPr>
          <w:sz w:val="22"/>
          <w:szCs w:val="22"/>
        </w:rPr>
        <w:t>P</w:t>
      </w:r>
      <w:r w:rsidR="5D6C7E1E" w:rsidRPr="00C64B1A">
        <w:rPr>
          <w:sz w:val="22"/>
          <w:szCs w:val="22"/>
        </w:rPr>
        <w:t xml:space="preserve">ilot) </w:t>
      </w:r>
      <w:r w:rsidRPr="00C64B1A">
        <w:rPr>
          <w:sz w:val="22"/>
          <w:szCs w:val="22"/>
        </w:rPr>
        <w:t xml:space="preserve">at baseline (&gt;16 weeks or &lt;16 weeks). </w:t>
      </w:r>
      <w:r w:rsidRPr="00C64B1A">
        <w:rPr>
          <w:rStyle w:val="normaltextrun"/>
          <w:sz w:val="22"/>
          <w:szCs w:val="22"/>
        </w:rPr>
        <w:t xml:space="preserve">A statistical analysis plan was registered prior to statistical analyses being carried out for this </w:t>
      </w:r>
      <w:r w:rsidR="6B1E93E0" w:rsidRPr="00C64B1A">
        <w:rPr>
          <w:rStyle w:val="normaltextrun"/>
          <w:sz w:val="22"/>
          <w:szCs w:val="22"/>
        </w:rPr>
        <w:t>exploratory</w:t>
      </w:r>
      <w:r w:rsidRPr="00C64B1A">
        <w:rPr>
          <w:rStyle w:val="normaltextrun"/>
          <w:sz w:val="22"/>
          <w:szCs w:val="22"/>
        </w:rPr>
        <w:t xml:space="preserve"> cohort study.</w:t>
      </w:r>
      <w:r w:rsidR="4A7584C0" w:rsidRPr="00C64B1A">
        <w:rPr>
          <w:rStyle w:val="normaltextrun"/>
          <w:sz w:val="22"/>
          <w:szCs w:val="22"/>
          <w:vertAlign w:val="superscript"/>
        </w:rPr>
        <w:t>25</w:t>
      </w:r>
      <w:r w:rsidR="4A7584C0" w:rsidRPr="00C64B1A">
        <w:rPr>
          <w:rStyle w:val="normaltextrun"/>
          <w:color w:val="000000" w:themeColor="text1"/>
          <w:sz w:val="22"/>
          <w:szCs w:val="22"/>
        </w:rPr>
        <w:t xml:space="preserve"> </w:t>
      </w:r>
    </w:p>
    <w:p w14:paraId="261ACC13" w14:textId="77777777" w:rsidR="00D52775" w:rsidRPr="00C64B1A" w:rsidRDefault="00D52775" w:rsidP="00D52775">
      <w:pPr>
        <w:rPr>
          <w:rFonts w:cstheme="minorHAnsi"/>
          <w:sz w:val="22"/>
          <w:szCs w:val="22"/>
        </w:rPr>
      </w:pPr>
    </w:p>
    <w:p w14:paraId="6D13AC46" w14:textId="77777777" w:rsidR="00D52775" w:rsidRPr="00C64B1A" w:rsidRDefault="00D52775" w:rsidP="00D52775">
      <w:pPr>
        <w:rPr>
          <w:rFonts w:cstheme="minorHAnsi"/>
          <w:b/>
          <w:bCs/>
          <w:sz w:val="22"/>
          <w:szCs w:val="22"/>
        </w:rPr>
      </w:pPr>
      <w:r w:rsidRPr="00C64B1A">
        <w:rPr>
          <w:rFonts w:cstheme="minorHAnsi"/>
          <w:b/>
          <w:bCs/>
          <w:sz w:val="22"/>
          <w:szCs w:val="22"/>
        </w:rPr>
        <w:t>Participants</w:t>
      </w:r>
    </w:p>
    <w:p w14:paraId="26C4DC30" w14:textId="196AF952" w:rsidR="00D52775" w:rsidRPr="00C64B1A" w:rsidRDefault="2A9908BE" w:rsidP="00D52775">
      <w:pPr>
        <w:rPr>
          <w:sz w:val="22"/>
          <w:szCs w:val="22"/>
        </w:rPr>
      </w:pPr>
      <w:r w:rsidRPr="00C64B1A">
        <w:rPr>
          <w:sz w:val="22"/>
          <w:szCs w:val="22"/>
        </w:rPr>
        <w:t xml:space="preserve">Participants were from </w:t>
      </w:r>
      <w:r w:rsidR="6B0D47D0" w:rsidRPr="00C64B1A">
        <w:rPr>
          <w:sz w:val="22"/>
          <w:szCs w:val="22"/>
        </w:rPr>
        <w:t>40</w:t>
      </w:r>
      <w:r w:rsidRPr="00C64B1A">
        <w:rPr>
          <w:sz w:val="22"/>
          <w:szCs w:val="22"/>
        </w:rPr>
        <w:t xml:space="preserve"> NHS hospital antenatal clinics in England, recruited between February and September 2014 (</w:t>
      </w:r>
      <w:proofErr w:type="spellStart"/>
      <w:r w:rsidRPr="00C64B1A">
        <w:rPr>
          <w:sz w:val="22"/>
          <w:szCs w:val="22"/>
        </w:rPr>
        <w:t>MiQuit</w:t>
      </w:r>
      <w:proofErr w:type="spellEnd"/>
      <w:r w:rsidR="6D336FD1" w:rsidRPr="00C64B1A">
        <w:rPr>
          <w:sz w:val="22"/>
          <w:szCs w:val="22"/>
        </w:rPr>
        <w:t xml:space="preserve"> </w:t>
      </w:r>
      <w:r w:rsidR="04C27E23" w:rsidRPr="00C64B1A">
        <w:rPr>
          <w:sz w:val="22"/>
          <w:szCs w:val="22"/>
        </w:rPr>
        <w:t>P</w:t>
      </w:r>
      <w:r w:rsidR="6D336FD1" w:rsidRPr="00C64B1A">
        <w:rPr>
          <w:sz w:val="22"/>
          <w:szCs w:val="22"/>
        </w:rPr>
        <w:t>ilot</w:t>
      </w:r>
      <w:r w:rsidRPr="00C64B1A">
        <w:rPr>
          <w:sz w:val="22"/>
          <w:szCs w:val="22"/>
        </w:rPr>
        <w:t>), or December 2017 and February 2019 (MiQuit3). The inclusion criteria for both trials were age &gt;16 years; &lt;25 weeks gestation (at baseline); smoking &gt;1 daily cigarette (5 prior to pregnancy); able to receive and understand texts in English. Participants were excluded from analysis if they experienced miscarriage or stillbirth prior to follow-up. Self-report questionnaires were completed at baseline (mean 15 weeks gestation), four weeks after randomisation, and in late pregnancy around 36 weeks gestation. For participants that reported 7-day smoking</w:t>
      </w:r>
      <w:r w:rsidR="00306D62" w:rsidRPr="00C64B1A">
        <w:rPr>
          <w:sz w:val="22"/>
          <w:szCs w:val="22"/>
        </w:rPr>
        <w:t xml:space="preserve"> abstinence</w:t>
      </w:r>
      <w:r w:rsidRPr="00C64B1A">
        <w:rPr>
          <w:sz w:val="22"/>
          <w:szCs w:val="22"/>
        </w:rPr>
        <w:t xml:space="preserve"> at 36-week follow-up, saliva samples were </w:t>
      </w:r>
      <w:r w:rsidR="4D52E67A" w:rsidRPr="00C64B1A">
        <w:rPr>
          <w:sz w:val="22"/>
          <w:szCs w:val="22"/>
        </w:rPr>
        <w:t>requested</w:t>
      </w:r>
      <w:r w:rsidRPr="00C64B1A">
        <w:rPr>
          <w:sz w:val="22"/>
          <w:szCs w:val="22"/>
        </w:rPr>
        <w:t xml:space="preserve"> for biochemical validation to measure cotinine levels. Full details of both RCTs are published elsewhere.</w:t>
      </w:r>
      <w:r w:rsidR="006F2BC5" w:rsidRPr="00C64B1A">
        <w:rPr>
          <w:sz w:val="22"/>
          <w:szCs w:val="22"/>
        </w:rPr>
        <w:fldChar w:fldCharType="begin">
          <w:fldData xml:space="preserve">PEVuZE5vdGU+PENpdGU+PEF1dGhvcj5OYXVnaHRvbjwvQXV0aG9yPjxZZWFyPjIwMTI8L1llYXI+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</w:fldData>
        </w:fldChar>
      </w:r>
      <w:r w:rsidR="00534FC3" w:rsidRPr="00C64B1A">
        <w:rPr>
          <w:sz w:val="22"/>
          <w:szCs w:val="22"/>
        </w:rPr>
        <w:instrText xml:space="preserve"> ADDIN EN.CITE </w:instrText>
      </w:r>
      <w:r w:rsidR="00534FC3" w:rsidRPr="00C64B1A">
        <w:rPr>
          <w:sz w:val="22"/>
          <w:szCs w:val="22"/>
        </w:rPr>
        <w:fldChar w:fldCharType="begin">
          <w:fldData xml:space="preserve">PEVuZE5vdGU+PENpdGU+PEF1dGhvcj5OYXVnaHRvbjwvQXV0aG9yPjxZZWFyPjIwMTI8L1llYXI+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</w:fldData>
        </w:fldChar>
      </w:r>
      <w:r w:rsidR="00534FC3" w:rsidRPr="00C64B1A">
        <w:rPr>
          <w:sz w:val="22"/>
          <w:szCs w:val="22"/>
        </w:rPr>
        <w:instrText xml:space="preserve"> ADDIN EN.CITE.DATA </w:instrText>
      </w:r>
      <w:r w:rsidR="00534FC3" w:rsidRPr="00C64B1A">
        <w:rPr>
          <w:sz w:val="22"/>
          <w:szCs w:val="22"/>
        </w:rPr>
      </w:r>
      <w:r w:rsidR="00534FC3" w:rsidRPr="00C64B1A">
        <w:rPr>
          <w:sz w:val="22"/>
          <w:szCs w:val="22"/>
        </w:rPr>
        <w:fldChar w:fldCharType="end"/>
      </w:r>
      <w:r w:rsidR="006F2BC5" w:rsidRPr="00C64B1A">
        <w:rPr>
          <w:sz w:val="22"/>
          <w:szCs w:val="22"/>
        </w:rPr>
      </w:r>
      <w:r w:rsidR="006F2BC5" w:rsidRPr="00C64B1A">
        <w:rPr>
          <w:sz w:val="22"/>
          <w:szCs w:val="22"/>
        </w:rPr>
        <w:fldChar w:fldCharType="separate"/>
      </w:r>
      <w:r w:rsidR="005D5723" w:rsidRPr="00C64B1A">
        <w:rPr>
          <w:noProof/>
          <w:sz w:val="22"/>
          <w:szCs w:val="22"/>
          <w:vertAlign w:val="superscript"/>
        </w:rPr>
        <w:t>23,24</w:t>
      </w:r>
      <w:r w:rsidR="006F2BC5" w:rsidRPr="00C64B1A">
        <w:rPr>
          <w:sz w:val="22"/>
          <w:szCs w:val="22"/>
        </w:rPr>
        <w:fldChar w:fldCharType="end"/>
      </w:r>
    </w:p>
    <w:p w14:paraId="693FE07F" w14:textId="77777777" w:rsidR="00D52775" w:rsidRPr="00C64B1A" w:rsidRDefault="00D52775" w:rsidP="00D52775">
      <w:pPr>
        <w:rPr>
          <w:sz w:val="22"/>
          <w:szCs w:val="22"/>
        </w:rPr>
      </w:pPr>
    </w:p>
    <w:p w14:paraId="529457C7" w14:textId="77777777" w:rsidR="00D52775" w:rsidRPr="00C64B1A" w:rsidRDefault="00D52775" w:rsidP="00D52775">
      <w:pPr>
        <w:rPr>
          <w:rFonts w:cstheme="minorHAnsi"/>
          <w:b/>
          <w:bCs/>
          <w:sz w:val="22"/>
          <w:szCs w:val="22"/>
        </w:rPr>
      </w:pPr>
      <w:r w:rsidRPr="00C64B1A">
        <w:rPr>
          <w:rFonts w:cstheme="minorHAnsi"/>
          <w:b/>
          <w:bCs/>
          <w:sz w:val="22"/>
          <w:szCs w:val="22"/>
        </w:rPr>
        <w:t>Predictor measures</w:t>
      </w:r>
    </w:p>
    <w:p w14:paraId="1B8D803E" w14:textId="15589BD6" w:rsidR="00D52775" w:rsidRPr="00C64B1A" w:rsidRDefault="14AFFE9A" w:rsidP="35FB7BD3">
      <w:pPr>
        <w:rPr>
          <w:rStyle w:val="eop"/>
          <w:sz w:val="22"/>
          <w:szCs w:val="22"/>
        </w:rPr>
      </w:pPr>
      <w:r w:rsidRPr="00C64B1A">
        <w:rPr>
          <w:rStyle w:val="normaltextrun"/>
          <w:sz w:val="22"/>
          <w:szCs w:val="22"/>
        </w:rPr>
        <w:t>All</w:t>
      </w:r>
      <w:r w:rsidR="2A9908BE" w:rsidRPr="00C64B1A">
        <w:rPr>
          <w:rStyle w:val="normaltextrun"/>
          <w:sz w:val="22"/>
          <w:szCs w:val="22"/>
        </w:rPr>
        <w:t xml:space="preserve"> predictor variables were measured at baseline</w:t>
      </w:r>
      <w:r w:rsidR="6DF263AC" w:rsidRPr="00C64B1A">
        <w:rPr>
          <w:rStyle w:val="normaltextrun"/>
          <w:sz w:val="22"/>
          <w:szCs w:val="22"/>
        </w:rPr>
        <w:t>.</w:t>
      </w:r>
      <w:r w:rsidR="5C065BC8" w:rsidRPr="00C64B1A">
        <w:rPr>
          <w:rStyle w:val="normaltextrun"/>
          <w:sz w:val="22"/>
          <w:szCs w:val="22"/>
        </w:rPr>
        <w:t xml:space="preserve"> The theoretical underpinning for considering </w:t>
      </w:r>
      <w:r w:rsidR="5C065BC8" w:rsidRPr="00C64B1A">
        <w:rPr>
          <w:rStyle w:val="eop"/>
          <w:sz w:val="22"/>
          <w:szCs w:val="22"/>
        </w:rPr>
        <w:t xml:space="preserve">these measures is described in the supplementary material of the </w:t>
      </w:r>
      <w:proofErr w:type="spellStart"/>
      <w:r w:rsidR="5C065BC8" w:rsidRPr="00C64B1A">
        <w:rPr>
          <w:rStyle w:val="eop"/>
          <w:sz w:val="22"/>
          <w:szCs w:val="22"/>
        </w:rPr>
        <w:t>MiQuit</w:t>
      </w:r>
      <w:proofErr w:type="spellEnd"/>
      <w:r w:rsidR="5C065BC8" w:rsidRPr="00C64B1A">
        <w:rPr>
          <w:rStyle w:val="eop"/>
          <w:sz w:val="22"/>
          <w:szCs w:val="22"/>
        </w:rPr>
        <w:t xml:space="preserve"> </w:t>
      </w:r>
      <w:r w:rsidR="66CCC493" w:rsidRPr="00C64B1A">
        <w:rPr>
          <w:rStyle w:val="eop"/>
          <w:sz w:val="22"/>
          <w:szCs w:val="22"/>
        </w:rPr>
        <w:t>P</w:t>
      </w:r>
      <w:r w:rsidR="5C065BC8" w:rsidRPr="00C64B1A">
        <w:rPr>
          <w:rStyle w:val="eop"/>
          <w:sz w:val="22"/>
          <w:szCs w:val="22"/>
        </w:rPr>
        <w:t>ilot</w:t>
      </w:r>
      <w:r w:rsidR="641D86AC" w:rsidRPr="00C64B1A">
        <w:rPr>
          <w:rStyle w:val="eop"/>
          <w:sz w:val="22"/>
          <w:szCs w:val="22"/>
        </w:rPr>
        <w:t xml:space="preserve"> trial outcomes paper</w:t>
      </w:r>
      <w:r w:rsidR="5C065BC8" w:rsidRPr="00C64B1A">
        <w:rPr>
          <w:rStyle w:val="eop"/>
          <w:sz w:val="22"/>
          <w:szCs w:val="22"/>
        </w:rPr>
        <w:t>.</w:t>
      </w:r>
      <w:r w:rsidR="005D5723" w:rsidRPr="00C64B1A">
        <w:rPr>
          <w:rStyle w:val="eop"/>
          <w:sz w:val="22"/>
          <w:szCs w:val="22"/>
          <w:vertAlign w:val="superscript"/>
        </w:rPr>
        <w:t xml:space="preserve">23 </w:t>
      </w:r>
    </w:p>
    <w:p w14:paraId="1C9FFDC8" w14:textId="4CB0A95A" w:rsidR="00D52775" w:rsidRPr="00C64B1A" w:rsidRDefault="68E586D1" w:rsidP="35FB7BD3">
      <w:pPr>
        <w:rPr>
          <w:rStyle w:val="normaltextrun"/>
          <w:i/>
          <w:iCs/>
          <w:sz w:val="22"/>
          <w:szCs w:val="22"/>
        </w:rPr>
      </w:pPr>
      <w:r w:rsidRPr="00C64B1A">
        <w:rPr>
          <w:rStyle w:val="normaltextrun"/>
          <w:i/>
          <w:iCs/>
          <w:sz w:val="22"/>
          <w:szCs w:val="22"/>
        </w:rPr>
        <w:t>Demographic/background information</w:t>
      </w:r>
    </w:p>
    <w:p w14:paraId="1FF85FDC" w14:textId="6F7C6A14" w:rsidR="00D52775" w:rsidRPr="00C64B1A" w:rsidRDefault="6D85FE71" w:rsidP="35FB7BD3">
      <w:pPr>
        <w:rPr>
          <w:rStyle w:val="eop"/>
          <w:sz w:val="22"/>
          <w:szCs w:val="22"/>
          <w:vertAlign w:val="superscript"/>
        </w:rPr>
      </w:pPr>
      <w:r w:rsidRPr="00C64B1A">
        <w:rPr>
          <w:rStyle w:val="normaltextrun"/>
          <w:sz w:val="22"/>
          <w:szCs w:val="22"/>
        </w:rPr>
        <w:lastRenderedPageBreak/>
        <w:t>Demographic/background variables</w:t>
      </w:r>
      <w:r w:rsidR="6DF263AC" w:rsidRPr="00C64B1A">
        <w:rPr>
          <w:rStyle w:val="normaltextrun"/>
          <w:sz w:val="22"/>
          <w:szCs w:val="22"/>
        </w:rPr>
        <w:t xml:space="preserve"> included</w:t>
      </w:r>
      <w:r w:rsidR="2A9908BE" w:rsidRPr="00C64B1A">
        <w:rPr>
          <w:rStyle w:val="normaltextrun"/>
          <w:sz w:val="22"/>
          <w:szCs w:val="22"/>
        </w:rPr>
        <w:t xml:space="preserve"> Index of Multiple Deprivation Score</w:t>
      </w:r>
      <w:r w:rsidR="2810194C" w:rsidRPr="00C64B1A">
        <w:rPr>
          <w:rStyle w:val="normaltextrun"/>
          <w:sz w:val="22"/>
          <w:szCs w:val="22"/>
        </w:rPr>
        <w:t>,</w:t>
      </w:r>
      <w:r w:rsidR="005D5723" w:rsidRPr="00C64B1A">
        <w:rPr>
          <w:rStyle w:val="normaltextrun"/>
          <w:sz w:val="22"/>
          <w:szCs w:val="22"/>
          <w:vertAlign w:val="superscript"/>
        </w:rPr>
        <w:t>2</w:t>
      </w:r>
      <w:r w:rsidR="0047740B" w:rsidRPr="00C64B1A">
        <w:rPr>
          <w:rStyle w:val="normaltextrun"/>
          <w:sz w:val="22"/>
          <w:szCs w:val="22"/>
          <w:vertAlign w:val="superscript"/>
        </w:rPr>
        <w:t>6</w:t>
      </w:r>
      <w:r w:rsidR="2A9908BE" w:rsidRPr="00C64B1A">
        <w:rPr>
          <w:rStyle w:val="normaltextrun"/>
          <w:sz w:val="22"/>
          <w:szCs w:val="22"/>
        </w:rPr>
        <w:t xml:space="preserve"> age, </w:t>
      </w:r>
      <w:r w:rsidR="36B02DFA" w:rsidRPr="00C64B1A">
        <w:rPr>
          <w:rStyle w:val="normaltextrun"/>
          <w:sz w:val="22"/>
          <w:szCs w:val="22"/>
        </w:rPr>
        <w:t xml:space="preserve">partner </w:t>
      </w:r>
      <w:r w:rsidR="2A9908BE" w:rsidRPr="00C64B1A">
        <w:rPr>
          <w:rStyle w:val="normaltextrun"/>
          <w:sz w:val="22"/>
          <w:szCs w:val="22"/>
        </w:rPr>
        <w:t xml:space="preserve">smoking status (partner non-smoker/no partner/partner smoker), </w:t>
      </w:r>
      <w:r w:rsidR="2E9E25DE" w:rsidRPr="00C64B1A">
        <w:rPr>
          <w:rStyle w:val="normaltextrun"/>
          <w:sz w:val="22"/>
          <w:szCs w:val="22"/>
        </w:rPr>
        <w:t xml:space="preserve">and </w:t>
      </w:r>
      <w:r w:rsidR="2A9908BE" w:rsidRPr="00C64B1A">
        <w:rPr>
          <w:rStyle w:val="normaltextrun"/>
          <w:sz w:val="22"/>
          <w:szCs w:val="22"/>
        </w:rPr>
        <w:t xml:space="preserve">whether the participant had experienced a previous pregnancy (yes/no). </w:t>
      </w:r>
      <w:r w:rsidR="2A9908BE" w:rsidRPr="00C64B1A">
        <w:rPr>
          <w:rStyle w:val="eop"/>
          <w:sz w:val="22"/>
          <w:szCs w:val="22"/>
        </w:rPr>
        <w:t>I</w:t>
      </w:r>
      <w:r w:rsidR="2A9908BE" w:rsidRPr="00C64B1A">
        <w:rPr>
          <w:rStyle w:val="normaltextrun"/>
          <w:sz w:val="22"/>
          <w:szCs w:val="22"/>
        </w:rPr>
        <w:t xml:space="preserve">ndex of Multiple Deprivation score was based on </w:t>
      </w:r>
      <w:r w:rsidR="79FCA1C2" w:rsidRPr="00C64B1A">
        <w:rPr>
          <w:rStyle w:val="normaltextrun"/>
          <w:sz w:val="22"/>
          <w:szCs w:val="22"/>
        </w:rPr>
        <w:t xml:space="preserve">2015 </w:t>
      </w:r>
      <w:r w:rsidR="20446E44" w:rsidRPr="00C64B1A">
        <w:rPr>
          <w:rStyle w:val="normaltextrun"/>
          <w:sz w:val="22"/>
          <w:szCs w:val="22"/>
        </w:rPr>
        <w:t>neighbourhood data</w:t>
      </w:r>
      <w:r w:rsidR="2A9908BE" w:rsidRPr="00C64B1A">
        <w:rPr>
          <w:rStyle w:val="normaltextrun"/>
          <w:sz w:val="22"/>
          <w:szCs w:val="22"/>
        </w:rPr>
        <w:t>.</w:t>
      </w:r>
      <w:r w:rsidR="005D5723" w:rsidRPr="00C64B1A">
        <w:rPr>
          <w:rStyle w:val="normaltextrun"/>
          <w:sz w:val="22"/>
          <w:szCs w:val="22"/>
          <w:vertAlign w:val="superscript"/>
        </w:rPr>
        <w:t>2</w:t>
      </w:r>
      <w:r w:rsidR="0047740B" w:rsidRPr="00C64B1A">
        <w:rPr>
          <w:rStyle w:val="normaltextrun"/>
          <w:sz w:val="22"/>
          <w:szCs w:val="22"/>
          <w:vertAlign w:val="superscript"/>
        </w:rPr>
        <w:t>6</w:t>
      </w:r>
    </w:p>
    <w:p w14:paraId="16824A59" w14:textId="77777777" w:rsidR="00D52775" w:rsidRPr="00C64B1A" w:rsidRDefault="00D52775" w:rsidP="00D52775">
      <w:pPr>
        <w:rPr>
          <w:i/>
          <w:iCs/>
          <w:sz w:val="22"/>
          <w:szCs w:val="22"/>
        </w:rPr>
      </w:pPr>
      <w:r w:rsidRPr="00C64B1A">
        <w:rPr>
          <w:i/>
          <w:iCs/>
          <w:sz w:val="22"/>
          <w:szCs w:val="22"/>
        </w:rPr>
        <w:t xml:space="preserve">Smoking behaviour variables </w:t>
      </w:r>
    </w:p>
    <w:p w14:paraId="1F6B007E" w14:textId="3A5186FE" w:rsidR="00D52775" w:rsidRPr="00C64B1A" w:rsidRDefault="260CB76F" w:rsidP="00D52775">
      <w:pPr>
        <w:rPr>
          <w:rStyle w:val="normaltextrun"/>
          <w:sz w:val="22"/>
          <w:szCs w:val="22"/>
        </w:rPr>
      </w:pPr>
      <w:r w:rsidRPr="00C64B1A">
        <w:rPr>
          <w:sz w:val="22"/>
          <w:szCs w:val="22"/>
        </w:rPr>
        <w:t>Baseline s</w:t>
      </w:r>
      <w:r w:rsidR="2A9908BE" w:rsidRPr="00C64B1A">
        <w:rPr>
          <w:rStyle w:val="normaltextrun"/>
          <w:sz w:val="22"/>
          <w:szCs w:val="22"/>
        </w:rPr>
        <w:t xml:space="preserve">moking behaviour variables </w:t>
      </w:r>
      <w:r w:rsidR="2A9908BE" w:rsidRPr="00C64B1A">
        <w:rPr>
          <w:sz w:val="22"/>
          <w:szCs w:val="22"/>
        </w:rPr>
        <w:t>included the following: length of longest quit attempt prior to baseline (</w:t>
      </w:r>
      <w:r w:rsidR="2A9908BE" w:rsidRPr="00C64B1A">
        <w:rPr>
          <w:rFonts w:eastAsia="Calibri" w:cs="Calibri"/>
          <w:sz w:val="22"/>
          <w:szCs w:val="22"/>
        </w:rPr>
        <w:t xml:space="preserve">&lt;2 weeks; 2-5 weeks; 6-11 weeks; &gt;12 weeks), </w:t>
      </w:r>
      <w:r w:rsidR="2A9908BE" w:rsidRPr="00C64B1A">
        <w:rPr>
          <w:sz w:val="22"/>
          <w:szCs w:val="22"/>
        </w:rPr>
        <w:t>whether a date for quitting smoking was set (yes; no), intention to quit smoking (</w:t>
      </w:r>
      <w:r w:rsidR="2A9908BE" w:rsidRPr="00C64B1A">
        <w:rPr>
          <w:rStyle w:val="normaltextrun"/>
          <w:sz w:val="22"/>
          <w:szCs w:val="22"/>
        </w:rPr>
        <w:t>within 2 weeks; 30 days; 3 months; not seriously intending to quit)</w:t>
      </w:r>
      <w:r w:rsidR="2A9908BE" w:rsidRPr="00C64B1A">
        <w:rPr>
          <w:sz w:val="22"/>
          <w:szCs w:val="22"/>
        </w:rPr>
        <w:t xml:space="preserve">. </w:t>
      </w:r>
      <w:r w:rsidR="64D48039" w:rsidRPr="00C64B1A">
        <w:rPr>
          <w:sz w:val="22"/>
          <w:szCs w:val="22"/>
        </w:rPr>
        <w:t>Baseline n</w:t>
      </w:r>
      <w:r w:rsidR="2A9908BE" w:rsidRPr="00C64B1A">
        <w:rPr>
          <w:rStyle w:val="eop"/>
          <w:sz w:val="22"/>
          <w:szCs w:val="22"/>
        </w:rPr>
        <w:t>icotine dependence and percentage change in number of cigarettes smoked in early pregnancy were continuous variables. Ni</w:t>
      </w:r>
      <w:r w:rsidR="2A9908BE" w:rsidRPr="00C64B1A">
        <w:rPr>
          <w:rStyle w:val="normaltextrun"/>
          <w:sz w:val="22"/>
          <w:szCs w:val="22"/>
        </w:rPr>
        <w:t>cotine dependence was determined using the heaviness of smoking index (HSI)</w:t>
      </w:r>
      <w:r w:rsidR="005D5723" w:rsidRPr="00C64B1A">
        <w:rPr>
          <w:rStyle w:val="normaltextrun"/>
          <w:sz w:val="22"/>
          <w:szCs w:val="22"/>
          <w:vertAlign w:val="superscript"/>
        </w:rPr>
        <w:t>2</w:t>
      </w:r>
      <w:r w:rsidR="0047740B" w:rsidRPr="00C64B1A">
        <w:rPr>
          <w:rStyle w:val="normaltextrun"/>
          <w:sz w:val="22"/>
          <w:szCs w:val="22"/>
          <w:vertAlign w:val="superscript"/>
        </w:rPr>
        <w:t>7</w:t>
      </w:r>
      <w:r w:rsidR="2A9908BE" w:rsidRPr="00C64B1A">
        <w:rPr>
          <w:rStyle w:val="normaltextrun"/>
          <w:sz w:val="22"/>
          <w:szCs w:val="22"/>
        </w:rPr>
        <w:t xml:space="preserve"> </w:t>
      </w:r>
      <w:r w:rsidR="7F53DCB4" w:rsidRPr="00C64B1A">
        <w:rPr>
          <w:rStyle w:val="normaltextrun"/>
          <w:sz w:val="22"/>
          <w:szCs w:val="22"/>
        </w:rPr>
        <w:t>and the strength of smoking urges in the past 24 hours (no urges; slight; moderate; strong; very strong; extremely strong).</w:t>
      </w:r>
      <w:r w:rsidR="005D5723" w:rsidRPr="00C64B1A">
        <w:rPr>
          <w:rStyle w:val="normaltextrun"/>
          <w:sz w:val="22"/>
          <w:szCs w:val="22"/>
          <w:vertAlign w:val="superscript"/>
        </w:rPr>
        <w:t>2</w:t>
      </w:r>
      <w:r w:rsidR="00AF4868" w:rsidRPr="00C64B1A">
        <w:rPr>
          <w:rStyle w:val="normaltextrun"/>
          <w:sz w:val="22"/>
          <w:szCs w:val="22"/>
          <w:vertAlign w:val="superscript"/>
        </w:rPr>
        <w:t>8</w:t>
      </w:r>
      <w:r w:rsidR="7F53DCB4" w:rsidRPr="00C64B1A">
        <w:rPr>
          <w:rStyle w:val="normaltextrun"/>
          <w:sz w:val="22"/>
          <w:szCs w:val="22"/>
        </w:rPr>
        <w:t xml:space="preserve"> </w:t>
      </w:r>
      <w:r w:rsidR="2A9908BE" w:rsidRPr="00C64B1A">
        <w:rPr>
          <w:rStyle w:val="normaltextrun"/>
          <w:sz w:val="22"/>
          <w:szCs w:val="22"/>
        </w:rPr>
        <w:t xml:space="preserve">Percentage change in number of cigarettes smoked in early pregnancy was calculated using the difference </w:t>
      </w:r>
      <w:r w:rsidR="0FE776B8" w:rsidRPr="00C64B1A">
        <w:rPr>
          <w:rStyle w:val="normaltextrun"/>
          <w:sz w:val="22"/>
          <w:szCs w:val="22"/>
        </w:rPr>
        <w:t>between</w:t>
      </w:r>
      <w:r w:rsidR="2A9908BE" w:rsidRPr="00C64B1A">
        <w:rPr>
          <w:rStyle w:val="normaltextrun"/>
          <w:sz w:val="22"/>
          <w:szCs w:val="22"/>
        </w:rPr>
        <w:t xml:space="preserve"> the number of </w:t>
      </w:r>
      <w:r w:rsidR="39774935" w:rsidRPr="00C64B1A">
        <w:rPr>
          <w:rStyle w:val="normaltextrun"/>
          <w:sz w:val="22"/>
          <w:szCs w:val="22"/>
        </w:rPr>
        <w:t xml:space="preserve">daily </w:t>
      </w:r>
      <w:r w:rsidR="2A9908BE" w:rsidRPr="00C64B1A">
        <w:rPr>
          <w:rStyle w:val="normaltextrun"/>
          <w:sz w:val="22"/>
          <w:szCs w:val="22"/>
        </w:rPr>
        <w:t xml:space="preserve">cigarettes the </w:t>
      </w:r>
      <w:r w:rsidR="2A9908BE" w:rsidRPr="00C64B1A">
        <w:rPr>
          <w:sz w:val="22"/>
          <w:szCs w:val="22"/>
        </w:rPr>
        <w:t xml:space="preserve">participant </w:t>
      </w:r>
      <w:r w:rsidR="2A9908BE" w:rsidRPr="00C64B1A">
        <w:rPr>
          <w:rStyle w:val="normaltextrun"/>
          <w:sz w:val="22"/>
          <w:szCs w:val="22"/>
        </w:rPr>
        <w:t>reported smoking</w:t>
      </w:r>
      <w:r w:rsidR="2C1B8590" w:rsidRPr="00C64B1A">
        <w:rPr>
          <w:rStyle w:val="normaltextrun"/>
          <w:sz w:val="22"/>
          <w:szCs w:val="22"/>
        </w:rPr>
        <w:t xml:space="preserve"> at baseline compared to</w:t>
      </w:r>
      <w:r w:rsidR="2A9908BE" w:rsidRPr="00C64B1A">
        <w:rPr>
          <w:rStyle w:val="normaltextrun"/>
          <w:sz w:val="22"/>
          <w:szCs w:val="22"/>
        </w:rPr>
        <w:t xml:space="preserve"> before pregnancy</w:t>
      </w:r>
      <w:r w:rsidR="2B043D09" w:rsidRPr="00C64B1A">
        <w:rPr>
          <w:rStyle w:val="normaltextrun"/>
          <w:sz w:val="22"/>
          <w:szCs w:val="22"/>
        </w:rPr>
        <w:t xml:space="preserve"> (both measured at baseline</w:t>
      </w:r>
      <w:r w:rsidR="2213D7AB" w:rsidRPr="00C64B1A">
        <w:rPr>
          <w:rStyle w:val="normaltextrun"/>
          <w:sz w:val="22"/>
          <w:szCs w:val="22"/>
        </w:rPr>
        <w:t>, around 15 weeks</w:t>
      </w:r>
      <w:r w:rsidR="2B043D09" w:rsidRPr="00C64B1A">
        <w:rPr>
          <w:rStyle w:val="normaltextrun"/>
          <w:sz w:val="22"/>
          <w:szCs w:val="22"/>
        </w:rPr>
        <w:t>)</w:t>
      </w:r>
      <w:r w:rsidR="5C2616F6" w:rsidRPr="00C64B1A">
        <w:rPr>
          <w:rStyle w:val="normaltextrun"/>
          <w:sz w:val="22"/>
          <w:szCs w:val="22"/>
        </w:rPr>
        <w:t>, expressed</w:t>
      </w:r>
      <w:r w:rsidR="2A9908BE" w:rsidRPr="00C64B1A">
        <w:rPr>
          <w:rStyle w:val="normaltextrun"/>
          <w:sz w:val="22"/>
          <w:szCs w:val="22"/>
        </w:rPr>
        <w:t xml:space="preserve"> as a percentage of the </w:t>
      </w:r>
      <w:r w:rsidR="4FA59B04" w:rsidRPr="00C64B1A">
        <w:rPr>
          <w:rStyle w:val="normaltextrun"/>
          <w:sz w:val="22"/>
          <w:szCs w:val="22"/>
        </w:rPr>
        <w:t>pre-pregnancy rate</w:t>
      </w:r>
      <w:r w:rsidR="2A9908BE" w:rsidRPr="00C64B1A">
        <w:rPr>
          <w:rStyle w:val="normaltextrun"/>
          <w:sz w:val="22"/>
          <w:szCs w:val="22"/>
        </w:rPr>
        <w:t xml:space="preserve">. </w:t>
      </w:r>
    </w:p>
    <w:p w14:paraId="66FE922D" w14:textId="77777777" w:rsidR="00D52775" w:rsidRPr="00C64B1A" w:rsidRDefault="00D52775" w:rsidP="00D52775">
      <w:pPr>
        <w:rPr>
          <w:rStyle w:val="normaltextrun"/>
          <w:i/>
          <w:iCs/>
          <w:sz w:val="22"/>
          <w:szCs w:val="22"/>
        </w:rPr>
      </w:pPr>
      <w:r w:rsidRPr="00C64B1A">
        <w:rPr>
          <w:rStyle w:val="normaltextrun"/>
          <w:i/>
          <w:iCs/>
          <w:sz w:val="22"/>
          <w:szCs w:val="22"/>
        </w:rPr>
        <w:t>Smoking related beliefs variables</w:t>
      </w:r>
    </w:p>
    <w:p w14:paraId="4F3AAF39" w14:textId="7054BBD3" w:rsidR="00D52775" w:rsidRPr="00C64B1A" w:rsidRDefault="45DFF04A" w:rsidP="43F2AF00">
      <w:pPr>
        <w:rPr>
          <w:rStyle w:val="eop"/>
          <w:sz w:val="22"/>
          <w:szCs w:val="22"/>
        </w:rPr>
      </w:pPr>
      <w:r w:rsidRPr="00C64B1A">
        <w:rPr>
          <w:rStyle w:val="normaltextrun"/>
          <w:sz w:val="22"/>
          <w:szCs w:val="22"/>
        </w:rPr>
        <w:t xml:space="preserve">Baseline </w:t>
      </w:r>
      <w:r w:rsidR="42F8B605" w:rsidRPr="00C64B1A">
        <w:rPr>
          <w:rStyle w:val="normaltextrun"/>
          <w:sz w:val="22"/>
          <w:szCs w:val="22"/>
        </w:rPr>
        <w:t xml:space="preserve">smoking belief </w:t>
      </w:r>
      <w:r w:rsidR="4A10A46E" w:rsidRPr="00C64B1A">
        <w:rPr>
          <w:rStyle w:val="normaltextrun"/>
          <w:sz w:val="22"/>
          <w:szCs w:val="22"/>
        </w:rPr>
        <w:t>variables were measured</w:t>
      </w:r>
      <w:r w:rsidR="50FFB36B" w:rsidRPr="00C64B1A">
        <w:rPr>
          <w:rStyle w:val="normaltextrun"/>
          <w:sz w:val="22"/>
          <w:szCs w:val="22"/>
        </w:rPr>
        <w:t xml:space="preserve"> </w:t>
      </w:r>
      <w:r w:rsidR="7CB90781" w:rsidRPr="00C64B1A">
        <w:rPr>
          <w:rStyle w:val="normaltextrun"/>
          <w:sz w:val="22"/>
          <w:szCs w:val="22"/>
        </w:rPr>
        <w:t>on a five-point scale</w:t>
      </w:r>
      <w:r w:rsidR="447CEC44" w:rsidRPr="00C64B1A">
        <w:rPr>
          <w:rStyle w:val="normaltextrun"/>
          <w:sz w:val="22"/>
          <w:szCs w:val="22"/>
        </w:rPr>
        <w:t xml:space="preserve"> (not at all; a little; moderately; very much and extremely)</w:t>
      </w:r>
      <w:r w:rsidR="4A10A46E" w:rsidRPr="00C64B1A">
        <w:rPr>
          <w:rStyle w:val="normaltextrun"/>
          <w:sz w:val="22"/>
          <w:szCs w:val="22"/>
        </w:rPr>
        <w:t>: determination to stop smoking for remainder of pregnancy,</w:t>
      </w:r>
      <w:r w:rsidR="4A10A46E" w:rsidRPr="00C64B1A">
        <w:rPr>
          <w:rStyle w:val="eop"/>
          <w:sz w:val="22"/>
          <w:szCs w:val="22"/>
        </w:rPr>
        <w:t xml:space="preserve"> </w:t>
      </w:r>
      <w:r w:rsidR="0D509623" w:rsidRPr="00C64B1A">
        <w:rPr>
          <w:rStyle w:val="eop"/>
          <w:sz w:val="22"/>
          <w:szCs w:val="22"/>
        </w:rPr>
        <w:t xml:space="preserve">and </w:t>
      </w:r>
      <w:r w:rsidR="4A10A46E" w:rsidRPr="00C64B1A">
        <w:rPr>
          <w:rStyle w:val="eop"/>
          <w:sz w:val="22"/>
          <w:szCs w:val="22"/>
        </w:rPr>
        <w:t>b</w:t>
      </w:r>
      <w:r w:rsidR="4A10A46E" w:rsidRPr="00C64B1A">
        <w:rPr>
          <w:rStyle w:val="normaltextrun"/>
          <w:sz w:val="22"/>
          <w:szCs w:val="22"/>
        </w:rPr>
        <w:t>eliefs regarding smoking causing harm to baby</w:t>
      </w:r>
      <w:r w:rsidR="4A10A46E" w:rsidRPr="00C64B1A">
        <w:rPr>
          <w:rStyle w:val="eop"/>
          <w:sz w:val="22"/>
          <w:szCs w:val="22"/>
        </w:rPr>
        <w:t>.</w:t>
      </w:r>
      <w:r w:rsidR="4A10A46E" w:rsidRPr="00C64B1A">
        <w:rPr>
          <w:rStyle w:val="normaltextrun"/>
          <w:sz w:val="22"/>
          <w:szCs w:val="22"/>
        </w:rPr>
        <w:t xml:space="preserve"> Combined self-efficacy </w:t>
      </w:r>
      <w:r w:rsidR="355E1C43" w:rsidRPr="00C64B1A">
        <w:rPr>
          <w:rStyle w:val="normaltextrun"/>
          <w:sz w:val="22"/>
          <w:szCs w:val="22"/>
        </w:rPr>
        <w:t xml:space="preserve">score </w:t>
      </w:r>
      <w:r w:rsidR="4A10A46E" w:rsidRPr="00C64B1A">
        <w:rPr>
          <w:rStyle w:val="normaltextrun"/>
          <w:sz w:val="22"/>
          <w:szCs w:val="22"/>
        </w:rPr>
        <w:t>was calculated using the average of four items measuring confidence to avoid smoking: one for the remainder of the pregnancy, and three in different types of tempting situation (after a meal; with other smokers; and when anxious/stressed).</w:t>
      </w:r>
      <w:r w:rsidR="45EB4A6E" w:rsidRPr="00C64B1A">
        <w:rPr>
          <w:rStyle w:val="normaltextrun"/>
          <w:sz w:val="22"/>
          <w:szCs w:val="22"/>
        </w:rPr>
        <w:t xml:space="preserve"> </w:t>
      </w:r>
      <w:r w:rsidR="45EB4A6E" w:rsidRPr="00C64B1A">
        <w:rPr>
          <w:rFonts w:ascii="Aptos" w:eastAsia="Aptos" w:hAnsi="Aptos" w:cs="Aptos"/>
          <w:color w:val="000000" w:themeColor="text1"/>
          <w:sz w:val="22"/>
          <w:szCs w:val="22"/>
        </w:rPr>
        <w:t>Each item is scored on a 5-point scale (“not at all” = 1 to “extremely” = 5).</w:t>
      </w:r>
      <w:r w:rsidR="45EB4A6E" w:rsidRPr="00C64B1A">
        <w:rPr>
          <w:rFonts w:ascii="Aptos" w:eastAsia="Aptos" w:hAnsi="Aptos" w:cs="Aptos"/>
          <w:sz w:val="22"/>
          <w:szCs w:val="22"/>
        </w:rPr>
        <w:t xml:space="preserve"> </w:t>
      </w:r>
      <w:r w:rsidR="3832672A" w:rsidRPr="00C64B1A">
        <w:rPr>
          <w:rStyle w:val="normaltextrun"/>
          <w:sz w:val="22"/>
          <w:szCs w:val="22"/>
          <w:vertAlign w:val="superscript"/>
        </w:rPr>
        <w:t>23</w:t>
      </w:r>
      <w:r w:rsidR="7FB051E2" w:rsidRPr="00C64B1A">
        <w:rPr>
          <w:rStyle w:val="eop"/>
          <w:sz w:val="22"/>
          <w:szCs w:val="22"/>
          <w:vertAlign w:val="superscript"/>
        </w:rPr>
        <w:t xml:space="preserve"> </w:t>
      </w:r>
    </w:p>
    <w:p w14:paraId="1961069C" w14:textId="77777777" w:rsidR="00D52775" w:rsidRPr="00C64B1A" w:rsidRDefault="00D52775" w:rsidP="00D52775">
      <w:pPr>
        <w:rPr>
          <w:rFonts w:cstheme="minorHAnsi"/>
          <w:sz w:val="22"/>
          <w:szCs w:val="22"/>
        </w:rPr>
      </w:pPr>
    </w:p>
    <w:p w14:paraId="3A474D8A" w14:textId="77777777" w:rsidR="00D52775" w:rsidRPr="00C64B1A" w:rsidRDefault="00D52775" w:rsidP="00D52775">
      <w:pPr>
        <w:rPr>
          <w:b/>
          <w:bCs/>
          <w:sz w:val="22"/>
          <w:szCs w:val="22"/>
        </w:rPr>
      </w:pPr>
      <w:r w:rsidRPr="00C64B1A">
        <w:rPr>
          <w:b/>
          <w:bCs/>
          <w:sz w:val="22"/>
          <w:szCs w:val="22"/>
        </w:rPr>
        <w:t xml:space="preserve">Outcome measures </w:t>
      </w:r>
    </w:p>
    <w:p w14:paraId="5C7669D1" w14:textId="69C0973C" w:rsidR="00D52775" w:rsidRPr="00C64B1A" w:rsidRDefault="02EF3651" w:rsidP="35FB7BD3">
      <w:pPr>
        <w:spacing w:after="0"/>
        <w:textAlignment w:val="baseline"/>
        <w:rPr>
          <w:rStyle w:val="normaltextrun"/>
          <w:sz w:val="22"/>
          <w:szCs w:val="22"/>
        </w:rPr>
      </w:pPr>
      <w:r w:rsidRPr="00C64B1A">
        <w:rPr>
          <w:sz w:val="22"/>
          <w:szCs w:val="22"/>
        </w:rPr>
        <w:t xml:space="preserve">In the </w:t>
      </w:r>
      <w:proofErr w:type="spellStart"/>
      <w:r w:rsidRPr="00C64B1A">
        <w:rPr>
          <w:sz w:val="22"/>
          <w:szCs w:val="22"/>
        </w:rPr>
        <w:t>MiQuit</w:t>
      </w:r>
      <w:proofErr w:type="spellEnd"/>
      <w:r w:rsidRPr="00C64B1A">
        <w:rPr>
          <w:sz w:val="22"/>
          <w:szCs w:val="22"/>
        </w:rPr>
        <w:t xml:space="preserve"> trials, </w:t>
      </w:r>
      <w:r w:rsidR="13AA8FB9" w:rsidRPr="00C64B1A">
        <w:rPr>
          <w:sz w:val="22"/>
          <w:szCs w:val="22"/>
        </w:rPr>
        <w:t xml:space="preserve">smoking </w:t>
      </w:r>
      <w:r w:rsidRPr="00C64B1A">
        <w:rPr>
          <w:sz w:val="22"/>
          <w:szCs w:val="22"/>
        </w:rPr>
        <w:t>outcomes</w:t>
      </w:r>
      <w:r w:rsidR="606EC3A1" w:rsidRPr="00C64B1A">
        <w:rPr>
          <w:sz w:val="22"/>
          <w:szCs w:val="22"/>
        </w:rPr>
        <w:t xml:space="preserve"> measured</w:t>
      </w:r>
      <w:r w:rsidRPr="00C64B1A">
        <w:rPr>
          <w:sz w:val="22"/>
          <w:szCs w:val="22"/>
        </w:rPr>
        <w:t xml:space="preserve"> at 36 </w:t>
      </w:r>
      <w:r w:rsidR="48400323" w:rsidRPr="00C64B1A">
        <w:rPr>
          <w:sz w:val="22"/>
          <w:szCs w:val="22"/>
        </w:rPr>
        <w:t>weeks'</w:t>
      </w:r>
      <w:r w:rsidR="7B6E0834" w:rsidRPr="00C64B1A">
        <w:rPr>
          <w:sz w:val="22"/>
          <w:szCs w:val="22"/>
        </w:rPr>
        <w:t xml:space="preserve"> gestation</w:t>
      </w:r>
      <w:r w:rsidRPr="00C64B1A">
        <w:rPr>
          <w:sz w:val="22"/>
          <w:szCs w:val="22"/>
        </w:rPr>
        <w:t xml:space="preserve"> </w:t>
      </w:r>
      <w:r w:rsidR="17F9B282" w:rsidRPr="00C64B1A">
        <w:rPr>
          <w:sz w:val="22"/>
          <w:szCs w:val="22"/>
        </w:rPr>
        <w:t>included</w:t>
      </w:r>
      <w:r w:rsidRPr="00C64B1A">
        <w:rPr>
          <w:sz w:val="22"/>
          <w:szCs w:val="22"/>
        </w:rPr>
        <w:t>:</w:t>
      </w:r>
      <w:r w:rsidRPr="00C64B1A">
        <w:rPr>
          <w:b/>
          <w:bCs/>
          <w:sz w:val="22"/>
          <w:szCs w:val="22"/>
        </w:rPr>
        <w:t xml:space="preserve"> </w:t>
      </w:r>
      <w:proofErr w:type="spellStart"/>
      <w:r w:rsidRPr="00C64B1A">
        <w:rPr>
          <w:sz w:val="22"/>
          <w:szCs w:val="22"/>
        </w:rPr>
        <w:t>i</w:t>
      </w:r>
      <w:proofErr w:type="spellEnd"/>
      <w:r w:rsidRPr="00C64B1A">
        <w:rPr>
          <w:sz w:val="22"/>
          <w:szCs w:val="22"/>
        </w:rPr>
        <w:t xml:space="preserve">) </w:t>
      </w:r>
      <w:r w:rsidRPr="00C64B1A">
        <w:rPr>
          <w:rStyle w:val="normaltextrun"/>
          <w:sz w:val="22"/>
          <w:szCs w:val="22"/>
        </w:rPr>
        <w:t xml:space="preserve">having made at least one self-reported quit attempt lasting </w:t>
      </w:r>
      <w:r w:rsidR="3D9AF24D" w:rsidRPr="00C64B1A">
        <w:rPr>
          <w:rStyle w:val="normaltextrun"/>
          <w:sz w:val="22"/>
          <w:szCs w:val="22"/>
        </w:rPr>
        <w:t xml:space="preserve">at least </w:t>
      </w:r>
      <w:r w:rsidRPr="00C64B1A">
        <w:rPr>
          <w:rStyle w:val="normaltextrun"/>
          <w:sz w:val="22"/>
          <w:szCs w:val="22"/>
        </w:rPr>
        <w:t xml:space="preserve">24 hours; ii) self-reported point prevalence of 7-day </w:t>
      </w:r>
      <w:r w:rsidR="20DBD711" w:rsidRPr="00C64B1A">
        <w:rPr>
          <w:rStyle w:val="normaltextrun"/>
          <w:sz w:val="22"/>
          <w:szCs w:val="22"/>
        </w:rPr>
        <w:t xml:space="preserve">abstinence </w:t>
      </w:r>
      <w:r w:rsidRPr="00C64B1A">
        <w:rPr>
          <w:rStyle w:val="normaltextrun"/>
          <w:sz w:val="22"/>
          <w:szCs w:val="22"/>
        </w:rPr>
        <w:t>from smoking</w:t>
      </w:r>
      <w:r w:rsidR="75684400" w:rsidRPr="00C64B1A">
        <w:rPr>
          <w:rStyle w:val="normaltextrun"/>
          <w:sz w:val="22"/>
          <w:szCs w:val="22"/>
        </w:rPr>
        <w:t>;</w:t>
      </w:r>
      <w:r w:rsidR="4ACBAF7C" w:rsidRPr="00C64B1A">
        <w:rPr>
          <w:rStyle w:val="normaltextrun"/>
          <w:sz w:val="22"/>
          <w:szCs w:val="22"/>
        </w:rPr>
        <w:t xml:space="preserve"> iii) </w:t>
      </w:r>
      <w:r w:rsidR="2E0E1FE1" w:rsidRPr="00C64B1A">
        <w:rPr>
          <w:rStyle w:val="normaltextrun"/>
          <w:sz w:val="22"/>
          <w:szCs w:val="22"/>
        </w:rPr>
        <w:t>biochemically validated</w:t>
      </w:r>
      <w:r w:rsidRPr="00C64B1A">
        <w:rPr>
          <w:rStyle w:val="normaltextrun"/>
          <w:sz w:val="22"/>
          <w:szCs w:val="22"/>
        </w:rPr>
        <w:t xml:space="preserve"> </w:t>
      </w:r>
      <w:r w:rsidR="6F201726" w:rsidRPr="00C64B1A">
        <w:rPr>
          <w:rStyle w:val="normaltextrun"/>
          <w:sz w:val="22"/>
          <w:szCs w:val="22"/>
        </w:rPr>
        <w:t xml:space="preserve">smoking </w:t>
      </w:r>
      <w:r w:rsidR="20DBD711" w:rsidRPr="00C64B1A">
        <w:rPr>
          <w:rStyle w:val="normaltextrun"/>
          <w:sz w:val="22"/>
          <w:szCs w:val="22"/>
        </w:rPr>
        <w:t xml:space="preserve">abstinence </w:t>
      </w:r>
      <w:r w:rsidR="00823EB2" w:rsidRPr="00C64B1A">
        <w:rPr>
          <w:rStyle w:val="normaltextrun"/>
          <w:sz w:val="22"/>
          <w:szCs w:val="22"/>
        </w:rPr>
        <w:t>(via salivary cotinine</w:t>
      </w:r>
      <w:r w:rsidR="28C82EF0" w:rsidRPr="00C64B1A">
        <w:rPr>
          <w:rStyle w:val="normaltextrun"/>
          <w:sz w:val="22"/>
          <w:szCs w:val="22"/>
        </w:rPr>
        <w:t xml:space="preserve"> or </w:t>
      </w:r>
      <w:proofErr w:type="spellStart"/>
      <w:r w:rsidR="28C82EF0" w:rsidRPr="00C64B1A">
        <w:rPr>
          <w:rStyle w:val="normaltextrun"/>
          <w:sz w:val="22"/>
          <w:szCs w:val="22"/>
        </w:rPr>
        <w:t>anabasine</w:t>
      </w:r>
      <w:proofErr w:type="spellEnd"/>
      <w:r w:rsidR="28C82EF0" w:rsidRPr="00C64B1A">
        <w:rPr>
          <w:rStyle w:val="normaltextrun"/>
          <w:sz w:val="22"/>
          <w:szCs w:val="22"/>
        </w:rPr>
        <w:t>, or carbon monoxide breath test</w:t>
      </w:r>
      <w:r w:rsidR="00823EB2" w:rsidRPr="00C64B1A">
        <w:rPr>
          <w:rStyle w:val="normaltextrun"/>
          <w:sz w:val="22"/>
          <w:szCs w:val="22"/>
        </w:rPr>
        <w:t>)</w:t>
      </w:r>
      <w:r w:rsidRPr="00C64B1A">
        <w:rPr>
          <w:rStyle w:val="normaltextrun"/>
          <w:sz w:val="22"/>
          <w:szCs w:val="22"/>
        </w:rPr>
        <w:t>.</w:t>
      </w:r>
      <w:r w:rsidR="08FC7A16" w:rsidRPr="00C64B1A">
        <w:rPr>
          <w:rStyle w:val="normaltextrun"/>
          <w:sz w:val="22"/>
          <w:szCs w:val="22"/>
          <w:vertAlign w:val="superscript"/>
        </w:rPr>
        <w:t>30</w:t>
      </w:r>
      <w:r w:rsidRPr="00C64B1A">
        <w:rPr>
          <w:rStyle w:val="normaltextrun"/>
          <w:sz w:val="22"/>
          <w:szCs w:val="22"/>
        </w:rPr>
        <w:t xml:space="preserve"> </w:t>
      </w:r>
      <w:r w:rsidR="760E58D4" w:rsidRPr="00C64B1A">
        <w:rPr>
          <w:rStyle w:val="normaltextrun"/>
          <w:sz w:val="22"/>
          <w:szCs w:val="22"/>
        </w:rPr>
        <w:t xml:space="preserve">Due to higher </w:t>
      </w:r>
      <w:r w:rsidR="17EEEE31" w:rsidRPr="00C64B1A">
        <w:rPr>
          <w:rStyle w:val="normaltextrun"/>
          <w:sz w:val="22"/>
          <w:szCs w:val="22"/>
        </w:rPr>
        <w:t xml:space="preserve">percentage </w:t>
      </w:r>
      <w:r w:rsidR="6DE368E3" w:rsidRPr="00C64B1A">
        <w:rPr>
          <w:rStyle w:val="normaltextrun"/>
          <w:sz w:val="22"/>
          <w:szCs w:val="22"/>
        </w:rPr>
        <w:t xml:space="preserve">of </w:t>
      </w:r>
      <w:r w:rsidR="101B87C9" w:rsidRPr="00C64B1A">
        <w:rPr>
          <w:rStyle w:val="normaltextrun"/>
          <w:sz w:val="22"/>
          <w:szCs w:val="22"/>
        </w:rPr>
        <w:t>data completeness</w:t>
      </w:r>
      <w:r w:rsidR="25BB2676" w:rsidRPr="00C64B1A">
        <w:rPr>
          <w:rStyle w:val="normaltextrun"/>
          <w:sz w:val="22"/>
          <w:szCs w:val="22"/>
        </w:rPr>
        <w:t>,</w:t>
      </w:r>
      <w:r w:rsidR="760E58D4" w:rsidRPr="00C64B1A">
        <w:rPr>
          <w:rStyle w:val="normaltextrun"/>
          <w:sz w:val="22"/>
          <w:szCs w:val="22"/>
        </w:rPr>
        <w:t xml:space="preserve"> we used the self-reported </w:t>
      </w:r>
      <w:r w:rsidR="20DBD711" w:rsidRPr="00C64B1A">
        <w:rPr>
          <w:rStyle w:val="normaltextrun"/>
          <w:sz w:val="22"/>
          <w:szCs w:val="22"/>
        </w:rPr>
        <w:t xml:space="preserve">abstinence </w:t>
      </w:r>
      <w:r w:rsidR="760E58D4" w:rsidRPr="00C64B1A">
        <w:rPr>
          <w:rStyle w:val="normaltextrun"/>
          <w:sz w:val="22"/>
          <w:szCs w:val="22"/>
        </w:rPr>
        <w:t xml:space="preserve">measure </w:t>
      </w:r>
      <w:r w:rsidR="4D3A5A7D" w:rsidRPr="00C64B1A">
        <w:rPr>
          <w:rStyle w:val="normaltextrun"/>
          <w:sz w:val="22"/>
          <w:szCs w:val="22"/>
        </w:rPr>
        <w:t xml:space="preserve">as the main outcome </w:t>
      </w:r>
      <w:r w:rsidR="36E35514" w:rsidRPr="00C64B1A">
        <w:rPr>
          <w:rStyle w:val="normaltextrun"/>
          <w:sz w:val="22"/>
          <w:szCs w:val="22"/>
        </w:rPr>
        <w:t>and</w:t>
      </w:r>
      <w:r w:rsidR="760E58D4" w:rsidRPr="00C64B1A">
        <w:rPr>
          <w:rStyle w:val="normaltextrun"/>
          <w:sz w:val="22"/>
          <w:szCs w:val="22"/>
        </w:rPr>
        <w:t xml:space="preserve"> </w:t>
      </w:r>
      <w:r w:rsidR="1D55D27D" w:rsidRPr="00C64B1A">
        <w:rPr>
          <w:rStyle w:val="normaltextrun"/>
          <w:sz w:val="22"/>
          <w:szCs w:val="22"/>
        </w:rPr>
        <w:t>conducted</w:t>
      </w:r>
      <w:r w:rsidR="760E58D4" w:rsidRPr="00C64B1A">
        <w:rPr>
          <w:rStyle w:val="normaltextrun"/>
          <w:sz w:val="22"/>
          <w:szCs w:val="22"/>
        </w:rPr>
        <w:t xml:space="preserve"> a sensitivity analysis using the validated </w:t>
      </w:r>
      <w:r w:rsidR="352BF03A" w:rsidRPr="00C64B1A">
        <w:rPr>
          <w:rStyle w:val="normaltextrun"/>
          <w:sz w:val="22"/>
          <w:szCs w:val="22"/>
        </w:rPr>
        <w:t>outcome.</w:t>
      </w:r>
    </w:p>
    <w:p w14:paraId="6DAFB799" w14:textId="3E86BDE0" w:rsidR="43F2AF00" w:rsidRPr="00C64B1A" w:rsidRDefault="43F2AF00" w:rsidP="43F2AF00">
      <w:pPr>
        <w:spacing w:after="0"/>
        <w:rPr>
          <w:rStyle w:val="normaltextrun"/>
          <w:sz w:val="22"/>
          <w:szCs w:val="22"/>
        </w:rPr>
      </w:pPr>
    </w:p>
    <w:p w14:paraId="45C66A17" w14:textId="77777777" w:rsidR="00D52775" w:rsidRPr="00C64B1A" w:rsidRDefault="00D52775" w:rsidP="00D52775">
      <w:pPr>
        <w:rPr>
          <w:rFonts w:cstheme="minorHAnsi"/>
          <w:sz w:val="22"/>
          <w:szCs w:val="22"/>
        </w:rPr>
      </w:pPr>
    </w:p>
    <w:p w14:paraId="67E0D529" w14:textId="77777777" w:rsidR="00D52775" w:rsidRPr="00C64B1A" w:rsidRDefault="00D52775" w:rsidP="00D52775">
      <w:pPr>
        <w:rPr>
          <w:b/>
          <w:bCs/>
          <w:sz w:val="22"/>
          <w:szCs w:val="22"/>
        </w:rPr>
      </w:pPr>
      <w:r w:rsidRPr="00C64B1A">
        <w:rPr>
          <w:b/>
          <w:bCs/>
          <w:sz w:val="22"/>
          <w:szCs w:val="22"/>
        </w:rPr>
        <w:t xml:space="preserve">Data analysis and attrition </w:t>
      </w:r>
    </w:p>
    <w:p w14:paraId="375E79CF" w14:textId="13C789C3" w:rsidR="00D52775" w:rsidRPr="00C64B1A" w:rsidRDefault="610E5231" w:rsidP="00D52775">
      <w:pPr>
        <w:rPr>
          <w:color w:val="000000" w:themeColor="text1"/>
          <w:sz w:val="22"/>
          <w:szCs w:val="22"/>
        </w:rPr>
      </w:pPr>
      <w:r w:rsidRPr="00C64B1A">
        <w:rPr>
          <w:sz w:val="22"/>
          <w:szCs w:val="22"/>
        </w:rPr>
        <w:t xml:space="preserve">Prior to merging of the data from the two trials, analysis was undertaken to ensure that the baseline characteristics were sufficiently similar. </w:t>
      </w:r>
      <w:r w:rsidR="3CF084DA" w:rsidRPr="00C64B1A">
        <w:rPr>
          <w:sz w:val="22"/>
          <w:szCs w:val="22"/>
        </w:rPr>
        <w:t>Potential g</w:t>
      </w:r>
      <w:r w:rsidRPr="00C64B1A">
        <w:rPr>
          <w:rStyle w:val="normaltextrun"/>
          <w:sz w:val="22"/>
          <w:szCs w:val="22"/>
        </w:rPr>
        <w:t xml:space="preserve">roup differences between </w:t>
      </w:r>
      <w:proofErr w:type="spellStart"/>
      <w:r w:rsidRPr="00C64B1A">
        <w:rPr>
          <w:rStyle w:val="normaltextrun"/>
          <w:sz w:val="22"/>
          <w:szCs w:val="22"/>
        </w:rPr>
        <w:t>Mi</w:t>
      </w:r>
      <w:r w:rsidR="209D7FCB" w:rsidRPr="00C64B1A">
        <w:rPr>
          <w:rStyle w:val="normaltextrun"/>
          <w:sz w:val="22"/>
          <w:szCs w:val="22"/>
        </w:rPr>
        <w:t>Quit</w:t>
      </w:r>
      <w:proofErr w:type="spellEnd"/>
      <w:r w:rsidR="209D7FCB" w:rsidRPr="00C64B1A">
        <w:rPr>
          <w:rStyle w:val="normaltextrun"/>
          <w:sz w:val="22"/>
          <w:szCs w:val="22"/>
        </w:rPr>
        <w:t xml:space="preserve"> Pilot</w:t>
      </w:r>
      <w:r w:rsidR="0047740B" w:rsidRPr="00C64B1A">
        <w:rPr>
          <w:rStyle w:val="normaltextrun"/>
          <w:sz w:val="22"/>
          <w:szCs w:val="22"/>
          <w:vertAlign w:val="superscript"/>
        </w:rPr>
        <w:t>23</w:t>
      </w:r>
      <w:r w:rsidRPr="00C64B1A">
        <w:rPr>
          <w:rStyle w:val="normaltextrun"/>
          <w:sz w:val="22"/>
          <w:szCs w:val="22"/>
        </w:rPr>
        <w:t xml:space="preserve"> and MiQuit3</w:t>
      </w:r>
      <w:r w:rsidR="0047740B" w:rsidRPr="00C64B1A">
        <w:rPr>
          <w:rStyle w:val="normaltextrun"/>
          <w:sz w:val="22"/>
          <w:szCs w:val="22"/>
          <w:vertAlign w:val="superscript"/>
        </w:rPr>
        <w:t>24</w:t>
      </w:r>
      <w:r w:rsidRPr="00C64B1A">
        <w:rPr>
          <w:rStyle w:val="normaltextrun"/>
          <w:sz w:val="22"/>
          <w:szCs w:val="22"/>
        </w:rPr>
        <w:t xml:space="preserve"> baseline variables were tested using two-sided t test for normally distributed data and Mann Whitney U test for non-normally distributed data. </w:t>
      </w:r>
    </w:p>
    <w:p w14:paraId="3E73D3F7" w14:textId="77777777" w:rsidR="00D52775" w:rsidRPr="00C64B1A" w:rsidRDefault="00D52775" w:rsidP="00D52775">
      <w:pPr>
        <w:pStyle w:val="paragraph"/>
        <w:spacing w:before="0" w:beforeAutospacing="0" w:after="0" w:afterAutospacing="0"/>
        <w:rPr>
          <w:rFonts w:asciiTheme="minorHAnsi" w:hAnsiTheme="minorHAnsi" w:cstheme="minorBidi"/>
          <w:sz w:val="22"/>
          <w:szCs w:val="22"/>
        </w:rPr>
      </w:pPr>
      <w:r w:rsidRPr="00C64B1A">
        <w:rPr>
          <w:rStyle w:val="normaltextrun"/>
          <w:rFonts w:asciiTheme="minorHAnsi" w:eastAsiaTheme="majorEastAsia" w:hAnsiTheme="minorHAnsi" w:cstheme="minorBidi"/>
          <w:sz w:val="22"/>
          <w:szCs w:val="22"/>
        </w:rPr>
        <w:lastRenderedPageBreak/>
        <w:t xml:space="preserve">To assess whether completeness of follow up might influence analysis outcomes, we compared baseline variables for participants by lost to follow-up status. </w:t>
      </w:r>
    </w:p>
    <w:p w14:paraId="7C97756E" w14:textId="77777777" w:rsidR="00D52775" w:rsidRPr="00C64B1A" w:rsidRDefault="00D52775" w:rsidP="00D52775">
      <w:pPr>
        <w:pStyle w:val="paragraph"/>
        <w:spacing w:before="0" w:beforeAutospacing="0" w:after="0" w:afterAutospacing="0"/>
        <w:rPr>
          <w:rStyle w:val="normaltextrun"/>
          <w:rFonts w:asciiTheme="minorHAnsi" w:eastAsiaTheme="majorEastAsia" w:hAnsiTheme="minorHAnsi" w:cstheme="minorBidi"/>
          <w:sz w:val="22"/>
          <w:szCs w:val="22"/>
        </w:rPr>
      </w:pPr>
    </w:p>
    <w:p w14:paraId="598100D5" w14:textId="022BC15D" w:rsidR="00D52775" w:rsidRPr="00C64B1A" w:rsidRDefault="2A9908BE" w:rsidP="3B02799D">
      <w:pPr>
        <w:pStyle w:val="paragraph"/>
        <w:spacing w:before="0" w:beforeAutospacing="0" w:after="0" w:afterAutospacing="0"/>
        <w:rPr>
          <w:rStyle w:val="normaltextrun"/>
          <w:rFonts w:asciiTheme="minorHAnsi" w:eastAsiaTheme="majorEastAsia" w:hAnsiTheme="minorHAnsi" w:cstheme="minorBidi"/>
          <w:sz w:val="22"/>
          <w:szCs w:val="22"/>
        </w:rPr>
      </w:pPr>
      <w:r w:rsidRPr="00C64B1A">
        <w:rPr>
          <w:rStyle w:val="normaltextrun"/>
          <w:rFonts w:asciiTheme="minorHAnsi" w:eastAsiaTheme="majorEastAsia" w:hAnsiTheme="minorHAnsi" w:cstheme="minorBidi"/>
          <w:sz w:val="22"/>
          <w:szCs w:val="22"/>
        </w:rPr>
        <w:t>Exploratory logistic regression analyses were undertaken to identify which predictor variables were significantly associated with the two outcome measures.</w:t>
      </w:r>
      <w:r w:rsidRPr="00C64B1A">
        <w:rPr>
          <w:rStyle w:val="normaltextrun"/>
          <w:rFonts w:asciiTheme="minorHAnsi" w:eastAsiaTheme="majorEastAsia" w:hAnsiTheme="minorHAnsi" w:cstheme="minorBidi"/>
          <w:noProof/>
          <w:sz w:val="22"/>
          <w:szCs w:val="22"/>
        </w:rPr>
        <w:t xml:space="preserve"> </w:t>
      </w:r>
      <w:r w:rsidRPr="00C64B1A">
        <w:rPr>
          <w:rStyle w:val="normaltextrun"/>
          <w:rFonts w:asciiTheme="minorHAnsi" w:eastAsiaTheme="majorEastAsia" w:hAnsiTheme="minorHAnsi" w:cstheme="minorBidi"/>
          <w:sz w:val="22"/>
          <w:szCs w:val="22"/>
        </w:rPr>
        <w:t xml:space="preserve">Initially, univariable analyses were conducted to examine the association between each of the predictor variables and </w:t>
      </w:r>
      <w:r w:rsidR="2ABFC399" w:rsidRPr="00C64B1A">
        <w:rPr>
          <w:rStyle w:val="normaltextrun"/>
          <w:rFonts w:asciiTheme="minorHAnsi" w:eastAsiaTheme="majorEastAsia" w:hAnsiTheme="minorHAnsi" w:cstheme="minorBidi"/>
          <w:sz w:val="22"/>
          <w:szCs w:val="22"/>
        </w:rPr>
        <w:t>each</w:t>
      </w:r>
      <w:r w:rsidRPr="00C64B1A">
        <w:rPr>
          <w:rStyle w:val="normaltextrun"/>
          <w:rFonts w:asciiTheme="minorHAnsi" w:eastAsiaTheme="majorEastAsia" w:hAnsiTheme="minorHAnsi" w:cstheme="minorBidi"/>
          <w:sz w:val="22"/>
          <w:szCs w:val="22"/>
        </w:rPr>
        <w:t xml:space="preserve"> outcome. Assessments of collinearity between the predictor variables were performed using Pearson’s correlation coefficient. </w:t>
      </w:r>
      <w:r w:rsidR="1F889EBA" w:rsidRPr="00C64B1A">
        <w:rPr>
          <w:rStyle w:val="normaltextrun"/>
          <w:rFonts w:asciiTheme="minorHAnsi" w:eastAsiaTheme="majorEastAsia" w:hAnsiTheme="minorHAnsi" w:cstheme="minorBidi"/>
          <w:sz w:val="22"/>
          <w:szCs w:val="22"/>
        </w:rPr>
        <w:t>Participants were excluded from the analyses where there was missing predictor data</w:t>
      </w:r>
      <w:r w:rsidR="006D115D" w:rsidRPr="00C64B1A">
        <w:rPr>
          <w:rStyle w:val="normaltextrun"/>
          <w:rFonts w:asciiTheme="minorHAnsi" w:eastAsiaTheme="majorEastAsia" w:hAnsiTheme="minorHAnsi" w:cstheme="minorBidi"/>
          <w:sz w:val="22"/>
          <w:szCs w:val="22"/>
        </w:rPr>
        <w:t xml:space="preserve">; this equated to less than 5% of participants </w:t>
      </w:r>
      <w:r w:rsidR="1F889EBA" w:rsidRPr="00C64B1A">
        <w:rPr>
          <w:rStyle w:val="normaltextrun"/>
          <w:rFonts w:asciiTheme="minorHAnsi" w:eastAsiaTheme="majorEastAsia" w:hAnsiTheme="minorHAnsi" w:cstheme="minorBidi"/>
          <w:sz w:val="22"/>
          <w:szCs w:val="22"/>
        </w:rPr>
        <w:t xml:space="preserve">(n=69). </w:t>
      </w:r>
    </w:p>
    <w:p w14:paraId="4509DF98" w14:textId="77777777" w:rsidR="00D52775" w:rsidRPr="00C64B1A" w:rsidRDefault="00D52775" w:rsidP="3B02799D">
      <w:pPr>
        <w:pStyle w:val="paragraph"/>
        <w:spacing w:before="0" w:beforeAutospacing="0" w:after="0" w:afterAutospacing="0"/>
        <w:rPr>
          <w:rStyle w:val="eop"/>
          <w:rFonts w:asciiTheme="minorHAnsi" w:eastAsiaTheme="majorEastAsia" w:hAnsiTheme="minorHAnsi" w:cstheme="minorBidi"/>
          <w:sz w:val="22"/>
          <w:szCs w:val="22"/>
        </w:rPr>
      </w:pPr>
    </w:p>
    <w:p w14:paraId="26D3997F" w14:textId="390D5FC5" w:rsidR="00D52775" w:rsidRPr="00C64B1A" w:rsidRDefault="02EF3651" w:rsidP="43F2AF00">
      <w:pPr>
        <w:pStyle w:val="paragraph"/>
        <w:spacing w:before="0" w:beforeAutospacing="0" w:after="0" w:afterAutospacing="0"/>
        <w:rPr>
          <w:rStyle w:val="normaltextrun"/>
          <w:rFonts w:asciiTheme="minorHAnsi" w:eastAsiaTheme="majorEastAsia" w:hAnsiTheme="minorHAnsi" w:cstheme="minorBidi"/>
          <w:sz w:val="22"/>
          <w:szCs w:val="22"/>
        </w:rPr>
      </w:pPr>
      <w:r w:rsidRPr="00C64B1A">
        <w:rPr>
          <w:rStyle w:val="eop"/>
          <w:rFonts w:asciiTheme="minorHAnsi" w:eastAsiaTheme="majorEastAsia" w:hAnsiTheme="minorHAnsi" w:cstheme="minorBidi"/>
          <w:sz w:val="22"/>
          <w:szCs w:val="22"/>
        </w:rPr>
        <w:t xml:space="preserve">Multivariable analyses were then built and augmented to examine the effect of </w:t>
      </w:r>
      <w:r w:rsidRPr="00C64B1A">
        <w:rPr>
          <w:rStyle w:val="normaltextrun"/>
          <w:rFonts w:asciiTheme="minorHAnsi" w:eastAsiaTheme="majorEastAsia" w:hAnsiTheme="minorHAnsi" w:cstheme="minorBidi"/>
          <w:sz w:val="22"/>
          <w:szCs w:val="22"/>
        </w:rPr>
        <w:t xml:space="preserve">each </w:t>
      </w:r>
      <w:r w:rsidRPr="00C64B1A">
        <w:rPr>
          <w:rStyle w:val="eop"/>
          <w:rFonts w:asciiTheme="minorHAnsi" w:eastAsiaTheme="majorEastAsia" w:hAnsiTheme="minorHAnsi" w:cstheme="minorBidi"/>
          <w:sz w:val="22"/>
          <w:szCs w:val="22"/>
        </w:rPr>
        <w:t xml:space="preserve">predictor variable when adjusting for all other predictor variables. </w:t>
      </w:r>
      <w:r w:rsidRPr="00C64B1A">
        <w:rPr>
          <w:rStyle w:val="normaltextrun"/>
          <w:rFonts w:asciiTheme="minorHAnsi" w:eastAsiaTheme="majorEastAsia" w:hAnsiTheme="minorHAnsi" w:cstheme="minorBidi"/>
          <w:sz w:val="22"/>
          <w:szCs w:val="22"/>
        </w:rPr>
        <w:t xml:space="preserve">All variables identified as significant </w:t>
      </w:r>
      <w:r w:rsidR="527E884E" w:rsidRPr="00C64B1A">
        <w:rPr>
          <w:rStyle w:val="normaltextrun"/>
          <w:rFonts w:asciiTheme="minorHAnsi" w:eastAsiaTheme="majorEastAsia" w:hAnsiTheme="minorHAnsi" w:cstheme="minorBidi"/>
          <w:sz w:val="22"/>
          <w:szCs w:val="22"/>
        </w:rPr>
        <w:t xml:space="preserve">(p&lt;0.05) </w:t>
      </w:r>
      <w:r w:rsidRPr="00C64B1A">
        <w:rPr>
          <w:rStyle w:val="normaltextrun"/>
          <w:rFonts w:asciiTheme="minorHAnsi" w:eastAsiaTheme="majorEastAsia" w:hAnsiTheme="minorHAnsi" w:cstheme="minorBidi"/>
          <w:sz w:val="22"/>
          <w:szCs w:val="22"/>
        </w:rPr>
        <w:t xml:space="preserve">in the univariable analyses were added to the regression model. The variables which became non-significant in this model were removed. Variables that were not significant in the univariable analysis were then added one at a time into the regression model to examine whether they became significant. </w:t>
      </w:r>
      <w:r w:rsidRPr="00C64B1A">
        <w:rPr>
          <w:rStyle w:val="eop"/>
          <w:rFonts w:asciiTheme="minorHAnsi" w:eastAsiaTheme="majorEastAsia" w:hAnsiTheme="minorHAnsi" w:cstheme="minorBidi"/>
          <w:sz w:val="22"/>
          <w:szCs w:val="22"/>
        </w:rPr>
        <w:t xml:space="preserve">This resulted in a final parsimonious model for each outcome variable, which identified predictor variables that were statistically significant when controlling for all the other predictor variables. </w:t>
      </w:r>
      <w:r w:rsidR="6346A633" w:rsidRPr="00C64B1A">
        <w:rPr>
          <w:rStyle w:val="eop"/>
          <w:rFonts w:asciiTheme="minorHAnsi" w:eastAsiaTheme="majorEastAsia" w:hAnsiTheme="minorHAnsi" w:cstheme="minorBidi"/>
          <w:sz w:val="22"/>
          <w:szCs w:val="22"/>
        </w:rPr>
        <w:t>Variables relating to</w:t>
      </w:r>
      <w:r w:rsidR="6D5A7DAA" w:rsidRPr="00C64B1A">
        <w:rPr>
          <w:rStyle w:val="eop"/>
          <w:rFonts w:asciiTheme="minorHAnsi" w:eastAsiaTheme="majorEastAsia" w:hAnsiTheme="minorHAnsi" w:cstheme="minorBidi"/>
          <w:sz w:val="22"/>
          <w:szCs w:val="22"/>
        </w:rPr>
        <w:t xml:space="preserve"> </w:t>
      </w:r>
      <w:r w:rsidR="518A110C" w:rsidRPr="00C64B1A">
        <w:rPr>
          <w:rStyle w:val="eop"/>
          <w:rFonts w:asciiTheme="minorHAnsi" w:eastAsiaTheme="majorEastAsia" w:hAnsiTheme="minorHAnsi" w:cstheme="minorBidi"/>
          <w:sz w:val="22"/>
          <w:szCs w:val="22"/>
        </w:rPr>
        <w:t xml:space="preserve">allocation to </w:t>
      </w:r>
      <w:r w:rsidR="3C5C8E43" w:rsidRPr="00C64B1A">
        <w:rPr>
          <w:rStyle w:val="eop"/>
          <w:rFonts w:asciiTheme="minorHAnsi" w:eastAsiaTheme="majorEastAsia" w:hAnsiTheme="minorHAnsi" w:cstheme="minorBidi"/>
          <w:sz w:val="22"/>
          <w:szCs w:val="22"/>
        </w:rPr>
        <w:t>treatment (</w:t>
      </w:r>
      <w:proofErr w:type="spellStart"/>
      <w:r w:rsidR="518A110C" w:rsidRPr="00C64B1A">
        <w:rPr>
          <w:rStyle w:val="eop"/>
          <w:rFonts w:asciiTheme="minorHAnsi" w:eastAsiaTheme="majorEastAsia" w:hAnsiTheme="minorHAnsi" w:cstheme="minorBidi"/>
          <w:sz w:val="22"/>
          <w:szCs w:val="22"/>
        </w:rPr>
        <w:t>MiQuit</w:t>
      </w:r>
      <w:proofErr w:type="spellEnd"/>
      <w:r w:rsidR="518A110C" w:rsidRPr="00C64B1A">
        <w:rPr>
          <w:rStyle w:val="eop"/>
          <w:rFonts w:asciiTheme="minorHAnsi" w:eastAsiaTheme="majorEastAsia" w:hAnsiTheme="minorHAnsi" w:cstheme="minorBidi"/>
          <w:sz w:val="22"/>
          <w:szCs w:val="22"/>
        </w:rPr>
        <w:t xml:space="preserve"> or control</w:t>
      </w:r>
      <w:r w:rsidR="42B3B58B" w:rsidRPr="00C64B1A">
        <w:rPr>
          <w:rStyle w:val="eop"/>
          <w:rFonts w:asciiTheme="minorHAnsi" w:eastAsiaTheme="majorEastAsia" w:hAnsiTheme="minorHAnsi" w:cstheme="minorBidi"/>
          <w:sz w:val="22"/>
          <w:szCs w:val="22"/>
        </w:rPr>
        <w:t>)</w:t>
      </w:r>
      <w:r w:rsidR="7E78633A" w:rsidRPr="00C64B1A">
        <w:rPr>
          <w:rStyle w:val="eop"/>
          <w:rFonts w:asciiTheme="minorHAnsi" w:eastAsiaTheme="majorEastAsia" w:hAnsiTheme="minorHAnsi" w:cstheme="minorBidi"/>
          <w:sz w:val="22"/>
          <w:szCs w:val="22"/>
        </w:rPr>
        <w:t xml:space="preserve"> and trial </w:t>
      </w:r>
      <w:r w:rsidR="368BF1E0" w:rsidRPr="00C64B1A">
        <w:rPr>
          <w:rStyle w:val="eop"/>
          <w:rFonts w:asciiTheme="minorHAnsi" w:eastAsiaTheme="majorEastAsia" w:hAnsiTheme="minorHAnsi" w:cstheme="minorBidi"/>
          <w:sz w:val="22"/>
          <w:szCs w:val="22"/>
        </w:rPr>
        <w:t>identification</w:t>
      </w:r>
      <w:r w:rsidR="7E78633A" w:rsidRPr="00C64B1A">
        <w:rPr>
          <w:rStyle w:val="eop"/>
          <w:rFonts w:asciiTheme="minorHAnsi" w:eastAsiaTheme="majorEastAsia" w:hAnsiTheme="minorHAnsi" w:cstheme="minorBidi"/>
          <w:sz w:val="22"/>
          <w:szCs w:val="22"/>
        </w:rPr>
        <w:t xml:space="preserve"> (</w:t>
      </w:r>
      <w:proofErr w:type="spellStart"/>
      <w:r w:rsidR="7E78633A" w:rsidRPr="00C64B1A">
        <w:rPr>
          <w:rStyle w:val="eop"/>
          <w:rFonts w:asciiTheme="minorHAnsi" w:eastAsiaTheme="majorEastAsia" w:hAnsiTheme="minorHAnsi" w:cstheme="minorBidi"/>
          <w:sz w:val="22"/>
          <w:szCs w:val="22"/>
        </w:rPr>
        <w:t>MiQuit</w:t>
      </w:r>
      <w:proofErr w:type="spellEnd"/>
      <w:r w:rsidR="7E78633A" w:rsidRPr="00C64B1A">
        <w:rPr>
          <w:rStyle w:val="eop"/>
          <w:rFonts w:asciiTheme="minorHAnsi" w:eastAsiaTheme="majorEastAsia" w:hAnsiTheme="minorHAnsi" w:cstheme="minorBidi"/>
          <w:sz w:val="22"/>
          <w:szCs w:val="22"/>
        </w:rPr>
        <w:t xml:space="preserve"> Pilot or MiQuit3)</w:t>
      </w:r>
      <w:r w:rsidR="518A110C" w:rsidRPr="00C64B1A">
        <w:rPr>
          <w:rStyle w:val="eop"/>
          <w:rFonts w:asciiTheme="minorHAnsi" w:eastAsiaTheme="majorEastAsia" w:hAnsiTheme="minorHAnsi" w:cstheme="minorBidi"/>
          <w:sz w:val="22"/>
          <w:szCs w:val="22"/>
        </w:rPr>
        <w:t xml:space="preserve"> w</w:t>
      </w:r>
      <w:r w:rsidR="127DA85E" w:rsidRPr="00C64B1A">
        <w:rPr>
          <w:rStyle w:val="eop"/>
          <w:rFonts w:asciiTheme="minorHAnsi" w:eastAsiaTheme="majorEastAsia" w:hAnsiTheme="minorHAnsi" w:cstheme="minorBidi"/>
          <w:sz w:val="22"/>
          <w:szCs w:val="22"/>
        </w:rPr>
        <w:t>ere</w:t>
      </w:r>
      <w:r w:rsidR="518A110C" w:rsidRPr="00C64B1A">
        <w:rPr>
          <w:rStyle w:val="eop"/>
          <w:rFonts w:asciiTheme="minorHAnsi" w:eastAsiaTheme="majorEastAsia" w:hAnsiTheme="minorHAnsi" w:cstheme="minorBidi"/>
          <w:sz w:val="22"/>
          <w:szCs w:val="22"/>
        </w:rPr>
        <w:t xml:space="preserve"> included in the multivariable models. </w:t>
      </w:r>
      <w:r w:rsidRPr="00C64B1A">
        <w:rPr>
          <w:rStyle w:val="normaltextrun"/>
          <w:rFonts w:asciiTheme="minorHAnsi" w:eastAsiaTheme="majorEastAsia" w:hAnsiTheme="minorHAnsi" w:cstheme="minorBidi"/>
          <w:sz w:val="22"/>
          <w:szCs w:val="22"/>
          <w:shd w:val="clear" w:color="auto" w:fill="FFFFFF"/>
        </w:rPr>
        <w:t>Regression diagnostics (</w:t>
      </w:r>
      <w:r w:rsidRPr="00C64B1A">
        <w:rPr>
          <w:rStyle w:val="normaltextrun"/>
          <w:rFonts w:asciiTheme="minorHAnsi" w:eastAsiaTheme="majorEastAsia" w:hAnsiTheme="minorHAnsi" w:cstheme="minorBidi"/>
          <w:color w:val="202122"/>
          <w:sz w:val="22"/>
          <w:szCs w:val="22"/>
        </w:rPr>
        <w:t xml:space="preserve">Cook's distance and leverage) </w:t>
      </w:r>
      <w:r w:rsidRPr="00C64B1A">
        <w:rPr>
          <w:rStyle w:val="normaltextrun"/>
          <w:rFonts w:asciiTheme="minorHAnsi" w:eastAsiaTheme="majorEastAsia" w:hAnsiTheme="minorHAnsi" w:cstheme="minorBidi"/>
          <w:sz w:val="22"/>
          <w:szCs w:val="22"/>
          <w:shd w:val="clear" w:color="auto" w:fill="FFFFFF"/>
        </w:rPr>
        <w:t>were also performed.</w:t>
      </w:r>
      <w:r w:rsidRPr="00C64B1A">
        <w:rPr>
          <w:rStyle w:val="eop"/>
          <w:rFonts w:asciiTheme="minorHAnsi" w:eastAsiaTheme="majorEastAsia" w:hAnsiTheme="minorHAnsi" w:cstheme="minorBidi"/>
          <w:sz w:val="22"/>
          <w:szCs w:val="22"/>
        </w:rPr>
        <w:t xml:space="preserve"> Results from the models</w:t>
      </w:r>
      <w:r w:rsidRPr="00C64B1A">
        <w:rPr>
          <w:rStyle w:val="normaltextrun"/>
          <w:rFonts w:asciiTheme="minorHAnsi" w:eastAsiaTheme="majorEastAsia" w:hAnsiTheme="minorHAnsi" w:cstheme="minorBidi"/>
          <w:sz w:val="22"/>
          <w:szCs w:val="22"/>
        </w:rPr>
        <w:t xml:space="preserve"> are presented as odds ratios (OR) with 95% confidence intervals (CI).  </w:t>
      </w:r>
      <w:r w:rsidRPr="00C64B1A">
        <w:rPr>
          <w:rStyle w:val="eop"/>
          <w:rFonts w:asciiTheme="minorHAnsi" w:eastAsiaTheme="majorEastAsia" w:hAnsiTheme="minorHAnsi" w:cstheme="minorBidi"/>
          <w:sz w:val="22"/>
          <w:szCs w:val="22"/>
        </w:rPr>
        <w:t> </w:t>
      </w:r>
    </w:p>
    <w:p w14:paraId="1EB4575C" w14:textId="77777777" w:rsidR="00D52775" w:rsidRPr="00C64B1A" w:rsidRDefault="00D52775" w:rsidP="00D52775">
      <w:pPr>
        <w:pStyle w:val="paragraph"/>
        <w:spacing w:before="0" w:beforeAutospacing="0" w:after="0" w:afterAutospacing="0"/>
        <w:textAlignment w:val="baseline"/>
        <w:rPr>
          <w:rStyle w:val="normaltextrun"/>
          <w:rFonts w:asciiTheme="minorHAnsi" w:eastAsiaTheme="majorEastAsia" w:hAnsiTheme="minorHAnsi" w:cstheme="minorBidi"/>
          <w:sz w:val="22"/>
          <w:szCs w:val="22"/>
        </w:rPr>
      </w:pPr>
    </w:p>
    <w:p w14:paraId="737E11F3" w14:textId="5B6679EB" w:rsidR="00D52775" w:rsidRPr="00C64B1A" w:rsidRDefault="54C9D1A0" w:rsidP="43F2AF00">
      <w:pPr>
        <w:pStyle w:val="paragraph"/>
        <w:spacing w:before="0" w:beforeAutospacing="0" w:after="0" w:afterAutospacing="0"/>
        <w:textAlignment w:val="baseline"/>
        <w:rPr>
          <w:rStyle w:val="normaltextrun"/>
          <w:rFonts w:asciiTheme="minorHAnsi" w:eastAsiaTheme="majorEastAsia" w:hAnsiTheme="minorHAnsi" w:cstheme="minorBidi"/>
          <w:sz w:val="22"/>
          <w:szCs w:val="22"/>
        </w:rPr>
      </w:pPr>
      <w:r w:rsidRPr="00C64B1A">
        <w:rPr>
          <w:rStyle w:val="normaltextrun"/>
          <w:rFonts w:asciiTheme="minorHAnsi" w:eastAsiaTheme="majorEastAsia" w:hAnsiTheme="minorHAnsi" w:cstheme="minorBidi"/>
          <w:sz w:val="22"/>
          <w:szCs w:val="22"/>
        </w:rPr>
        <w:t xml:space="preserve">Analyses for the </w:t>
      </w:r>
      <w:r w:rsidR="20DBD711" w:rsidRPr="00C64B1A">
        <w:rPr>
          <w:rStyle w:val="normaltextrun"/>
          <w:rFonts w:asciiTheme="minorHAnsi" w:eastAsiaTheme="majorEastAsia" w:hAnsiTheme="minorHAnsi" w:cstheme="minorBidi"/>
          <w:sz w:val="22"/>
          <w:szCs w:val="22"/>
        </w:rPr>
        <w:t xml:space="preserve">abstinence </w:t>
      </w:r>
      <w:r w:rsidRPr="00C64B1A">
        <w:rPr>
          <w:rStyle w:val="normaltextrun"/>
          <w:rFonts w:asciiTheme="minorHAnsi" w:eastAsiaTheme="majorEastAsia" w:hAnsiTheme="minorHAnsi" w:cstheme="minorBidi"/>
          <w:sz w:val="22"/>
          <w:szCs w:val="22"/>
        </w:rPr>
        <w:t xml:space="preserve">outcome were restricted to the participants who made a quit attempt. </w:t>
      </w:r>
      <w:r w:rsidR="4A10A46E" w:rsidRPr="00C64B1A">
        <w:rPr>
          <w:rStyle w:val="normaltextrun"/>
          <w:rFonts w:asciiTheme="minorHAnsi" w:eastAsiaTheme="majorEastAsia" w:hAnsiTheme="minorHAnsi" w:cstheme="minorBidi"/>
          <w:sz w:val="22"/>
          <w:szCs w:val="22"/>
        </w:rPr>
        <w:t xml:space="preserve">For those with missing </w:t>
      </w:r>
      <w:r w:rsidR="6713362A" w:rsidRPr="00C64B1A">
        <w:rPr>
          <w:rStyle w:val="normaltextrun"/>
          <w:rFonts w:asciiTheme="minorHAnsi" w:eastAsiaTheme="majorEastAsia" w:hAnsiTheme="minorHAnsi" w:cstheme="minorBidi"/>
          <w:sz w:val="22"/>
          <w:szCs w:val="22"/>
        </w:rPr>
        <w:t xml:space="preserve">smoking </w:t>
      </w:r>
      <w:r w:rsidR="2929C267" w:rsidRPr="00C64B1A">
        <w:rPr>
          <w:rStyle w:val="normaltextrun"/>
          <w:rFonts w:asciiTheme="minorHAnsi" w:eastAsiaTheme="majorEastAsia" w:hAnsiTheme="minorHAnsi" w:cstheme="minorBidi"/>
          <w:sz w:val="22"/>
          <w:szCs w:val="22"/>
        </w:rPr>
        <w:t xml:space="preserve">outcome </w:t>
      </w:r>
      <w:r w:rsidR="4A10A46E" w:rsidRPr="00C64B1A">
        <w:rPr>
          <w:rStyle w:val="normaltextrun"/>
          <w:rFonts w:asciiTheme="minorHAnsi" w:eastAsiaTheme="majorEastAsia" w:hAnsiTheme="minorHAnsi" w:cstheme="minorBidi"/>
          <w:sz w:val="22"/>
          <w:szCs w:val="22"/>
        </w:rPr>
        <w:t xml:space="preserve">data, it was assumed that those who did not provide information were still smoking </w:t>
      </w:r>
      <w:r w:rsidR="57476CB6" w:rsidRPr="00C64B1A">
        <w:rPr>
          <w:rStyle w:val="normaltextrun"/>
          <w:rFonts w:asciiTheme="minorHAnsi" w:eastAsiaTheme="majorEastAsia" w:hAnsiTheme="minorHAnsi" w:cstheme="minorBidi"/>
          <w:sz w:val="22"/>
          <w:szCs w:val="22"/>
        </w:rPr>
        <w:t>in line with the widely accepted Russe</w:t>
      </w:r>
      <w:r w:rsidR="2776038D" w:rsidRPr="00C64B1A">
        <w:rPr>
          <w:rStyle w:val="normaltextrun"/>
          <w:rFonts w:asciiTheme="minorHAnsi" w:eastAsiaTheme="majorEastAsia" w:hAnsiTheme="minorHAnsi" w:cstheme="minorBidi"/>
          <w:sz w:val="22"/>
          <w:szCs w:val="22"/>
        </w:rPr>
        <w:t>l</w:t>
      </w:r>
      <w:r w:rsidR="57476CB6" w:rsidRPr="00C64B1A">
        <w:rPr>
          <w:rStyle w:val="normaltextrun"/>
          <w:rFonts w:asciiTheme="minorHAnsi" w:eastAsiaTheme="majorEastAsia" w:hAnsiTheme="minorHAnsi" w:cstheme="minorBidi"/>
          <w:sz w:val="22"/>
          <w:szCs w:val="22"/>
        </w:rPr>
        <w:t>l Standard, which is considered a more conservative approach than complete case</w:t>
      </w:r>
      <w:r w:rsidR="79ED6D4E" w:rsidRPr="00C64B1A">
        <w:rPr>
          <w:rStyle w:val="normaltextrun"/>
          <w:rFonts w:asciiTheme="minorHAnsi" w:eastAsiaTheme="majorEastAsia" w:hAnsiTheme="minorHAnsi" w:cstheme="minorBidi"/>
          <w:sz w:val="22"/>
          <w:szCs w:val="22"/>
        </w:rPr>
        <w:t xml:space="preserve"> analysis</w:t>
      </w:r>
      <w:r w:rsidR="4A10A46E" w:rsidRPr="00C64B1A">
        <w:rPr>
          <w:rStyle w:val="normaltextrun"/>
          <w:rFonts w:asciiTheme="minorHAnsi" w:eastAsiaTheme="majorEastAsia" w:hAnsiTheme="minorHAnsi" w:cstheme="minorBidi"/>
          <w:sz w:val="22"/>
          <w:szCs w:val="22"/>
        </w:rPr>
        <w:t>.</w:t>
      </w:r>
      <w:r w:rsidR="60BDCFCF" w:rsidRPr="00C64B1A">
        <w:rPr>
          <w:rStyle w:val="normaltextrun"/>
          <w:rFonts w:asciiTheme="minorHAnsi" w:eastAsiaTheme="majorEastAsia" w:hAnsiTheme="minorHAnsi" w:cstheme="minorBidi"/>
          <w:sz w:val="22"/>
          <w:szCs w:val="22"/>
          <w:vertAlign w:val="superscript"/>
        </w:rPr>
        <w:t>3</w:t>
      </w:r>
      <w:r w:rsidR="08FC7A16" w:rsidRPr="00C64B1A">
        <w:rPr>
          <w:rStyle w:val="normaltextrun"/>
          <w:rFonts w:asciiTheme="minorHAnsi" w:eastAsiaTheme="majorEastAsia" w:hAnsiTheme="minorHAnsi" w:cstheme="minorBidi"/>
          <w:sz w:val="22"/>
          <w:szCs w:val="22"/>
          <w:vertAlign w:val="superscript"/>
        </w:rPr>
        <w:t>1</w:t>
      </w:r>
      <w:r w:rsidR="4A10A46E" w:rsidRPr="00C64B1A">
        <w:rPr>
          <w:rStyle w:val="normaltextrun"/>
          <w:rFonts w:asciiTheme="minorHAnsi" w:eastAsiaTheme="majorEastAsia" w:hAnsiTheme="minorHAnsi" w:cstheme="minorBidi"/>
          <w:sz w:val="22"/>
          <w:szCs w:val="22"/>
        </w:rPr>
        <w:t xml:space="preserve"> </w:t>
      </w:r>
    </w:p>
    <w:p w14:paraId="2D6CE1D5" w14:textId="1BA116E1" w:rsidR="00D52775" w:rsidRPr="00C64B1A" w:rsidRDefault="00D52775" w:rsidP="43F2AF00">
      <w:pPr>
        <w:pStyle w:val="paragraph"/>
        <w:spacing w:before="0" w:beforeAutospacing="0" w:after="0" w:afterAutospacing="0"/>
        <w:textAlignment w:val="baseline"/>
        <w:rPr>
          <w:rStyle w:val="normaltextrun"/>
          <w:rFonts w:asciiTheme="minorHAnsi" w:eastAsiaTheme="majorEastAsia" w:hAnsiTheme="minorHAnsi" w:cstheme="minorBidi"/>
          <w:sz w:val="22"/>
          <w:szCs w:val="22"/>
        </w:rPr>
      </w:pPr>
    </w:p>
    <w:p w14:paraId="07881D12" w14:textId="43B4EC1E" w:rsidR="00D52775" w:rsidRPr="00C64B1A" w:rsidRDefault="4A10A46E" w:rsidP="43F2AF00">
      <w:pPr>
        <w:pStyle w:val="paragraph"/>
        <w:spacing w:before="0" w:beforeAutospacing="0" w:after="0" w:afterAutospacing="0"/>
        <w:textAlignment w:val="baseline"/>
        <w:rPr>
          <w:rStyle w:val="normaltextrun"/>
          <w:rFonts w:asciiTheme="minorHAnsi" w:eastAsiaTheme="majorEastAsia" w:hAnsiTheme="minorHAnsi" w:cstheme="minorBidi"/>
          <w:sz w:val="22"/>
          <w:szCs w:val="22"/>
        </w:rPr>
      </w:pPr>
      <w:r w:rsidRPr="00C64B1A">
        <w:rPr>
          <w:rStyle w:val="normaltextrun"/>
          <w:rFonts w:asciiTheme="minorHAnsi" w:eastAsiaTheme="majorEastAsia" w:hAnsiTheme="minorHAnsi" w:cstheme="minorBidi"/>
          <w:sz w:val="22"/>
          <w:szCs w:val="22"/>
        </w:rPr>
        <w:t xml:space="preserve">As the majority of women in the trial made a quit attempt, </w:t>
      </w:r>
      <w:r w:rsidR="0CAE9085" w:rsidRPr="00C64B1A">
        <w:rPr>
          <w:rStyle w:val="normaltextrun"/>
          <w:rFonts w:asciiTheme="minorHAnsi" w:eastAsiaTheme="majorEastAsia" w:hAnsiTheme="minorHAnsi" w:cstheme="minorBidi"/>
          <w:sz w:val="22"/>
          <w:szCs w:val="22"/>
        </w:rPr>
        <w:t xml:space="preserve">this was considered to be the likeliest behavioural outcome for those with missing quit attempt </w:t>
      </w:r>
      <w:r w:rsidRPr="00C64B1A">
        <w:rPr>
          <w:rStyle w:val="normaltextrun"/>
          <w:rFonts w:asciiTheme="minorHAnsi" w:eastAsiaTheme="majorEastAsia" w:hAnsiTheme="minorHAnsi" w:cstheme="minorBidi"/>
          <w:sz w:val="22"/>
          <w:szCs w:val="22"/>
        </w:rPr>
        <w:t>outcome</w:t>
      </w:r>
      <w:r w:rsidR="78E157D0" w:rsidRPr="00C64B1A">
        <w:rPr>
          <w:rStyle w:val="normaltextrun"/>
          <w:rFonts w:asciiTheme="minorHAnsi" w:eastAsiaTheme="majorEastAsia" w:hAnsiTheme="minorHAnsi" w:cstheme="minorBidi"/>
          <w:sz w:val="22"/>
          <w:szCs w:val="22"/>
        </w:rPr>
        <w:t>s, and</w:t>
      </w:r>
      <w:r w:rsidRPr="00C64B1A">
        <w:rPr>
          <w:rStyle w:val="normaltextrun"/>
          <w:rFonts w:asciiTheme="minorHAnsi" w:eastAsiaTheme="majorEastAsia" w:hAnsiTheme="minorHAnsi" w:cstheme="minorBidi"/>
          <w:sz w:val="22"/>
          <w:szCs w:val="22"/>
        </w:rPr>
        <w:t xml:space="preserve"> it was assumed that those with missing outcome data had made a quit attempt</w:t>
      </w:r>
      <w:r w:rsidR="58D83706" w:rsidRPr="00C64B1A">
        <w:rPr>
          <w:rStyle w:val="normaltextrun"/>
          <w:rFonts w:asciiTheme="minorHAnsi" w:eastAsiaTheme="majorEastAsia" w:hAnsiTheme="minorHAnsi" w:cstheme="minorBidi"/>
          <w:sz w:val="22"/>
          <w:szCs w:val="22"/>
        </w:rPr>
        <w:t>, which is consistent with a previous similar study</w:t>
      </w:r>
      <w:r w:rsidRPr="00C64B1A">
        <w:rPr>
          <w:rStyle w:val="normaltextrun"/>
          <w:rFonts w:asciiTheme="minorHAnsi" w:eastAsiaTheme="majorEastAsia" w:hAnsiTheme="minorHAnsi" w:cstheme="minorBidi"/>
          <w:sz w:val="22"/>
          <w:szCs w:val="22"/>
        </w:rPr>
        <w:t>.</w:t>
      </w:r>
      <w:r w:rsidR="64B632CA" w:rsidRPr="00C64B1A">
        <w:rPr>
          <w:rStyle w:val="normaltextrun"/>
          <w:rFonts w:asciiTheme="minorHAnsi" w:eastAsiaTheme="majorEastAsia" w:hAnsiTheme="minorHAnsi" w:cstheme="minorBidi"/>
          <w:sz w:val="22"/>
          <w:szCs w:val="22"/>
          <w:vertAlign w:val="superscript"/>
        </w:rPr>
        <w:t>22</w:t>
      </w:r>
      <w:r w:rsidRPr="00C64B1A">
        <w:rPr>
          <w:rStyle w:val="normaltextrun"/>
          <w:rFonts w:asciiTheme="minorHAnsi" w:eastAsiaTheme="majorEastAsia" w:hAnsiTheme="minorHAnsi" w:cstheme="minorBidi"/>
          <w:sz w:val="22"/>
          <w:szCs w:val="22"/>
        </w:rPr>
        <w:t xml:space="preserve"> </w:t>
      </w:r>
      <w:r w:rsidRPr="00C64B1A">
        <w:rPr>
          <w:rStyle w:val="eop"/>
          <w:rFonts w:asciiTheme="minorHAnsi" w:eastAsiaTheme="majorEastAsia" w:hAnsiTheme="minorHAnsi" w:cstheme="minorBidi"/>
          <w:sz w:val="22"/>
          <w:szCs w:val="22"/>
        </w:rPr>
        <w:t xml:space="preserve">Sensitivity analyses using complete case analysis were undertaken to assess whether these assumptions impacted the findings from the analyses. </w:t>
      </w:r>
      <w:r w:rsidRPr="00C64B1A">
        <w:rPr>
          <w:rFonts w:asciiTheme="minorHAnsi" w:hAnsiTheme="minorHAnsi" w:cstheme="minorBidi"/>
          <w:sz w:val="22"/>
          <w:szCs w:val="22"/>
        </w:rPr>
        <w:t xml:space="preserve">Further sensitivity analyses were performed </w:t>
      </w:r>
      <w:r w:rsidR="3E98F706" w:rsidRPr="00C64B1A">
        <w:rPr>
          <w:rFonts w:asciiTheme="minorHAnsi" w:hAnsiTheme="minorHAnsi" w:cstheme="minorBidi"/>
          <w:sz w:val="22"/>
          <w:szCs w:val="22"/>
        </w:rPr>
        <w:t xml:space="preserve">using the biochemically validated </w:t>
      </w:r>
      <w:r w:rsidR="20DBD711" w:rsidRPr="00C64B1A">
        <w:rPr>
          <w:rFonts w:asciiTheme="minorHAnsi" w:hAnsiTheme="minorHAnsi" w:cstheme="minorBidi"/>
          <w:sz w:val="22"/>
          <w:szCs w:val="22"/>
        </w:rPr>
        <w:t xml:space="preserve">abstinence </w:t>
      </w:r>
      <w:r w:rsidR="5181FABC" w:rsidRPr="00C64B1A">
        <w:rPr>
          <w:rFonts w:asciiTheme="minorHAnsi" w:hAnsiTheme="minorHAnsi" w:cstheme="minorBidi"/>
          <w:sz w:val="22"/>
          <w:szCs w:val="22"/>
        </w:rPr>
        <w:t xml:space="preserve">outcome </w:t>
      </w:r>
      <w:proofErr w:type="gramStart"/>
      <w:r w:rsidR="5181FABC" w:rsidRPr="00C64B1A">
        <w:rPr>
          <w:rFonts w:asciiTheme="minorHAnsi" w:hAnsiTheme="minorHAnsi" w:cstheme="minorBidi"/>
          <w:sz w:val="22"/>
          <w:szCs w:val="22"/>
        </w:rPr>
        <w:t>and also</w:t>
      </w:r>
      <w:proofErr w:type="gramEnd"/>
      <w:r w:rsidR="5181FABC" w:rsidRPr="00C64B1A">
        <w:rPr>
          <w:rFonts w:asciiTheme="minorHAnsi" w:hAnsiTheme="minorHAnsi" w:cstheme="minorBidi"/>
          <w:sz w:val="22"/>
          <w:szCs w:val="22"/>
        </w:rPr>
        <w:t xml:space="preserve"> stratifying by trial condition</w:t>
      </w:r>
      <w:r w:rsidRPr="00C64B1A">
        <w:rPr>
          <w:rFonts w:asciiTheme="minorHAnsi" w:hAnsiTheme="minorHAnsi" w:cstheme="minorBidi"/>
          <w:sz w:val="22"/>
          <w:szCs w:val="22"/>
        </w:rPr>
        <w:t>.</w:t>
      </w:r>
      <w:r w:rsidR="37B20744" w:rsidRPr="00C64B1A">
        <w:rPr>
          <w:rFonts w:asciiTheme="minorHAnsi" w:hAnsiTheme="minorHAnsi" w:cstheme="minorBidi"/>
          <w:sz w:val="22"/>
          <w:szCs w:val="22"/>
        </w:rPr>
        <w:t xml:space="preserve"> </w:t>
      </w:r>
    </w:p>
    <w:p w14:paraId="0BCFFB4E" w14:textId="77777777" w:rsidR="00D52775" w:rsidRPr="00C64B1A" w:rsidRDefault="00D52775" w:rsidP="00D52775">
      <w:pPr>
        <w:pStyle w:val="paragraph"/>
        <w:spacing w:before="0" w:beforeAutospacing="0" w:after="0" w:afterAutospacing="0"/>
        <w:textAlignment w:val="baseline"/>
        <w:rPr>
          <w:rStyle w:val="eop"/>
          <w:rFonts w:asciiTheme="minorHAnsi" w:eastAsiaTheme="majorEastAsia" w:hAnsiTheme="minorHAnsi" w:cstheme="minorHAnsi"/>
          <w:sz w:val="22"/>
          <w:szCs w:val="22"/>
        </w:rPr>
      </w:pPr>
    </w:p>
    <w:p w14:paraId="44E8A8EA" w14:textId="77777777" w:rsidR="00D52775" w:rsidRPr="00C64B1A" w:rsidRDefault="00D52775" w:rsidP="00D52775">
      <w:pPr>
        <w:pStyle w:val="paragraph"/>
        <w:spacing w:before="0" w:beforeAutospacing="0" w:after="0" w:afterAutospacing="0"/>
        <w:textAlignment w:val="baseline"/>
        <w:rPr>
          <w:rFonts w:asciiTheme="minorHAnsi" w:hAnsiTheme="minorHAnsi" w:cstheme="minorBidi"/>
          <w:color w:val="000000" w:themeColor="text1"/>
          <w:sz w:val="22"/>
          <w:szCs w:val="22"/>
        </w:rPr>
      </w:pPr>
      <w:r w:rsidRPr="00C64B1A">
        <w:rPr>
          <w:rStyle w:val="normaltextrun"/>
          <w:rFonts w:asciiTheme="minorHAnsi" w:eastAsiaTheme="majorEastAsia" w:hAnsiTheme="minorHAnsi" w:cstheme="minorBidi"/>
          <w:sz w:val="22"/>
          <w:szCs w:val="22"/>
        </w:rPr>
        <w:t>Analyses were conducted using SPSS and Stata. Wald and Likelihood ratio test P values &lt;0.05 were used to indicate statistical significance. </w:t>
      </w:r>
      <w:r w:rsidRPr="00C64B1A">
        <w:rPr>
          <w:rFonts w:asciiTheme="minorHAnsi" w:hAnsiTheme="minorHAnsi" w:cstheme="minorBidi"/>
          <w:color w:val="000000" w:themeColor="text1"/>
          <w:sz w:val="22"/>
          <w:szCs w:val="22"/>
        </w:rPr>
        <w:t xml:space="preserve"> </w:t>
      </w:r>
    </w:p>
    <w:p w14:paraId="6CC347EC" w14:textId="77777777" w:rsidR="00F85FA3" w:rsidRPr="00C64B1A" w:rsidRDefault="00F85FA3" w:rsidP="00D52775">
      <w:pPr>
        <w:pStyle w:val="paragraph"/>
        <w:spacing w:before="0" w:beforeAutospacing="0" w:after="0" w:afterAutospacing="0"/>
        <w:textAlignment w:val="baseline"/>
        <w:rPr>
          <w:rFonts w:asciiTheme="minorHAnsi" w:hAnsiTheme="minorHAnsi" w:cstheme="minorBidi"/>
          <w:color w:val="000000" w:themeColor="text1"/>
          <w:sz w:val="22"/>
          <w:szCs w:val="22"/>
        </w:rPr>
      </w:pPr>
    </w:p>
    <w:p w14:paraId="02063B0F" w14:textId="77777777" w:rsidR="000467FE" w:rsidRPr="00C64B1A" w:rsidRDefault="000467FE" w:rsidP="00F85FA3">
      <w:pPr>
        <w:rPr>
          <w:b/>
          <w:bCs/>
          <w:sz w:val="22"/>
          <w:szCs w:val="22"/>
        </w:rPr>
      </w:pPr>
    </w:p>
    <w:p w14:paraId="5F488B33" w14:textId="30B74607" w:rsidR="00F85FA3" w:rsidRPr="00C64B1A" w:rsidRDefault="00F85FA3" w:rsidP="00F85FA3">
      <w:pPr>
        <w:rPr>
          <w:b/>
          <w:bCs/>
          <w:sz w:val="22"/>
          <w:szCs w:val="22"/>
        </w:rPr>
      </w:pPr>
      <w:r w:rsidRPr="00C64B1A">
        <w:rPr>
          <w:b/>
          <w:bCs/>
          <w:sz w:val="22"/>
          <w:szCs w:val="22"/>
        </w:rPr>
        <w:t>RESULTS</w:t>
      </w:r>
    </w:p>
    <w:p w14:paraId="7D110CF3" w14:textId="77777777" w:rsidR="00F85FA3" w:rsidRPr="00C64B1A" w:rsidRDefault="00F85FA3" w:rsidP="00F85FA3">
      <w:pPr>
        <w:rPr>
          <w:b/>
          <w:bCs/>
          <w:sz w:val="22"/>
          <w:szCs w:val="22"/>
        </w:rPr>
      </w:pPr>
      <w:r w:rsidRPr="00C64B1A">
        <w:rPr>
          <w:b/>
          <w:bCs/>
          <w:sz w:val="22"/>
          <w:szCs w:val="22"/>
        </w:rPr>
        <w:t xml:space="preserve">Participant characteristics </w:t>
      </w:r>
    </w:p>
    <w:p w14:paraId="122AB5EC" w14:textId="1E822152" w:rsidR="00F85FA3" w:rsidRPr="00C64B1A" w:rsidRDefault="2739D84E" w:rsidP="00F85FA3">
      <w:pPr>
        <w:rPr>
          <w:sz w:val="22"/>
          <w:szCs w:val="22"/>
        </w:rPr>
      </w:pPr>
      <w:r w:rsidRPr="00C64B1A">
        <w:rPr>
          <w:sz w:val="22"/>
          <w:szCs w:val="22"/>
        </w:rPr>
        <w:t>W</w:t>
      </w:r>
      <w:r w:rsidR="4D8AF2B4" w:rsidRPr="00C64B1A">
        <w:rPr>
          <w:sz w:val="22"/>
          <w:szCs w:val="22"/>
        </w:rPr>
        <w:t>e proceeded with analyses using both studies’ data combined</w:t>
      </w:r>
      <w:r w:rsidR="290D77F5" w:rsidRPr="00C64B1A">
        <w:rPr>
          <w:sz w:val="22"/>
          <w:szCs w:val="22"/>
        </w:rPr>
        <w:t xml:space="preserve"> because any differences </w:t>
      </w:r>
      <w:r w:rsidR="4A0233AE" w:rsidRPr="00C64B1A">
        <w:rPr>
          <w:sz w:val="22"/>
          <w:szCs w:val="22"/>
        </w:rPr>
        <w:t xml:space="preserve">in the baseline characteristics between the two studies </w:t>
      </w:r>
      <w:r w:rsidR="290D77F5" w:rsidRPr="00C64B1A">
        <w:rPr>
          <w:sz w:val="22"/>
          <w:szCs w:val="22"/>
        </w:rPr>
        <w:t>were unlikely to be clinically significant or capable of influencing analysis finding</w:t>
      </w:r>
      <w:r w:rsidR="11D4AF8F" w:rsidRPr="00C64B1A">
        <w:rPr>
          <w:sz w:val="22"/>
          <w:szCs w:val="22"/>
        </w:rPr>
        <w:t xml:space="preserve">, </w:t>
      </w:r>
      <w:r w:rsidR="7CDCDD62" w:rsidRPr="00C64B1A">
        <w:rPr>
          <w:sz w:val="22"/>
          <w:szCs w:val="22"/>
        </w:rPr>
        <w:t>given</w:t>
      </w:r>
      <w:r w:rsidR="11D4AF8F" w:rsidRPr="00C64B1A">
        <w:rPr>
          <w:sz w:val="22"/>
          <w:szCs w:val="22"/>
        </w:rPr>
        <w:t xml:space="preserve"> t</w:t>
      </w:r>
      <w:r w:rsidR="7C7BBC15" w:rsidRPr="00C64B1A">
        <w:rPr>
          <w:sz w:val="22"/>
          <w:szCs w:val="22"/>
        </w:rPr>
        <w:t>hat t</w:t>
      </w:r>
      <w:r w:rsidR="11D4AF8F" w:rsidRPr="00C64B1A">
        <w:rPr>
          <w:sz w:val="22"/>
          <w:szCs w:val="22"/>
        </w:rPr>
        <w:t xml:space="preserve">here were no notable differences in the methodology of the two </w:t>
      </w:r>
      <w:r w:rsidR="0EE8EBF0" w:rsidRPr="00C64B1A">
        <w:rPr>
          <w:sz w:val="22"/>
          <w:szCs w:val="22"/>
        </w:rPr>
        <w:t>studies</w:t>
      </w:r>
      <w:r w:rsidR="290D77F5" w:rsidRPr="00C64B1A">
        <w:rPr>
          <w:sz w:val="22"/>
          <w:szCs w:val="22"/>
        </w:rPr>
        <w:t xml:space="preserve"> (Appendix, Table S1)</w:t>
      </w:r>
      <w:r w:rsidR="4D8AF2B4" w:rsidRPr="00C64B1A">
        <w:rPr>
          <w:sz w:val="22"/>
          <w:szCs w:val="22"/>
        </w:rPr>
        <w:t xml:space="preserve">. This dataset contained data for </w:t>
      </w:r>
      <w:r w:rsidR="61E46F59" w:rsidRPr="00C64B1A">
        <w:rPr>
          <w:sz w:val="22"/>
          <w:szCs w:val="22"/>
        </w:rPr>
        <w:t>1409</w:t>
      </w:r>
      <w:r w:rsidR="4D8AF2B4" w:rsidRPr="00C64B1A">
        <w:rPr>
          <w:sz w:val="22"/>
          <w:szCs w:val="22"/>
        </w:rPr>
        <w:t xml:space="preserve"> trial participants (407 from </w:t>
      </w:r>
      <w:proofErr w:type="spellStart"/>
      <w:r w:rsidR="4D8AF2B4" w:rsidRPr="00C64B1A">
        <w:rPr>
          <w:sz w:val="22"/>
          <w:szCs w:val="22"/>
        </w:rPr>
        <w:t>MiQuit</w:t>
      </w:r>
      <w:proofErr w:type="spellEnd"/>
      <w:r w:rsidR="4D8AF2B4" w:rsidRPr="00C64B1A">
        <w:rPr>
          <w:sz w:val="22"/>
          <w:szCs w:val="22"/>
        </w:rPr>
        <w:t xml:space="preserve"> </w:t>
      </w:r>
      <w:r w:rsidR="4AA51B59" w:rsidRPr="00C64B1A">
        <w:rPr>
          <w:sz w:val="22"/>
          <w:szCs w:val="22"/>
        </w:rPr>
        <w:t>P</w:t>
      </w:r>
      <w:r w:rsidR="4D8AF2B4" w:rsidRPr="00C64B1A">
        <w:rPr>
          <w:sz w:val="22"/>
          <w:szCs w:val="22"/>
        </w:rPr>
        <w:t xml:space="preserve">ilot, </w:t>
      </w:r>
      <w:r w:rsidR="55554CAE" w:rsidRPr="00C64B1A">
        <w:rPr>
          <w:sz w:val="22"/>
          <w:szCs w:val="22"/>
        </w:rPr>
        <w:t xml:space="preserve">1002 </w:t>
      </w:r>
      <w:r w:rsidR="4D8AF2B4" w:rsidRPr="00C64B1A">
        <w:rPr>
          <w:sz w:val="22"/>
          <w:szCs w:val="22"/>
        </w:rPr>
        <w:t>from MiQuit3) and there was follow up (outcome) data for 90</w:t>
      </w:r>
      <w:r w:rsidR="5828854D" w:rsidRPr="00C64B1A">
        <w:rPr>
          <w:sz w:val="22"/>
          <w:szCs w:val="22"/>
        </w:rPr>
        <w:t>6</w:t>
      </w:r>
      <w:r w:rsidR="4D8AF2B4" w:rsidRPr="00C64B1A">
        <w:rPr>
          <w:sz w:val="22"/>
          <w:szCs w:val="22"/>
        </w:rPr>
        <w:t xml:space="preserve"> (49.9%) of participants</w:t>
      </w:r>
      <w:r w:rsidR="2BF25CAD" w:rsidRPr="00C64B1A">
        <w:rPr>
          <w:sz w:val="22"/>
          <w:szCs w:val="22"/>
        </w:rPr>
        <w:t>.</w:t>
      </w:r>
      <w:r w:rsidR="4D8AF2B4" w:rsidRPr="00C64B1A">
        <w:rPr>
          <w:sz w:val="22"/>
          <w:szCs w:val="22"/>
        </w:rPr>
        <w:t xml:space="preserve"> </w:t>
      </w:r>
      <w:r w:rsidR="2BF25CAD" w:rsidRPr="00C64B1A">
        <w:rPr>
          <w:sz w:val="22"/>
          <w:szCs w:val="22"/>
        </w:rPr>
        <w:t xml:space="preserve">64.1% (261/407) of </w:t>
      </w:r>
      <w:proofErr w:type="spellStart"/>
      <w:r w:rsidR="2BF25CAD" w:rsidRPr="00C64B1A">
        <w:rPr>
          <w:sz w:val="22"/>
          <w:szCs w:val="22"/>
        </w:rPr>
        <w:t>MiQuit</w:t>
      </w:r>
      <w:proofErr w:type="spellEnd"/>
      <w:r w:rsidR="2BF25CAD" w:rsidRPr="00C64B1A">
        <w:rPr>
          <w:sz w:val="22"/>
          <w:szCs w:val="22"/>
        </w:rPr>
        <w:t xml:space="preserve"> Pilot participants and 64.5% (646/1</w:t>
      </w:r>
      <w:r w:rsidR="42375241" w:rsidRPr="00C64B1A">
        <w:rPr>
          <w:sz w:val="22"/>
          <w:szCs w:val="22"/>
        </w:rPr>
        <w:t>0</w:t>
      </w:r>
      <w:r w:rsidR="2BF25CAD" w:rsidRPr="00C64B1A">
        <w:rPr>
          <w:sz w:val="22"/>
          <w:szCs w:val="22"/>
        </w:rPr>
        <w:t>0</w:t>
      </w:r>
      <w:r w:rsidR="42375241" w:rsidRPr="00C64B1A">
        <w:rPr>
          <w:sz w:val="22"/>
          <w:szCs w:val="22"/>
        </w:rPr>
        <w:t>2</w:t>
      </w:r>
      <w:r w:rsidR="2BF25CAD" w:rsidRPr="00C64B1A">
        <w:rPr>
          <w:sz w:val="22"/>
          <w:szCs w:val="22"/>
        </w:rPr>
        <w:t>) of the MiQuit3 participants were present at follow up.</w:t>
      </w:r>
    </w:p>
    <w:p w14:paraId="77F4885A" w14:textId="364AAD2F" w:rsidR="00F85FA3" w:rsidRPr="00C64B1A" w:rsidRDefault="53FDC731" w:rsidP="6056569F">
      <w:pPr>
        <w:pStyle w:val="paragraph"/>
        <w:spacing w:before="0" w:beforeAutospacing="0" w:after="0" w:afterAutospacing="0"/>
        <w:textAlignment w:val="baseline"/>
        <w:rPr>
          <w:rFonts w:asciiTheme="minorHAnsi" w:hAnsiTheme="minorHAnsi" w:cstheme="minorBidi"/>
          <w:sz w:val="22"/>
          <w:szCs w:val="22"/>
        </w:rPr>
      </w:pPr>
      <w:r w:rsidRPr="00C64B1A">
        <w:rPr>
          <w:rFonts w:asciiTheme="minorHAnsi" w:hAnsiTheme="minorHAnsi" w:cstheme="minorBidi"/>
          <w:sz w:val="22"/>
          <w:szCs w:val="22"/>
        </w:rPr>
        <w:lastRenderedPageBreak/>
        <w:t>Table 1, for the merged trials’ dataset, shows participant numbers and characteristics at baseline (n=</w:t>
      </w:r>
      <w:r w:rsidR="4E4BF04A" w:rsidRPr="00C64B1A">
        <w:rPr>
          <w:rFonts w:asciiTheme="minorHAnsi" w:hAnsiTheme="minorHAnsi" w:cstheme="minorBidi"/>
          <w:sz w:val="22"/>
          <w:szCs w:val="22"/>
        </w:rPr>
        <w:t>1409</w:t>
      </w:r>
      <w:r w:rsidRPr="00C64B1A">
        <w:rPr>
          <w:rFonts w:asciiTheme="minorHAnsi" w:hAnsiTheme="minorHAnsi" w:cstheme="minorBidi"/>
          <w:sz w:val="22"/>
          <w:szCs w:val="22"/>
        </w:rPr>
        <w:t>) and follow up (n=</w:t>
      </w:r>
      <w:r w:rsidR="00043360" w:rsidRPr="00C64B1A">
        <w:rPr>
          <w:rFonts w:asciiTheme="minorHAnsi" w:hAnsiTheme="minorHAnsi" w:cstheme="minorBidi"/>
          <w:sz w:val="22"/>
          <w:szCs w:val="22"/>
        </w:rPr>
        <w:t>906</w:t>
      </w:r>
      <w:r w:rsidRPr="00C64B1A">
        <w:rPr>
          <w:rFonts w:asciiTheme="minorHAnsi" w:hAnsiTheme="minorHAnsi" w:cstheme="minorBidi"/>
          <w:sz w:val="22"/>
          <w:szCs w:val="22"/>
        </w:rPr>
        <w:t>) and compares characteristics of both.  There was a</w:t>
      </w:r>
      <w:r w:rsidR="68B47C88" w:rsidRPr="00C64B1A">
        <w:rPr>
          <w:rFonts w:asciiTheme="minorHAnsi" w:hAnsiTheme="minorHAnsi" w:cstheme="minorBidi"/>
          <w:sz w:val="22"/>
          <w:szCs w:val="22"/>
        </w:rPr>
        <w:t xml:space="preserve"> single</w:t>
      </w:r>
      <w:r w:rsidRPr="00C64B1A">
        <w:rPr>
          <w:rFonts w:asciiTheme="minorHAnsi" w:hAnsiTheme="minorHAnsi" w:cstheme="minorBidi"/>
          <w:sz w:val="22"/>
          <w:szCs w:val="22"/>
        </w:rPr>
        <w:t xml:space="preserve"> statistically significant difference</w:t>
      </w:r>
      <w:r w:rsidR="775AB4AB" w:rsidRPr="00C64B1A">
        <w:rPr>
          <w:rFonts w:asciiTheme="minorHAnsi" w:hAnsiTheme="minorHAnsi" w:cstheme="minorBidi"/>
          <w:sz w:val="22"/>
          <w:szCs w:val="22"/>
        </w:rPr>
        <w:t xml:space="preserve"> where </w:t>
      </w:r>
      <w:r w:rsidR="0EFC82C6" w:rsidRPr="00C64B1A">
        <w:rPr>
          <w:rFonts w:asciiTheme="minorHAnsi" w:hAnsiTheme="minorHAnsi" w:cstheme="minorBidi"/>
          <w:sz w:val="22"/>
          <w:szCs w:val="22"/>
        </w:rPr>
        <w:t>t</w:t>
      </w:r>
      <w:r w:rsidRPr="00C64B1A">
        <w:rPr>
          <w:rFonts w:asciiTheme="minorHAnsi" w:hAnsiTheme="minorHAnsi" w:cstheme="minorBidi"/>
          <w:sz w:val="22"/>
          <w:szCs w:val="22"/>
        </w:rPr>
        <w:t xml:space="preserve">hose present at follow up were more likely to have been pregnant previously, </w:t>
      </w:r>
      <w:r w:rsidR="05873E61" w:rsidRPr="00C64B1A">
        <w:rPr>
          <w:rFonts w:asciiTheme="minorHAnsi" w:hAnsiTheme="minorHAnsi" w:cstheme="minorBidi"/>
          <w:sz w:val="22"/>
          <w:szCs w:val="22"/>
        </w:rPr>
        <w:t xml:space="preserve">compared to </w:t>
      </w:r>
      <w:r w:rsidR="53B5B8BA" w:rsidRPr="00C64B1A">
        <w:rPr>
          <w:rFonts w:asciiTheme="minorHAnsi" w:hAnsiTheme="minorHAnsi" w:cstheme="minorBidi"/>
          <w:sz w:val="22"/>
          <w:szCs w:val="22"/>
        </w:rPr>
        <w:t xml:space="preserve">all </w:t>
      </w:r>
      <w:r w:rsidR="05873E61" w:rsidRPr="00C64B1A">
        <w:rPr>
          <w:rFonts w:asciiTheme="minorHAnsi" w:hAnsiTheme="minorHAnsi" w:cstheme="minorBidi"/>
          <w:sz w:val="22"/>
          <w:szCs w:val="22"/>
        </w:rPr>
        <w:t xml:space="preserve">those </w:t>
      </w:r>
      <w:r w:rsidR="782F5A27" w:rsidRPr="00C64B1A">
        <w:rPr>
          <w:rFonts w:asciiTheme="minorHAnsi" w:hAnsiTheme="minorHAnsi" w:cstheme="minorBidi"/>
          <w:sz w:val="22"/>
          <w:szCs w:val="22"/>
        </w:rPr>
        <w:t xml:space="preserve">present </w:t>
      </w:r>
      <w:r w:rsidR="05873E61" w:rsidRPr="00C64B1A">
        <w:rPr>
          <w:rFonts w:asciiTheme="minorHAnsi" w:hAnsiTheme="minorHAnsi" w:cstheme="minorBidi"/>
          <w:sz w:val="22"/>
          <w:szCs w:val="22"/>
        </w:rPr>
        <w:t xml:space="preserve">at baseline </w:t>
      </w:r>
      <w:r w:rsidRPr="00C64B1A">
        <w:rPr>
          <w:rFonts w:asciiTheme="minorHAnsi" w:hAnsiTheme="minorHAnsi" w:cstheme="minorBidi"/>
          <w:sz w:val="22"/>
          <w:szCs w:val="22"/>
        </w:rPr>
        <w:t>(p = 0.036).</w:t>
      </w:r>
    </w:p>
    <w:p w14:paraId="0DBA8A0D" w14:textId="7BC8880B" w:rsidR="00F85FA3" w:rsidRPr="00C64B1A" w:rsidRDefault="00F85FA3" w:rsidP="00A01920">
      <w:pPr>
        <w:spacing w:after="0"/>
        <w:rPr>
          <w:rStyle w:val="normaltextrun"/>
          <w:rFonts w:eastAsiaTheme="majorEastAsia"/>
          <w:sz w:val="22"/>
          <w:szCs w:val="22"/>
        </w:rPr>
      </w:pPr>
    </w:p>
    <w:p w14:paraId="4CDE62FC" w14:textId="77777777" w:rsidR="00F85FA3" w:rsidRPr="00C64B1A" w:rsidRDefault="00F85FA3" w:rsidP="00F85FA3">
      <w:pPr>
        <w:rPr>
          <w:b/>
          <w:bCs/>
          <w:sz w:val="22"/>
          <w:szCs w:val="22"/>
        </w:rPr>
      </w:pPr>
      <w:r w:rsidRPr="00C64B1A">
        <w:rPr>
          <w:b/>
          <w:bCs/>
          <w:sz w:val="22"/>
          <w:szCs w:val="22"/>
        </w:rPr>
        <w:t xml:space="preserve">Outcome event rates </w:t>
      </w:r>
    </w:p>
    <w:p w14:paraId="0A882F86" w14:textId="0FD9450E" w:rsidR="00F85FA3" w:rsidRPr="00C64B1A" w:rsidRDefault="57FFE12D" w:rsidP="67B2C042">
      <w:pPr>
        <w:rPr>
          <w:sz w:val="22"/>
          <w:szCs w:val="22"/>
        </w:rPr>
      </w:pPr>
      <w:r w:rsidRPr="00C64B1A">
        <w:rPr>
          <w:sz w:val="22"/>
          <w:szCs w:val="22"/>
        </w:rPr>
        <w:t>Seventy-five percent</w:t>
      </w:r>
      <w:r w:rsidR="49A71E91" w:rsidRPr="00C64B1A">
        <w:rPr>
          <w:sz w:val="22"/>
          <w:szCs w:val="22"/>
        </w:rPr>
        <w:t xml:space="preserve"> </w:t>
      </w:r>
      <w:r w:rsidR="6C569170" w:rsidRPr="00C64B1A">
        <w:rPr>
          <w:sz w:val="22"/>
          <w:szCs w:val="22"/>
        </w:rPr>
        <w:t xml:space="preserve">(681/ </w:t>
      </w:r>
      <w:r w:rsidR="1075D827" w:rsidRPr="00C64B1A">
        <w:rPr>
          <w:sz w:val="22"/>
          <w:szCs w:val="22"/>
        </w:rPr>
        <w:t>906</w:t>
      </w:r>
      <w:r w:rsidR="6C569170" w:rsidRPr="00C64B1A">
        <w:rPr>
          <w:sz w:val="22"/>
          <w:szCs w:val="22"/>
        </w:rPr>
        <w:t xml:space="preserve">) of participants </w:t>
      </w:r>
      <w:r w:rsidR="27677A6C" w:rsidRPr="00C64B1A">
        <w:rPr>
          <w:sz w:val="22"/>
          <w:szCs w:val="22"/>
        </w:rPr>
        <w:t xml:space="preserve">present at follow up </w:t>
      </w:r>
      <w:r w:rsidR="6C569170" w:rsidRPr="00C64B1A">
        <w:rPr>
          <w:sz w:val="22"/>
          <w:szCs w:val="22"/>
        </w:rPr>
        <w:t xml:space="preserve">reported a quit attempt). This includes </w:t>
      </w:r>
      <w:r w:rsidR="6C569170" w:rsidRPr="00C64B1A">
        <w:rPr>
          <w:rStyle w:val="normaltextrun"/>
          <w:sz w:val="22"/>
          <w:szCs w:val="22"/>
        </w:rPr>
        <w:t>nine who did not report making a quit attempt but who did report</w:t>
      </w:r>
      <w:r w:rsidR="30E93FA9" w:rsidRPr="00C64B1A">
        <w:rPr>
          <w:rStyle w:val="normaltextrun"/>
          <w:sz w:val="22"/>
          <w:szCs w:val="22"/>
        </w:rPr>
        <w:t xml:space="preserve"> </w:t>
      </w:r>
      <w:r w:rsidR="00306D62" w:rsidRPr="00C64B1A">
        <w:rPr>
          <w:rStyle w:val="normaltextrun"/>
          <w:sz w:val="22"/>
          <w:szCs w:val="22"/>
        </w:rPr>
        <w:t>abstinence</w:t>
      </w:r>
      <w:r w:rsidR="6C569170" w:rsidRPr="00C64B1A">
        <w:rPr>
          <w:rStyle w:val="normaltextrun"/>
          <w:sz w:val="22"/>
          <w:szCs w:val="22"/>
        </w:rPr>
        <w:t>, and who, consistent with other studies</w:t>
      </w:r>
      <w:r w:rsidR="6756C873" w:rsidRPr="00C64B1A">
        <w:rPr>
          <w:rStyle w:val="normaltextrun"/>
          <w:sz w:val="22"/>
          <w:szCs w:val="22"/>
        </w:rPr>
        <w:t>,</w:t>
      </w:r>
      <w:r w:rsidR="6C569170" w:rsidRPr="00C64B1A">
        <w:rPr>
          <w:rStyle w:val="normaltextrun"/>
          <w:sz w:val="22"/>
          <w:szCs w:val="22"/>
        </w:rPr>
        <w:t xml:space="preserve"> were reclassified as having made a quit attempt.</w:t>
      </w:r>
      <w:r w:rsidR="0047740B" w:rsidRPr="00C64B1A">
        <w:rPr>
          <w:rStyle w:val="normaltextrun"/>
          <w:sz w:val="22"/>
          <w:szCs w:val="22"/>
          <w:vertAlign w:val="superscript"/>
        </w:rPr>
        <w:t>3</w:t>
      </w:r>
      <w:r w:rsidR="00AF4868" w:rsidRPr="00C64B1A">
        <w:rPr>
          <w:rStyle w:val="normaltextrun"/>
          <w:sz w:val="22"/>
          <w:szCs w:val="22"/>
          <w:vertAlign w:val="superscript"/>
        </w:rPr>
        <w:t>2</w:t>
      </w:r>
      <w:r w:rsidR="6C569170" w:rsidRPr="00C64B1A">
        <w:rPr>
          <w:rStyle w:val="normaltextrun"/>
          <w:sz w:val="22"/>
          <w:szCs w:val="22"/>
          <w:vertAlign w:val="superscript"/>
        </w:rPr>
        <w:t xml:space="preserve"> </w:t>
      </w:r>
      <w:r w:rsidR="26432CCB" w:rsidRPr="00C64B1A">
        <w:rPr>
          <w:sz w:val="22"/>
          <w:szCs w:val="22"/>
        </w:rPr>
        <w:t xml:space="preserve">Twenty two percent </w:t>
      </w:r>
      <w:r w:rsidR="061773DE" w:rsidRPr="00C64B1A">
        <w:rPr>
          <w:sz w:val="22"/>
          <w:szCs w:val="22"/>
        </w:rPr>
        <w:t>(199/906)</w:t>
      </w:r>
      <w:r w:rsidR="6C569170" w:rsidRPr="00C64B1A">
        <w:rPr>
          <w:sz w:val="22"/>
          <w:szCs w:val="22"/>
        </w:rPr>
        <w:t xml:space="preserve"> reported 7-day smoking </w:t>
      </w:r>
      <w:r w:rsidR="00306D62" w:rsidRPr="00C64B1A">
        <w:rPr>
          <w:sz w:val="22"/>
          <w:szCs w:val="22"/>
        </w:rPr>
        <w:t xml:space="preserve">abstinence </w:t>
      </w:r>
      <w:r w:rsidR="6C569170" w:rsidRPr="00C64B1A">
        <w:rPr>
          <w:sz w:val="22"/>
          <w:szCs w:val="22"/>
        </w:rPr>
        <w:t xml:space="preserve">at end </w:t>
      </w:r>
      <w:r w:rsidR="006D115D" w:rsidRPr="00C64B1A">
        <w:rPr>
          <w:sz w:val="22"/>
          <w:szCs w:val="22"/>
        </w:rPr>
        <w:t>of pregnancy</w:t>
      </w:r>
      <w:r w:rsidR="6C569170" w:rsidRPr="00C64B1A">
        <w:rPr>
          <w:sz w:val="22"/>
          <w:szCs w:val="22"/>
        </w:rPr>
        <w:t xml:space="preserve">, and </w:t>
      </w:r>
      <w:r w:rsidR="47F6A41C" w:rsidRPr="00C64B1A">
        <w:rPr>
          <w:sz w:val="22"/>
          <w:szCs w:val="22"/>
        </w:rPr>
        <w:t>f</w:t>
      </w:r>
      <w:r w:rsidR="2CC1EF7A" w:rsidRPr="00C64B1A">
        <w:rPr>
          <w:sz w:val="22"/>
          <w:szCs w:val="22"/>
        </w:rPr>
        <w:t>orty six percent</w:t>
      </w:r>
      <w:r w:rsidR="061773DE" w:rsidRPr="00C64B1A">
        <w:rPr>
          <w:sz w:val="22"/>
          <w:szCs w:val="22"/>
        </w:rPr>
        <w:t xml:space="preserve"> (91/</w:t>
      </w:r>
      <w:r w:rsidR="5D8C8F6F" w:rsidRPr="00C64B1A">
        <w:rPr>
          <w:sz w:val="22"/>
          <w:szCs w:val="22"/>
        </w:rPr>
        <w:t>199</w:t>
      </w:r>
      <w:r w:rsidR="061773DE" w:rsidRPr="00C64B1A">
        <w:rPr>
          <w:sz w:val="22"/>
          <w:szCs w:val="22"/>
        </w:rPr>
        <w:t>)</w:t>
      </w:r>
      <w:r w:rsidR="1DA103B6" w:rsidRPr="00C64B1A">
        <w:rPr>
          <w:sz w:val="22"/>
          <w:szCs w:val="22"/>
        </w:rPr>
        <w:t xml:space="preserve"> </w:t>
      </w:r>
      <w:r w:rsidR="6C569170" w:rsidRPr="00C64B1A">
        <w:rPr>
          <w:sz w:val="22"/>
          <w:szCs w:val="22"/>
        </w:rPr>
        <w:t>had</w:t>
      </w:r>
      <w:r w:rsidR="30E93FA9" w:rsidRPr="00C64B1A">
        <w:rPr>
          <w:sz w:val="22"/>
          <w:szCs w:val="22"/>
        </w:rPr>
        <w:t xml:space="preserve"> </w:t>
      </w:r>
      <w:r w:rsidR="00306D62" w:rsidRPr="00C64B1A">
        <w:rPr>
          <w:sz w:val="22"/>
          <w:szCs w:val="22"/>
        </w:rPr>
        <w:t xml:space="preserve">abstinence </w:t>
      </w:r>
      <w:r w:rsidR="084B1576" w:rsidRPr="00C64B1A">
        <w:rPr>
          <w:sz w:val="22"/>
          <w:szCs w:val="22"/>
        </w:rPr>
        <w:t xml:space="preserve">biochemically </w:t>
      </w:r>
      <w:r w:rsidR="6C569170" w:rsidRPr="00C64B1A">
        <w:rPr>
          <w:sz w:val="22"/>
          <w:szCs w:val="22"/>
        </w:rPr>
        <w:t xml:space="preserve">validated </w:t>
      </w:r>
      <w:r w:rsidR="63CC1C4E" w:rsidRPr="00C64B1A">
        <w:rPr>
          <w:sz w:val="22"/>
          <w:szCs w:val="22"/>
        </w:rPr>
        <w:t>(</w:t>
      </w:r>
      <w:r w:rsidR="50472681" w:rsidRPr="00C64B1A">
        <w:rPr>
          <w:sz w:val="22"/>
          <w:szCs w:val="22"/>
        </w:rPr>
        <w:t xml:space="preserve">108 failed the </w:t>
      </w:r>
      <w:r w:rsidR="67E6FA98" w:rsidRPr="00C64B1A">
        <w:rPr>
          <w:sz w:val="22"/>
          <w:szCs w:val="22"/>
        </w:rPr>
        <w:t>validation or failed to provide a sample</w:t>
      </w:r>
      <w:r w:rsidR="50472681" w:rsidRPr="00C64B1A">
        <w:rPr>
          <w:sz w:val="22"/>
          <w:szCs w:val="22"/>
        </w:rPr>
        <w:t>).</w:t>
      </w:r>
      <w:r w:rsidR="63CC1C4E" w:rsidRPr="00C64B1A">
        <w:rPr>
          <w:sz w:val="22"/>
          <w:szCs w:val="22"/>
        </w:rPr>
        <w:t xml:space="preserve"> </w:t>
      </w:r>
    </w:p>
    <w:p w14:paraId="096C6104" w14:textId="75F2AF4B" w:rsidR="5C6DF28B" w:rsidRPr="00C64B1A" w:rsidRDefault="5C6DF28B" w:rsidP="49324E94">
      <w:pPr>
        <w:shd w:val="clear" w:color="auto" w:fill="FFFFFF" w:themeFill="background1"/>
        <w:spacing w:after="0"/>
        <w:rPr>
          <w:rFonts w:eastAsia="Aptos" w:cs="Aptos"/>
          <w:color w:val="000000" w:themeColor="text1"/>
          <w:sz w:val="22"/>
          <w:szCs w:val="22"/>
        </w:rPr>
      </w:pPr>
      <w:r w:rsidRPr="00C64B1A">
        <w:rPr>
          <w:rFonts w:eastAsia="Aptos" w:cs="Aptos"/>
          <w:color w:val="000000" w:themeColor="text1"/>
          <w:sz w:val="22"/>
          <w:szCs w:val="22"/>
        </w:rPr>
        <w:t xml:space="preserve">199 women self-reported abstinence and, of these, 68 didn't provide a saliva or CO sample and 131 did. Of those who provided a sample, 91 passed and 40 failed. In summary, 108/199 failed validation. </w:t>
      </w:r>
    </w:p>
    <w:p w14:paraId="0C5DC8E2" w14:textId="488CB80A" w:rsidR="459247F5" w:rsidRPr="00C64B1A" w:rsidRDefault="459247F5" w:rsidP="459247F5">
      <w:pPr>
        <w:rPr>
          <w:sz w:val="22"/>
          <w:szCs w:val="22"/>
        </w:rPr>
      </w:pPr>
    </w:p>
    <w:p w14:paraId="32A7B216" w14:textId="77777777" w:rsidR="00F85FA3" w:rsidRPr="00C64B1A" w:rsidRDefault="00F85FA3" w:rsidP="00F85FA3">
      <w:pPr>
        <w:rPr>
          <w:b/>
          <w:bCs/>
          <w:sz w:val="22"/>
          <w:szCs w:val="22"/>
        </w:rPr>
      </w:pPr>
      <w:r w:rsidRPr="00C64B1A">
        <w:rPr>
          <w:b/>
          <w:bCs/>
          <w:sz w:val="22"/>
          <w:szCs w:val="22"/>
        </w:rPr>
        <w:t xml:space="preserve">Predictors of making a quit attempt </w:t>
      </w:r>
    </w:p>
    <w:p w14:paraId="6667C33E" w14:textId="108BF573" w:rsidR="00F85FA3" w:rsidRPr="00C64B1A" w:rsidRDefault="0A3DC541" w:rsidP="00F85FA3">
      <w:pPr>
        <w:rPr>
          <w:sz w:val="22"/>
          <w:szCs w:val="22"/>
        </w:rPr>
      </w:pPr>
      <w:r w:rsidRPr="00C64B1A">
        <w:rPr>
          <w:sz w:val="22"/>
          <w:szCs w:val="22"/>
        </w:rPr>
        <w:t>Table 2 shows findings from univariate and multivaria</w:t>
      </w:r>
      <w:r w:rsidR="73AA7A42" w:rsidRPr="00C64B1A">
        <w:rPr>
          <w:sz w:val="22"/>
          <w:szCs w:val="22"/>
        </w:rPr>
        <w:t>ble</w:t>
      </w:r>
      <w:r w:rsidRPr="00C64B1A">
        <w:rPr>
          <w:sz w:val="22"/>
          <w:szCs w:val="22"/>
        </w:rPr>
        <w:t xml:space="preserve"> logistic regression analyses. Collinearity checks between predictor variables all had a Pearson correlation coefficient of r&lt;0.8, and regression diagnostics were satisfactory. </w:t>
      </w:r>
    </w:p>
    <w:p w14:paraId="4F427EA8" w14:textId="3973D787" w:rsidR="00F85FA3" w:rsidRPr="00C64B1A" w:rsidRDefault="6C569170" w:rsidP="00F85FA3">
      <w:pPr>
        <w:rPr>
          <w:sz w:val="22"/>
          <w:szCs w:val="22"/>
        </w:rPr>
      </w:pPr>
      <w:r w:rsidRPr="00C64B1A">
        <w:rPr>
          <w:sz w:val="22"/>
          <w:szCs w:val="22"/>
        </w:rPr>
        <w:t>In the univaria</w:t>
      </w:r>
      <w:r w:rsidR="515A538E" w:rsidRPr="00C64B1A">
        <w:rPr>
          <w:sz w:val="22"/>
          <w:szCs w:val="22"/>
        </w:rPr>
        <w:t>ble</w:t>
      </w:r>
      <w:r w:rsidRPr="00C64B1A">
        <w:rPr>
          <w:sz w:val="22"/>
          <w:szCs w:val="22"/>
        </w:rPr>
        <w:t xml:space="preserve"> analyses, five of the smoking related behaviours were significantly associated with making a quit attempt: higher percentage reduction in number of cigarettes smoked in early pregnancy (OR 1.0</w:t>
      </w:r>
      <w:r w:rsidR="339B7AE5" w:rsidRPr="00C64B1A">
        <w:rPr>
          <w:sz w:val="22"/>
          <w:szCs w:val="22"/>
        </w:rPr>
        <w:t xml:space="preserve">1, </w:t>
      </w:r>
      <w:r w:rsidRPr="00C64B1A">
        <w:rPr>
          <w:sz w:val="22"/>
          <w:szCs w:val="22"/>
        </w:rPr>
        <w:t>95% CI 1.0</w:t>
      </w:r>
      <w:r w:rsidR="31B686BC" w:rsidRPr="00C64B1A">
        <w:rPr>
          <w:sz w:val="22"/>
          <w:szCs w:val="22"/>
        </w:rPr>
        <w:t>1</w:t>
      </w:r>
      <w:r w:rsidRPr="00C64B1A">
        <w:rPr>
          <w:sz w:val="22"/>
          <w:szCs w:val="22"/>
        </w:rPr>
        <w:t>-1.01); higher nicotine dependence score (HSI) (OR 0.79</w:t>
      </w:r>
      <w:r w:rsidR="593A37A7" w:rsidRPr="00C64B1A">
        <w:rPr>
          <w:sz w:val="22"/>
          <w:szCs w:val="22"/>
        </w:rPr>
        <w:t>,</w:t>
      </w:r>
      <w:r w:rsidRPr="00C64B1A">
        <w:rPr>
          <w:sz w:val="22"/>
          <w:szCs w:val="22"/>
        </w:rPr>
        <w:t xml:space="preserve"> 95% CI 0.71-0.8</w:t>
      </w:r>
      <w:r w:rsidR="301751D2" w:rsidRPr="00C64B1A">
        <w:rPr>
          <w:sz w:val="22"/>
          <w:szCs w:val="22"/>
        </w:rPr>
        <w:t>9</w:t>
      </w:r>
      <w:r w:rsidR="3484333A" w:rsidRPr="00C64B1A">
        <w:rPr>
          <w:sz w:val="22"/>
          <w:szCs w:val="22"/>
        </w:rPr>
        <w:t>)</w:t>
      </w:r>
      <w:r w:rsidRPr="00C64B1A">
        <w:rPr>
          <w:sz w:val="22"/>
          <w:szCs w:val="22"/>
        </w:rPr>
        <w:t>; previous quit attempt of 2-5 weeks (</w:t>
      </w:r>
      <w:r w:rsidR="7CD02112" w:rsidRPr="00C64B1A">
        <w:rPr>
          <w:sz w:val="22"/>
          <w:szCs w:val="22"/>
        </w:rPr>
        <w:t xml:space="preserve">omnibus </w:t>
      </w:r>
      <w:r w:rsidRPr="00C64B1A">
        <w:rPr>
          <w:sz w:val="22"/>
          <w:szCs w:val="22"/>
        </w:rPr>
        <w:t>p= 0.030;</w:t>
      </w:r>
      <w:r w:rsidR="33499E7C" w:rsidRPr="00C64B1A">
        <w:rPr>
          <w:sz w:val="22"/>
          <w:szCs w:val="22"/>
        </w:rPr>
        <w:t xml:space="preserve"> &lt;2 weeks </w:t>
      </w:r>
      <w:r w:rsidR="5E31F0B7" w:rsidRPr="00C64B1A">
        <w:rPr>
          <w:sz w:val="22"/>
          <w:szCs w:val="22"/>
        </w:rPr>
        <w:t xml:space="preserve">OR </w:t>
      </w:r>
      <w:r w:rsidR="33499E7C" w:rsidRPr="00C64B1A">
        <w:rPr>
          <w:sz w:val="22"/>
          <w:szCs w:val="22"/>
        </w:rPr>
        <w:t>0.83</w:t>
      </w:r>
      <w:r w:rsidR="7F75E8AC" w:rsidRPr="00C64B1A">
        <w:rPr>
          <w:sz w:val="22"/>
          <w:szCs w:val="22"/>
        </w:rPr>
        <w:t>,</w:t>
      </w:r>
      <w:r w:rsidR="17FF2170" w:rsidRPr="00C64B1A">
        <w:rPr>
          <w:sz w:val="22"/>
          <w:szCs w:val="22"/>
        </w:rPr>
        <w:t xml:space="preserve"> </w:t>
      </w:r>
      <w:r w:rsidR="54984414" w:rsidRPr="00C64B1A">
        <w:rPr>
          <w:sz w:val="22"/>
          <w:szCs w:val="22"/>
        </w:rPr>
        <w:t xml:space="preserve">95% CI </w:t>
      </w:r>
      <w:r w:rsidR="17FF2170" w:rsidRPr="00C64B1A">
        <w:rPr>
          <w:sz w:val="22"/>
          <w:szCs w:val="22"/>
        </w:rPr>
        <w:t>0.55-1.25);</w:t>
      </w:r>
      <w:r w:rsidRPr="00C64B1A">
        <w:rPr>
          <w:sz w:val="22"/>
          <w:szCs w:val="22"/>
        </w:rPr>
        <w:t xml:space="preserve"> 2-5 weeks </w:t>
      </w:r>
      <w:r w:rsidR="24ED51D9" w:rsidRPr="00C64B1A">
        <w:rPr>
          <w:sz w:val="22"/>
          <w:szCs w:val="22"/>
        </w:rPr>
        <w:t>OR</w:t>
      </w:r>
      <w:r w:rsidRPr="00C64B1A">
        <w:rPr>
          <w:sz w:val="22"/>
          <w:szCs w:val="22"/>
        </w:rPr>
        <w:t xml:space="preserve"> 1.75</w:t>
      </w:r>
      <w:r w:rsidR="33BA67D3" w:rsidRPr="00C64B1A">
        <w:rPr>
          <w:sz w:val="22"/>
          <w:szCs w:val="22"/>
        </w:rPr>
        <w:t>,</w:t>
      </w:r>
      <w:r w:rsidR="291A2E85" w:rsidRPr="00C64B1A">
        <w:rPr>
          <w:sz w:val="22"/>
          <w:szCs w:val="22"/>
        </w:rPr>
        <w:t xml:space="preserve"> </w:t>
      </w:r>
      <w:r w:rsidR="0ADCCBA4" w:rsidRPr="00C64B1A">
        <w:rPr>
          <w:sz w:val="22"/>
          <w:szCs w:val="22"/>
        </w:rPr>
        <w:t xml:space="preserve">95% CI </w:t>
      </w:r>
      <w:r w:rsidR="291A2E85" w:rsidRPr="00C64B1A">
        <w:rPr>
          <w:sz w:val="22"/>
          <w:szCs w:val="22"/>
        </w:rPr>
        <w:t>1.03-3.09</w:t>
      </w:r>
      <w:r w:rsidR="2FEFBFC7" w:rsidRPr="00C64B1A">
        <w:rPr>
          <w:sz w:val="22"/>
          <w:szCs w:val="22"/>
        </w:rPr>
        <w:t>;</w:t>
      </w:r>
      <w:r w:rsidR="1ABACF1D" w:rsidRPr="00C64B1A">
        <w:rPr>
          <w:sz w:val="22"/>
          <w:szCs w:val="22"/>
        </w:rPr>
        <w:t xml:space="preserve"> 6-11 weeks </w:t>
      </w:r>
      <w:r w:rsidR="18B21AB0" w:rsidRPr="00C64B1A">
        <w:rPr>
          <w:sz w:val="22"/>
          <w:szCs w:val="22"/>
        </w:rPr>
        <w:t xml:space="preserve">OR </w:t>
      </w:r>
      <w:r w:rsidR="1ABACF1D" w:rsidRPr="00C64B1A">
        <w:rPr>
          <w:sz w:val="22"/>
          <w:szCs w:val="22"/>
        </w:rPr>
        <w:t>1.23</w:t>
      </w:r>
      <w:r w:rsidR="7BFED272" w:rsidRPr="00C64B1A">
        <w:rPr>
          <w:sz w:val="22"/>
          <w:szCs w:val="22"/>
        </w:rPr>
        <w:t>,</w:t>
      </w:r>
      <w:r w:rsidR="1ABACF1D" w:rsidRPr="00C64B1A">
        <w:rPr>
          <w:sz w:val="22"/>
          <w:szCs w:val="22"/>
        </w:rPr>
        <w:t xml:space="preserve"> </w:t>
      </w:r>
      <w:r w:rsidR="58E5BF35" w:rsidRPr="00C64B1A">
        <w:rPr>
          <w:sz w:val="22"/>
          <w:szCs w:val="22"/>
        </w:rPr>
        <w:t xml:space="preserve">95% CI </w:t>
      </w:r>
      <w:r w:rsidR="1ABACF1D" w:rsidRPr="00C64B1A">
        <w:rPr>
          <w:sz w:val="22"/>
          <w:szCs w:val="22"/>
        </w:rPr>
        <w:t>0.67-2.40</w:t>
      </w:r>
      <w:r w:rsidR="558910D5" w:rsidRPr="00C64B1A">
        <w:rPr>
          <w:sz w:val="22"/>
          <w:szCs w:val="22"/>
        </w:rPr>
        <w:t>;</w:t>
      </w:r>
      <w:r w:rsidR="1ABACF1D" w:rsidRPr="00C64B1A">
        <w:rPr>
          <w:sz w:val="22"/>
          <w:szCs w:val="22"/>
        </w:rPr>
        <w:t xml:space="preserve"> &gt;12 weeks </w:t>
      </w:r>
      <w:r w:rsidR="06C873D8" w:rsidRPr="00C64B1A">
        <w:rPr>
          <w:sz w:val="22"/>
          <w:szCs w:val="22"/>
        </w:rPr>
        <w:t>OR</w:t>
      </w:r>
      <w:r w:rsidR="338DF202" w:rsidRPr="00C64B1A">
        <w:rPr>
          <w:sz w:val="22"/>
          <w:szCs w:val="22"/>
        </w:rPr>
        <w:t xml:space="preserve"> </w:t>
      </w:r>
      <w:r w:rsidR="22611816" w:rsidRPr="00C64B1A">
        <w:rPr>
          <w:sz w:val="22"/>
          <w:szCs w:val="22"/>
        </w:rPr>
        <w:t>1.38</w:t>
      </w:r>
      <w:r w:rsidR="6B7C4210" w:rsidRPr="00C64B1A">
        <w:rPr>
          <w:sz w:val="22"/>
          <w:szCs w:val="22"/>
        </w:rPr>
        <w:t>,</w:t>
      </w:r>
      <w:r w:rsidR="22611816" w:rsidRPr="00C64B1A">
        <w:rPr>
          <w:sz w:val="22"/>
          <w:szCs w:val="22"/>
        </w:rPr>
        <w:t xml:space="preserve"> </w:t>
      </w:r>
      <w:r w:rsidR="0C604DB5" w:rsidRPr="00C64B1A">
        <w:rPr>
          <w:sz w:val="22"/>
          <w:szCs w:val="22"/>
        </w:rPr>
        <w:t xml:space="preserve">95% CI </w:t>
      </w:r>
      <w:r w:rsidR="22611816" w:rsidRPr="00C64B1A">
        <w:rPr>
          <w:sz w:val="22"/>
          <w:szCs w:val="22"/>
        </w:rPr>
        <w:t>0.92-2.05</w:t>
      </w:r>
      <w:r w:rsidR="4A95A601" w:rsidRPr="00C64B1A">
        <w:rPr>
          <w:sz w:val="22"/>
          <w:szCs w:val="22"/>
        </w:rPr>
        <w:t>)</w:t>
      </w:r>
      <w:r w:rsidRPr="00C64B1A">
        <w:rPr>
          <w:sz w:val="22"/>
          <w:szCs w:val="22"/>
        </w:rPr>
        <w:t>; higher intention to quit (OR 1.7</w:t>
      </w:r>
      <w:r w:rsidR="6BD99036" w:rsidRPr="00C64B1A">
        <w:rPr>
          <w:sz w:val="22"/>
          <w:szCs w:val="22"/>
        </w:rPr>
        <w:t>3</w:t>
      </w:r>
      <w:r w:rsidR="354A62AB" w:rsidRPr="00C64B1A">
        <w:rPr>
          <w:sz w:val="22"/>
          <w:szCs w:val="22"/>
        </w:rPr>
        <w:t>,</w:t>
      </w:r>
      <w:r w:rsidRPr="00C64B1A">
        <w:rPr>
          <w:sz w:val="22"/>
          <w:szCs w:val="22"/>
        </w:rPr>
        <w:t xml:space="preserve"> 95% CI 1.46 – 2.0</w:t>
      </w:r>
      <w:r w:rsidR="0AF081F7" w:rsidRPr="00C64B1A">
        <w:rPr>
          <w:sz w:val="22"/>
          <w:szCs w:val="22"/>
        </w:rPr>
        <w:t>4</w:t>
      </w:r>
      <w:r w:rsidRPr="00C64B1A">
        <w:rPr>
          <w:sz w:val="22"/>
          <w:szCs w:val="22"/>
        </w:rPr>
        <w:t>); and having set a quit date (OR 4.80</w:t>
      </w:r>
      <w:r w:rsidR="3853FBD1" w:rsidRPr="00C64B1A">
        <w:rPr>
          <w:sz w:val="22"/>
          <w:szCs w:val="22"/>
        </w:rPr>
        <w:t xml:space="preserve">, </w:t>
      </w:r>
      <w:r w:rsidRPr="00C64B1A">
        <w:rPr>
          <w:sz w:val="22"/>
          <w:szCs w:val="22"/>
        </w:rPr>
        <w:t>95% CI 1.50- 15.34).</w:t>
      </w:r>
    </w:p>
    <w:p w14:paraId="4501C2AE" w14:textId="52208978" w:rsidR="00F85FA3" w:rsidRPr="00C64B1A" w:rsidRDefault="53FDC731" w:rsidP="00F85FA3">
      <w:pPr>
        <w:rPr>
          <w:sz w:val="22"/>
          <w:szCs w:val="22"/>
        </w:rPr>
      </w:pPr>
      <w:r w:rsidRPr="00C64B1A">
        <w:rPr>
          <w:sz w:val="22"/>
          <w:szCs w:val="22"/>
        </w:rPr>
        <w:t xml:space="preserve">All </w:t>
      </w:r>
      <w:proofErr w:type="gramStart"/>
      <w:r w:rsidRPr="00C64B1A">
        <w:rPr>
          <w:sz w:val="22"/>
          <w:szCs w:val="22"/>
        </w:rPr>
        <w:t>three smoking</w:t>
      </w:r>
      <w:proofErr w:type="gramEnd"/>
      <w:r w:rsidRPr="00C64B1A">
        <w:rPr>
          <w:sz w:val="22"/>
          <w:szCs w:val="22"/>
        </w:rPr>
        <w:t xml:space="preserve"> belief related predictors significantly predicted making a quit attempt: higher determination to stop (OR 1.62</w:t>
      </w:r>
      <w:r w:rsidR="71528F6E" w:rsidRPr="00C64B1A">
        <w:rPr>
          <w:sz w:val="22"/>
          <w:szCs w:val="22"/>
        </w:rPr>
        <w:t>,</w:t>
      </w:r>
      <w:r w:rsidRPr="00C64B1A">
        <w:rPr>
          <w:sz w:val="22"/>
          <w:szCs w:val="22"/>
        </w:rPr>
        <w:t xml:space="preserve"> 95% CI 1.</w:t>
      </w:r>
      <w:r w:rsidR="145387DA" w:rsidRPr="00C64B1A">
        <w:rPr>
          <w:sz w:val="22"/>
          <w:szCs w:val="22"/>
        </w:rPr>
        <w:t>40</w:t>
      </w:r>
      <w:r w:rsidRPr="00C64B1A">
        <w:rPr>
          <w:sz w:val="22"/>
          <w:szCs w:val="22"/>
        </w:rPr>
        <w:t xml:space="preserve">-1.88); higher combined self-efficacy </w:t>
      </w:r>
      <w:r w:rsidR="6FC24F9C" w:rsidRPr="00C64B1A">
        <w:rPr>
          <w:sz w:val="22"/>
          <w:szCs w:val="22"/>
        </w:rPr>
        <w:t xml:space="preserve">score </w:t>
      </w:r>
      <w:r w:rsidRPr="00C64B1A">
        <w:rPr>
          <w:sz w:val="22"/>
          <w:szCs w:val="22"/>
        </w:rPr>
        <w:t>(OR 1.</w:t>
      </w:r>
      <w:r w:rsidR="3845E709" w:rsidRPr="00C64B1A">
        <w:rPr>
          <w:sz w:val="22"/>
          <w:szCs w:val="22"/>
        </w:rPr>
        <w:t>90,</w:t>
      </w:r>
      <w:r w:rsidRPr="00C64B1A">
        <w:rPr>
          <w:sz w:val="22"/>
          <w:szCs w:val="22"/>
        </w:rPr>
        <w:t xml:space="preserve"> 95% CI 1.56-2.</w:t>
      </w:r>
      <w:r w:rsidR="1C1A7B2B" w:rsidRPr="00C64B1A">
        <w:rPr>
          <w:sz w:val="22"/>
          <w:szCs w:val="22"/>
        </w:rPr>
        <w:t>30</w:t>
      </w:r>
      <w:r w:rsidRPr="00C64B1A">
        <w:rPr>
          <w:sz w:val="22"/>
          <w:szCs w:val="22"/>
        </w:rPr>
        <w:t>); and higher harm to baby beliefs (OR 1.2</w:t>
      </w:r>
      <w:r w:rsidR="5B221068" w:rsidRPr="00C64B1A">
        <w:rPr>
          <w:sz w:val="22"/>
          <w:szCs w:val="22"/>
        </w:rPr>
        <w:t>4,</w:t>
      </w:r>
      <w:r w:rsidR="5131706E" w:rsidRPr="00C64B1A">
        <w:rPr>
          <w:sz w:val="22"/>
          <w:szCs w:val="22"/>
        </w:rPr>
        <w:t xml:space="preserve"> </w:t>
      </w:r>
      <w:r w:rsidRPr="00C64B1A">
        <w:rPr>
          <w:sz w:val="22"/>
          <w:szCs w:val="22"/>
        </w:rPr>
        <w:t>95% CI 1.08-1.4</w:t>
      </w:r>
      <w:r w:rsidR="29BDBF1A" w:rsidRPr="00C64B1A">
        <w:rPr>
          <w:sz w:val="22"/>
          <w:szCs w:val="22"/>
        </w:rPr>
        <w:t>2</w:t>
      </w:r>
      <w:r w:rsidRPr="00C64B1A">
        <w:rPr>
          <w:sz w:val="22"/>
          <w:szCs w:val="22"/>
        </w:rPr>
        <w:t xml:space="preserve">). </w:t>
      </w:r>
    </w:p>
    <w:p w14:paraId="6F966A45" w14:textId="4EC4B266" w:rsidR="00F85FA3" w:rsidRPr="00C64B1A" w:rsidRDefault="04BC897F" w:rsidP="49324E94">
      <w:pPr>
        <w:rPr>
          <w:sz w:val="22"/>
          <w:szCs w:val="22"/>
        </w:rPr>
      </w:pPr>
      <w:r w:rsidRPr="00C64B1A">
        <w:rPr>
          <w:sz w:val="22"/>
          <w:szCs w:val="22"/>
        </w:rPr>
        <w:t>In the multivaria</w:t>
      </w:r>
      <w:r w:rsidR="4E68B98D" w:rsidRPr="00C64B1A">
        <w:rPr>
          <w:sz w:val="22"/>
          <w:szCs w:val="22"/>
        </w:rPr>
        <w:t>ble</w:t>
      </w:r>
      <w:r w:rsidRPr="00C64B1A">
        <w:rPr>
          <w:sz w:val="22"/>
          <w:szCs w:val="22"/>
        </w:rPr>
        <w:t xml:space="preserve"> analyses, t</w:t>
      </w:r>
      <w:r w:rsidR="3969B06C" w:rsidRPr="00C64B1A">
        <w:rPr>
          <w:sz w:val="22"/>
          <w:szCs w:val="22"/>
        </w:rPr>
        <w:t>wo</w:t>
      </w:r>
      <w:r w:rsidRPr="00C64B1A">
        <w:rPr>
          <w:sz w:val="22"/>
          <w:szCs w:val="22"/>
        </w:rPr>
        <w:t xml:space="preserve"> predictor variables were independently and statistically significantly associated with making a quit attempt; higher intention to quit (OR 1.50</w:t>
      </w:r>
      <w:r w:rsidR="3848E6C2" w:rsidRPr="00C64B1A">
        <w:rPr>
          <w:sz w:val="22"/>
          <w:szCs w:val="22"/>
        </w:rPr>
        <w:t>,</w:t>
      </w:r>
      <w:r w:rsidRPr="00C64B1A">
        <w:rPr>
          <w:sz w:val="22"/>
          <w:szCs w:val="22"/>
        </w:rPr>
        <w:t xml:space="preserve"> 95% CI 1.26 – 1.7</w:t>
      </w:r>
      <w:r w:rsidR="626F095A" w:rsidRPr="00C64B1A">
        <w:rPr>
          <w:sz w:val="22"/>
          <w:szCs w:val="22"/>
        </w:rPr>
        <w:t>9</w:t>
      </w:r>
      <w:r w:rsidRPr="00C64B1A">
        <w:rPr>
          <w:sz w:val="22"/>
          <w:szCs w:val="22"/>
        </w:rPr>
        <w:t>); and higher combined self-efficacy score (OR 1.</w:t>
      </w:r>
      <w:r w:rsidR="7CE3C28A" w:rsidRPr="00C64B1A">
        <w:rPr>
          <w:sz w:val="22"/>
          <w:szCs w:val="22"/>
        </w:rPr>
        <w:t xml:space="preserve">60, </w:t>
      </w:r>
      <w:r w:rsidRPr="00C64B1A">
        <w:rPr>
          <w:sz w:val="22"/>
          <w:szCs w:val="22"/>
        </w:rPr>
        <w:t>95% CI 1.30 – 1.9</w:t>
      </w:r>
      <w:r w:rsidR="57B0418B" w:rsidRPr="00C64B1A">
        <w:rPr>
          <w:sz w:val="22"/>
          <w:szCs w:val="22"/>
        </w:rPr>
        <w:t>6</w:t>
      </w:r>
      <w:r w:rsidRPr="00C64B1A">
        <w:rPr>
          <w:sz w:val="22"/>
          <w:szCs w:val="22"/>
        </w:rPr>
        <w:t>).</w:t>
      </w:r>
      <w:r w:rsidR="55631736" w:rsidRPr="00C64B1A">
        <w:rPr>
          <w:sz w:val="22"/>
          <w:szCs w:val="22"/>
        </w:rPr>
        <w:t xml:space="preserve"> Being in the </w:t>
      </w:r>
      <w:proofErr w:type="spellStart"/>
      <w:r w:rsidR="55631736" w:rsidRPr="00C64B1A">
        <w:rPr>
          <w:sz w:val="22"/>
          <w:szCs w:val="22"/>
        </w:rPr>
        <w:t>MiQuit</w:t>
      </w:r>
      <w:proofErr w:type="spellEnd"/>
      <w:r w:rsidR="55631736" w:rsidRPr="00C64B1A">
        <w:rPr>
          <w:sz w:val="22"/>
          <w:szCs w:val="22"/>
        </w:rPr>
        <w:t xml:space="preserve"> intervention group was a</w:t>
      </w:r>
      <w:r w:rsidR="6A791217" w:rsidRPr="00C64B1A">
        <w:rPr>
          <w:sz w:val="22"/>
          <w:szCs w:val="22"/>
        </w:rPr>
        <w:t>lso a statistically significant predictor of quit attempt (</w:t>
      </w:r>
      <w:r w:rsidR="3B811E66" w:rsidRPr="00C64B1A">
        <w:rPr>
          <w:sz w:val="22"/>
          <w:szCs w:val="22"/>
        </w:rPr>
        <w:t>OR=1.5</w:t>
      </w:r>
      <w:r w:rsidR="76430BAA" w:rsidRPr="00C64B1A">
        <w:rPr>
          <w:sz w:val="22"/>
          <w:szCs w:val="22"/>
        </w:rPr>
        <w:t>3</w:t>
      </w:r>
      <w:r w:rsidR="6A791217" w:rsidRPr="00C64B1A">
        <w:rPr>
          <w:sz w:val="22"/>
          <w:szCs w:val="22"/>
        </w:rPr>
        <w:t>; 95% CI 1.12-2.08</w:t>
      </w:r>
      <w:r w:rsidR="4362AFB1" w:rsidRPr="00C64B1A">
        <w:rPr>
          <w:sz w:val="22"/>
          <w:szCs w:val="22"/>
        </w:rPr>
        <w:t>).</w:t>
      </w:r>
      <w:r w:rsidR="55631736" w:rsidRPr="00C64B1A">
        <w:rPr>
          <w:sz w:val="22"/>
          <w:szCs w:val="22"/>
        </w:rPr>
        <w:t xml:space="preserve"> </w:t>
      </w:r>
      <w:r w:rsidR="08FC7A16" w:rsidRPr="00C64B1A">
        <w:rPr>
          <w:sz w:val="22"/>
          <w:szCs w:val="22"/>
        </w:rPr>
        <w:t xml:space="preserve"> </w:t>
      </w:r>
      <w:bookmarkStart w:id="5" w:name="_Hlk208045648"/>
      <w:r w:rsidR="08FC7A16" w:rsidRPr="00C64B1A">
        <w:rPr>
          <w:sz w:val="22"/>
          <w:szCs w:val="22"/>
        </w:rPr>
        <w:t>The variables which were not significantly associated with making a quit attempt in the multivariate analyses were: IMD score; age; partner smoking status; previous pregnancy; length of previous quit attempt; setting a quit date; HSI; strength of urges; change in number of cigarettes in early pregnancy; determination to stop; and beliefs regarding harm to the baby.</w:t>
      </w:r>
      <w:bookmarkEnd w:id="5"/>
      <w:r w:rsidR="08FC7A16" w:rsidRPr="00C64B1A">
        <w:rPr>
          <w:sz w:val="22"/>
          <w:szCs w:val="22"/>
        </w:rPr>
        <w:t xml:space="preserve">  </w:t>
      </w:r>
    </w:p>
    <w:p w14:paraId="7877C9D5" w14:textId="77777777" w:rsidR="00F85FA3" w:rsidRPr="00C64B1A" w:rsidRDefault="00F85FA3" w:rsidP="00F85FA3">
      <w:pPr>
        <w:rPr>
          <w:sz w:val="22"/>
          <w:szCs w:val="22"/>
        </w:rPr>
      </w:pPr>
    </w:p>
    <w:p w14:paraId="2686D875" w14:textId="7C5F229A" w:rsidR="00F85FA3" w:rsidRPr="00C64B1A" w:rsidRDefault="00F85FA3" w:rsidP="00F85FA3">
      <w:pPr>
        <w:rPr>
          <w:b/>
          <w:bCs/>
          <w:sz w:val="22"/>
          <w:szCs w:val="22"/>
        </w:rPr>
      </w:pPr>
      <w:r w:rsidRPr="00C64B1A">
        <w:rPr>
          <w:b/>
          <w:bCs/>
          <w:sz w:val="22"/>
          <w:szCs w:val="22"/>
        </w:rPr>
        <w:lastRenderedPageBreak/>
        <w:t xml:space="preserve">Predictors of </w:t>
      </w:r>
      <w:r w:rsidR="00306D62" w:rsidRPr="00C64B1A">
        <w:rPr>
          <w:b/>
          <w:bCs/>
          <w:sz w:val="22"/>
          <w:szCs w:val="22"/>
        </w:rPr>
        <w:t>abstinence</w:t>
      </w:r>
    </w:p>
    <w:p w14:paraId="1E2ABF85" w14:textId="271F31B0" w:rsidR="00F85FA3" w:rsidRPr="00C64B1A" w:rsidRDefault="6C569170" w:rsidP="00F85FA3">
      <w:pPr>
        <w:rPr>
          <w:sz w:val="22"/>
          <w:szCs w:val="22"/>
        </w:rPr>
      </w:pPr>
      <w:r w:rsidRPr="00C64B1A">
        <w:rPr>
          <w:sz w:val="22"/>
          <w:szCs w:val="22"/>
        </w:rPr>
        <w:t>In the univaria</w:t>
      </w:r>
      <w:r w:rsidR="672A5BD8" w:rsidRPr="00C64B1A">
        <w:rPr>
          <w:sz w:val="22"/>
          <w:szCs w:val="22"/>
        </w:rPr>
        <w:t>ble</w:t>
      </w:r>
      <w:r w:rsidRPr="00C64B1A">
        <w:rPr>
          <w:sz w:val="22"/>
          <w:szCs w:val="22"/>
        </w:rPr>
        <w:t xml:space="preserve"> models, </w:t>
      </w:r>
      <w:r w:rsidR="30E56964" w:rsidRPr="00C64B1A">
        <w:rPr>
          <w:sz w:val="22"/>
          <w:szCs w:val="22"/>
        </w:rPr>
        <w:t xml:space="preserve">as for the quit attempt outcome, </w:t>
      </w:r>
      <w:r w:rsidRPr="00C64B1A">
        <w:rPr>
          <w:sz w:val="22"/>
          <w:szCs w:val="22"/>
        </w:rPr>
        <w:t xml:space="preserve">the same five smoking related behaviours </w:t>
      </w:r>
      <w:r w:rsidR="3D5A0052" w:rsidRPr="00C64B1A">
        <w:rPr>
          <w:sz w:val="22"/>
          <w:szCs w:val="22"/>
        </w:rPr>
        <w:t xml:space="preserve">were </w:t>
      </w:r>
      <w:r w:rsidRPr="00C64B1A">
        <w:rPr>
          <w:sz w:val="22"/>
          <w:szCs w:val="22"/>
        </w:rPr>
        <w:t>significantly associated with</w:t>
      </w:r>
      <w:r w:rsidR="00306D62" w:rsidRPr="00C64B1A">
        <w:rPr>
          <w:sz w:val="22"/>
          <w:szCs w:val="22"/>
        </w:rPr>
        <w:t xml:space="preserve"> abstinence</w:t>
      </w:r>
      <w:r w:rsidRPr="00C64B1A">
        <w:rPr>
          <w:sz w:val="22"/>
          <w:szCs w:val="22"/>
        </w:rPr>
        <w:t>: higher percentage reduction in number of cigarettes smoked in early pregnancy (OR 1.0</w:t>
      </w:r>
      <w:r w:rsidR="6C409E78" w:rsidRPr="00C64B1A">
        <w:rPr>
          <w:sz w:val="22"/>
          <w:szCs w:val="22"/>
        </w:rPr>
        <w:t>2,</w:t>
      </w:r>
      <w:r w:rsidRPr="00C64B1A">
        <w:rPr>
          <w:sz w:val="22"/>
          <w:szCs w:val="22"/>
        </w:rPr>
        <w:t xml:space="preserve"> 95% CI 1.01 – 1.02); higher nicotine dependence score (HSI) (OR 0.83</w:t>
      </w:r>
      <w:r w:rsidR="5102C627" w:rsidRPr="00C64B1A">
        <w:rPr>
          <w:sz w:val="22"/>
          <w:szCs w:val="22"/>
        </w:rPr>
        <w:t>,</w:t>
      </w:r>
      <w:r w:rsidRPr="00C64B1A">
        <w:rPr>
          <w:sz w:val="22"/>
          <w:szCs w:val="22"/>
        </w:rPr>
        <w:t xml:space="preserve"> 95% CI 0.75- 0.9</w:t>
      </w:r>
      <w:r w:rsidR="17BF5844" w:rsidRPr="00C64B1A">
        <w:rPr>
          <w:sz w:val="22"/>
          <w:szCs w:val="22"/>
        </w:rPr>
        <w:t>4</w:t>
      </w:r>
      <w:r w:rsidRPr="00C64B1A">
        <w:rPr>
          <w:sz w:val="22"/>
          <w:szCs w:val="22"/>
        </w:rPr>
        <w:t>); longer previous quit attempt (</w:t>
      </w:r>
      <w:r w:rsidR="3AC3052B" w:rsidRPr="00C64B1A">
        <w:rPr>
          <w:sz w:val="22"/>
          <w:szCs w:val="22"/>
        </w:rPr>
        <w:t>omnibus</w:t>
      </w:r>
      <w:r w:rsidR="55DFCAF0" w:rsidRPr="00C64B1A">
        <w:rPr>
          <w:sz w:val="22"/>
          <w:szCs w:val="22"/>
        </w:rPr>
        <w:t xml:space="preserve"> </w:t>
      </w:r>
      <w:r w:rsidRPr="00C64B1A">
        <w:rPr>
          <w:sz w:val="22"/>
          <w:szCs w:val="22"/>
        </w:rPr>
        <w:t>p= &lt;0.001</w:t>
      </w:r>
      <w:r w:rsidR="68FF21E4" w:rsidRPr="00C64B1A">
        <w:rPr>
          <w:sz w:val="22"/>
          <w:szCs w:val="22"/>
        </w:rPr>
        <w:t xml:space="preserve">; &lt;2 weeks </w:t>
      </w:r>
      <w:r w:rsidR="354BC5DE" w:rsidRPr="00C64B1A">
        <w:rPr>
          <w:sz w:val="22"/>
          <w:szCs w:val="22"/>
        </w:rPr>
        <w:t>OR</w:t>
      </w:r>
      <w:r w:rsidR="68FF21E4" w:rsidRPr="00C64B1A">
        <w:rPr>
          <w:sz w:val="22"/>
          <w:szCs w:val="22"/>
        </w:rPr>
        <w:t xml:space="preserve"> 1.</w:t>
      </w:r>
      <w:r w:rsidR="66663F8C" w:rsidRPr="00C64B1A">
        <w:rPr>
          <w:sz w:val="22"/>
          <w:szCs w:val="22"/>
        </w:rPr>
        <w:t>03</w:t>
      </w:r>
      <w:r w:rsidR="19BBFB0F" w:rsidRPr="00C64B1A">
        <w:rPr>
          <w:sz w:val="22"/>
          <w:szCs w:val="22"/>
        </w:rPr>
        <w:t>,</w:t>
      </w:r>
      <w:r w:rsidR="68FF21E4" w:rsidRPr="00C64B1A">
        <w:rPr>
          <w:sz w:val="22"/>
          <w:szCs w:val="22"/>
        </w:rPr>
        <w:t xml:space="preserve"> </w:t>
      </w:r>
      <w:r w:rsidR="0BA044BD" w:rsidRPr="00C64B1A">
        <w:rPr>
          <w:sz w:val="22"/>
          <w:szCs w:val="22"/>
        </w:rPr>
        <w:t xml:space="preserve">95% CI </w:t>
      </w:r>
      <w:r w:rsidR="68FF21E4" w:rsidRPr="00C64B1A">
        <w:rPr>
          <w:sz w:val="22"/>
          <w:szCs w:val="22"/>
        </w:rPr>
        <w:t>0.</w:t>
      </w:r>
      <w:r w:rsidR="715E0E00" w:rsidRPr="00C64B1A">
        <w:rPr>
          <w:sz w:val="22"/>
          <w:szCs w:val="22"/>
        </w:rPr>
        <w:t>60</w:t>
      </w:r>
      <w:r w:rsidR="68FF21E4" w:rsidRPr="00C64B1A">
        <w:rPr>
          <w:sz w:val="22"/>
          <w:szCs w:val="22"/>
        </w:rPr>
        <w:t>-</w:t>
      </w:r>
      <w:r w:rsidR="4D782BB7" w:rsidRPr="00C64B1A">
        <w:rPr>
          <w:sz w:val="22"/>
          <w:szCs w:val="22"/>
        </w:rPr>
        <w:t>1.</w:t>
      </w:r>
      <w:r w:rsidR="1CF2647A" w:rsidRPr="00C64B1A">
        <w:rPr>
          <w:sz w:val="22"/>
          <w:szCs w:val="22"/>
        </w:rPr>
        <w:t>78</w:t>
      </w:r>
      <w:r w:rsidR="50163FEA" w:rsidRPr="00C64B1A">
        <w:rPr>
          <w:sz w:val="22"/>
          <w:szCs w:val="22"/>
        </w:rPr>
        <w:t>;</w:t>
      </w:r>
      <w:r w:rsidR="14E455E5" w:rsidRPr="00C64B1A">
        <w:rPr>
          <w:sz w:val="22"/>
          <w:szCs w:val="22"/>
        </w:rPr>
        <w:t xml:space="preserve"> </w:t>
      </w:r>
      <w:r w:rsidR="1D0E4A12" w:rsidRPr="00C64B1A">
        <w:rPr>
          <w:sz w:val="22"/>
          <w:szCs w:val="22"/>
        </w:rPr>
        <w:t xml:space="preserve">2-5 weeks </w:t>
      </w:r>
      <w:r w:rsidR="66634927" w:rsidRPr="00C64B1A">
        <w:rPr>
          <w:sz w:val="22"/>
          <w:szCs w:val="22"/>
        </w:rPr>
        <w:t>O</w:t>
      </w:r>
      <w:r w:rsidR="1D0E4A12" w:rsidRPr="00C64B1A">
        <w:rPr>
          <w:sz w:val="22"/>
          <w:szCs w:val="22"/>
        </w:rPr>
        <w:t>R 1.5</w:t>
      </w:r>
      <w:r w:rsidR="4C78B47E" w:rsidRPr="00C64B1A">
        <w:rPr>
          <w:sz w:val="22"/>
          <w:szCs w:val="22"/>
        </w:rPr>
        <w:t>9</w:t>
      </w:r>
      <w:r w:rsidR="44CBF8BA" w:rsidRPr="00C64B1A">
        <w:rPr>
          <w:sz w:val="22"/>
          <w:szCs w:val="22"/>
        </w:rPr>
        <w:t>,</w:t>
      </w:r>
      <w:r w:rsidR="1D0E4A12" w:rsidRPr="00C64B1A">
        <w:rPr>
          <w:sz w:val="22"/>
          <w:szCs w:val="22"/>
        </w:rPr>
        <w:t xml:space="preserve"> </w:t>
      </w:r>
      <w:r w:rsidR="72094D07" w:rsidRPr="00C64B1A">
        <w:rPr>
          <w:sz w:val="22"/>
          <w:szCs w:val="22"/>
        </w:rPr>
        <w:t xml:space="preserve">95% CI </w:t>
      </w:r>
      <w:r w:rsidR="1D0E4A12" w:rsidRPr="00C64B1A">
        <w:rPr>
          <w:sz w:val="22"/>
          <w:szCs w:val="22"/>
        </w:rPr>
        <w:t>0.9</w:t>
      </w:r>
      <w:r w:rsidR="4AE1317D" w:rsidRPr="00C64B1A">
        <w:rPr>
          <w:sz w:val="22"/>
          <w:szCs w:val="22"/>
        </w:rPr>
        <w:t>2</w:t>
      </w:r>
      <w:r w:rsidR="1D0E4A12" w:rsidRPr="00C64B1A">
        <w:rPr>
          <w:sz w:val="22"/>
          <w:szCs w:val="22"/>
        </w:rPr>
        <w:t>-2.7</w:t>
      </w:r>
      <w:r w:rsidR="2F022760" w:rsidRPr="00C64B1A">
        <w:rPr>
          <w:sz w:val="22"/>
          <w:szCs w:val="22"/>
        </w:rPr>
        <w:t>4</w:t>
      </w:r>
      <w:r w:rsidR="1D0E4A12" w:rsidRPr="00C64B1A">
        <w:rPr>
          <w:sz w:val="22"/>
          <w:szCs w:val="22"/>
        </w:rPr>
        <w:t xml:space="preserve">; 6-11 weeks </w:t>
      </w:r>
      <w:r w:rsidR="1F21A026" w:rsidRPr="00C64B1A">
        <w:rPr>
          <w:sz w:val="22"/>
          <w:szCs w:val="22"/>
        </w:rPr>
        <w:t>O</w:t>
      </w:r>
      <w:r w:rsidR="1D0E4A12" w:rsidRPr="00C64B1A">
        <w:rPr>
          <w:sz w:val="22"/>
          <w:szCs w:val="22"/>
        </w:rPr>
        <w:t>R</w:t>
      </w:r>
      <w:r w:rsidR="417AB947" w:rsidRPr="00C64B1A">
        <w:rPr>
          <w:sz w:val="22"/>
          <w:szCs w:val="22"/>
        </w:rPr>
        <w:t xml:space="preserve"> </w:t>
      </w:r>
      <w:r w:rsidR="44A14CAC" w:rsidRPr="00C64B1A">
        <w:rPr>
          <w:sz w:val="22"/>
          <w:szCs w:val="22"/>
        </w:rPr>
        <w:t>2.028</w:t>
      </w:r>
      <w:r w:rsidR="2EB9E124" w:rsidRPr="00C64B1A">
        <w:rPr>
          <w:sz w:val="22"/>
          <w:szCs w:val="22"/>
        </w:rPr>
        <w:t>,</w:t>
      </w:r>
      <w:r w:rsidR="44A14CAC" w:rsidRPr="00C64B1A">
        <w:rPr>
          <w:sz w:val="22"/>
          <w:szCs w:val="22"/>
        </w:rPr>
        <w:t xml:space="preserve"> </w:t>
      </w:r>
      <w:r w:rsidR="34CEBF24" w:rsidRPr="00C64B1A">
        <w:rPr>
          <w:sz w:val="22"/>
          <w:szCs w:val="22"/>
        </w:rPr>
        <w:t xml:space="preserve">95% CI </w:t>
      </w:r>
      <w:r w:rsidR="417AB947" w:rsidRPr="00C64B1A">
        <w:rPr>
          <w:sz w:val="22"/>
          <w:szCs w:val="22"/>
        </w:rPr>
        <w:t>1.0</w:t>
      </w:r>
      <w:r w:rsidR="7A7A8A7C" w:rsidRPr="00C64B1A">
        <w:rPr>
          <w:sz w:val="22"/>
          <w:szCs w:val="22"/>
        </w:rPr>
        <w:t>6</w:t>
      </w:r>
      <w:r w:rsidR="417AB947" w:rsidRPr="00C64B1A">
        <w:rPr>
          <w:sz w:val="22"/>
          <w:szCs w:val="22"/>
        </w:rPr>
        <w:t>-3.</w:t>
      </w:r>
      <w:r w:rsidR="0CF404F0" w:rsidRPr="00C64B1A">
        <w:rPr>
          <w:sz w:val="22"/>
          <w:szCs w:val="22"/>
        </w:rPr>
        <w:t>81</w:t>
      </w:r>
      <w:r w:rsidR="417AB947" w:rsidRPr="00C64B1A">
        <w:rPr>
          <w:sz w:val="22"/>
          <w:szCs w:val="22"/>
        </w:rPr>
        <w:t xml:space="preserve">; &gt;12 weeks </w:t>
      </w:r>
      <w:r w:rsidR="7EF2BB67" w:rsidRPr="00C64B1A">
        <w:rPr>
          <w:sz w:val="22"/>
          <w:szCs w:val="22"/>
        </w:rPr>
        <w:t>O</w:t>
      </w:r>
      <w:r w:rsidR="417AB947" w:rsidRPr="00C64B1A">
        <w:rPr>
          <w:sz w:val="22"/>
          <w:szCs w:val="22"/>
        </w:rPr>
        <w:t>R 2.</w:t>
      </w:r>
      <w:r w:rsidR="35C3E10F" w:rsidRPr="00C64B1A">
        <w:rPr>
          <w:sz w:val="22"/>
          <w:szCs w:val="22"/>
        </w:rPr>
        <w:t>268</w:t>
      </w:r>
      <w:r w:rsidR="3A203F9D" w:rsidRPr="00C64B1A">
        <w:rPr>
          <w:sz w:val="22"/>
          <w:szCs w:val="22"/>
        </w:rPr>
        <w:t>,</w:t>
      </w:r>
      <w:r w:rsidR="417AB947" w:rsidRPr="00C64B1A">
        <w:rPr>
          <w:sz w:val="22"/>
          <w:szCs w:val="22"/>
        </w:rPr>
        <w:t xml:space="preserve"> </w:t>
      </w:r>
      <w:r w:rsidR="4D394988" w:rsidRPr="00C64B1A">
        <w:rPr>
          <w:sz w:val="22"/>
          <w:szCs w:val="22"/>
        </w:rPr>
        <w:t xml:space="preserve">95% CI </w:t>
      </w:r>
      <w:r w:rsidR="417AB947" w:rsidRPr="00C64B1A">
        <w:rPr>
          <w:sz w:val="22"/>
          <w:szCs w:val="22"/>
        </w:rPr>
        <w:t>1.4</w:t>
      </w:r>
      <w:r w:rsidR="5DD8124D" w:rsidRPr="00C64B1A">
        <w:rPr>
          <w:sz w:val="22"/>
          <w:szCs w:val="22"/>
        </w:rPr>
        <w:t>8</w:t>
      </w:r>
      <w:r w:rsidR="417AB947" w:rsidRPr="00C64B1A">
        <w:rPr>
          <w:sz w:val="22"/>
          <w:szCs w:val="22"/>
        </w:rPr>
        <w:t>-3</w:t>
      </w:r>
      <w:r w:rsidR="4F16967D" w:rsidRPr="00C64B1A">
        <w:rPr>
          <w:sz w:val="22"/>
          <w:szCs w:val="22"/>
        </w:rPr>
        <w:t>.</w:t>
      </w:r>
      <w:r w:rsidR="657CE047" w:rsidRPr="00C64B1A">
        <w:rPr>
          <w:sz w:val="22"/>
          <w:szCs w:val="22"/>
        </w:rPr>
        <w:t>57</w:t>
      </w:r>
      <w:r w:rsidRPr="00C64B1A">
        <w:rPr>
          <w:rStyle w:val="CommentReference"/>
          <w:sz w:val="22"/>
          <w:szCs w:val="22"/>
        </w:rPr>
        <w:t>;</w:t>
      </w:r>
      <w:r w:rsidRPr="00C64B1A">
        <w:rPr>
          <w:sz w:val="22"/>
          <w:szCs w:val="22"/>
        </w:rPr>
        <w:t xml:space="preserve"> higher intention to quit (OR 1.3</w:t>
      </w:r>
      <w:r w:rsidR="3994CB11" w:rsidRPr="00C64B1A">
        <w:rPr>
          <w:sz w:val="22"/>
          <w:szCs w:val="22"/>
        </w:rPr>
        <w:t>7,</w:t>
      </w:r>
      <w:r w:rsidRPr="00C64B1A">
        <w:rPr>
          <w:sz w:val="22"/>
          <w:szCs w:val="22"/>
        </w:rPr>
        <w:t xml:space="preserve"> 95% CI 1.1</w:t>
      </w:r>
      <w:r w:rsidR="1E5A2D7B" w:rsidRPr="00C64B1A">
        <w:rPr>
          <w:sz w:val="22"/>
          <w:szCs w:val="22"/>
        </w:rPr>
        <w:t>6</w:t>
      </w:r>
      <w:r w:rsidRPr="00C64B1A">
        <w:rPr>
          <w:sz w:val="22"/>
          <w:szCs w:val="22"/>
        </w:rPr>
        <w:t xml:space="preserve"> – 1.6</w:t>
      </w:r>
      <w:r w:rsidR="7D6C4A1E" w:rsidRPr="00C64B1A">
        <w:rPr>
          <w:sz w:val="22"/>
          <w:szCs w:val="22"/>
        </w:rPr>
        <w:t>2</w:t>
      </w:r>
      <w:r w:rsidR="2C17CFD2" w:rsidRPr="00C64B1A">
        <w:rPr>
          <w:sz w:val="22"/>
          <w:szCs w:val="22"/>
        </w:rPr>
        <w:t>)</w:t>
      </w:r>
      <w:r w:rsidRPr="00C64B1A">
        <w:rPr>
          <w:sz w:val="22"/>
          <w:szCs w:val="22"/>
        </w:rPr>
        <w:t>; and having set a quit date (OR 2.4</w:t>
      </w:r>
      <w:r w:rsidR="6B616630" w:rsidRPr="00C64B1A">
        <w:rPr>
          <w:sz w:val="22"/>
          <w:szCs w:val="22"/>
        </w:rPr>
        <w:t>6,</w:t>
      </w:r>
      <w:r w:rsidRPr="00C64B1A">
        <w:rPr>
          <w:sz w:val="22"/>
          <w:szCs w:val="22"/>
        </w:rPr>
        <w:t xml:space="preserve"> 95% CI 1.49 – 4.04). </w:t>
      </w:r>
    </w:p>
    <w:p w14:paraId="690221F0" w14:textId="4EF6B337" w:rsidR="00F85FA3" w:rsidRPr="00C64B1A" w:rsidRDefault="53FDC731" w:rsidP="00F85FA3">
      <w:pPr>
        <w:rPr>
          <w:sz w:val="22"/>
          <w:szCs w:val="22"/>
        </w:rPr>
      </w:pPr>
      <w:r w:rsidRPr="00C64B1A">
        <w:rPr>
          <w:sz w:val="22"/>
          <w:szCs w:val="22"/>
        </w:rPr>
        <w:t xml:space="preserve">As for quit attempt, all smoking belief related predictors analysed were statistically significant predictors of </w:t>
      </w:r>
      <w:r w:rsidR="00306D62" w:rsidRPr="00C64B1A">
        <w:rPr>
          <w:sz w:val="22"/>
          <w:szCs w:val="22"/>
        </w:rPr>
        <w:t xml:space="preserve">abstinence </w:t>
      </w:r>
      <w:r w:rsidRPr="00C64B1A">
        <w:rPr>
          <w:sz w:val="22"/>
          <w:szCs w:val="22"/>
        </w:rPr>
        <w:t>in univaria</w:t>
      </w:r>
      <w:r w:rsidR="50578F7A" w:rsidRPr="00C64B1A">
        <w:rPr>
          <w:sz w:val="22"/>
          <w:szCs w:val="22"/>
        </w:rPr>
        <w:t>ble</w:t>
      </w:r>
      <w:r w:rsidRPr="00C64B1A">
        <w:rPr>
          <w:sz w:val="22"/>
          <w:szCs w:val="22"/>
        </w:rPr>
        <w:t xml:space="preserve"> analyses: higher determination to stop (OR 1.47</w:t>
      </w:r>
      <w:r w:rsidR="2D8DAD85" w:rsidRPr="00C64B1A">
        <w:rPr>
          <w:sz w:val="22"/>
          <w:szCs w:val="22"/>
        </w:rPr>
        <w:t>,</w:t>
      </w:r>
      <w:r w:rsidRPr="00C64B1A">
        <w:rPr>
          <w:sz w:val="22"/>
          <w:szCs w:val="22"/>
        </w:rPr>
        <w:t xml:space="preserve"> 95% CI 1.21 – 1.7</w:t>
      </w:r>
      <w:r w:rsidR="7BE832C9" w:rsidRPr="00C64B1A">
        <w:rPr>
          <w:sz w:val="22"/>
          <w:szCs w:val="22"/>
        </w:rPr>
        <w:t>9</w:t>
      </w:r>
      <w:r w:rsidRPr="00C64B1A">
        <w:rPr>
          <w:sz w:val="22"/>
          <w:szCs w:val="22"/>
        </w:rPr>
        <w:t>); higher combined self-efficacy (OR 1.59</w:t>
      </w:r>
      <w:r w:rsidR="0360E783" w:rsidRPr="00C64B1A">
        <w:rPr>
          <w:sz w:val="22"/>
          <w:szCs w:val="22"/>
        </w:rPr>
        <w:t>,</w:t>
      </w:r>
      <w:r w:rsidRPr="00C64B1A">
        <w:rPr>
          <w:sz w:val="22"/>
          <w:szCs w:val="22"/>
        </w:rPr>
        <w:t xml:space="preserve"> 95% CI 1.3</w:t>
      </w:r>
      <w:r w:rsidR="3C67E236" w:rsidRPr="00C64B1A">
        <w:rPr>
          <w:sz w:val="22"/>
          <w:szCs w:val="22"/>
        </w:rPr>
        <w:t>2</w:t>
      </w:r>
      <w:r w:rsidRPr="00C64B1A">
        <w:rPr>
          <w:sz w:val="22"/>
          <w:szCs w:val="22"/>
        </w:rPr>
        <w:t xml:space="preserve"> – 1.92); and higher harm to baby beliefs (OR 1.2</w:t>
      </w:r>
      <w:r w:rsidR="26C66FCD" w:rsidRPr="00C64B1A">
        <w:rPr>
          <w:sz w:val="22"/>
          <w:szCs w:val="22"/>
        </w:rPr>
        <w:t>4,</w:t>
      </w:r>
      <w:r w:rsidRPr="00C64B1A">
        <w:rPr>
          <w:sz w:val="22"/>
          <w:szCs w:val="22"/>
        </w:rPr>
        <w:t xml:space="preserve"> 95% CI 1.0</w:t>
      </w:r>
      <w:r w:rsidR="2205B257" w:rsidRPr="00C64B1A">
        <w:rPr>
          <w:sz w:val="22"/>
          <w:szCs w:val="22"/>
        </w:rPr>
        <w:t>4</w:t>
      </w:r>
      <w:r w:rsidRPr="00C64B1A">
        <w:rPr>
          <w:sz w:val="22"/>
          <w:szCs w:val="22"/>
        </w:rPr>
        <w:t xml:space="preserve"> – 1.47). </w:t>
      </w:r>
    </w:p>
    <w:p w14:paraId="11DCDF1D" w14:textId="277C81EA" w:rsidR="00F85FA3" w:rsidRPr="00C64B1A" w:rsidRDefault="6C569170" w:rsidP="00F85FA3">
      <w:pPr>
        <w:rPr>
          <w:sz w:val="22"/>
          <w:szCs w:val="22"/>
        </w:rPr>
      </w:pPr>
      <w:r w:rsidRPr="00C64B1A">
        <w:rPr>
          <w:sz w:val="22"/>
          <w:szCs w:val="22"/>
        </w:rPr>
        <w:t>In the multivaria</w:t>
      </w:r>
      <w:r w:rsidR="3075DC00" w:rsidRPr="00C64B1A">
        <w:rPr>
          <w:sz w:val="22"/>
          <w:szCs w:val="22"/>
        </w:rPr>
        <w:t>ble</w:t>
      </w:r>
      <w:r w:rsidRPr="00C64B1A">
        <w:rPr>
          <w:sz w:val="22"/>
          <w:szCs w:val="22"/>
        </w:rPr>
        <w:t xml:space="preserve"> analyses, two variables were independently statistically significantly associated with </w:t>
      </w:r>
      <w:r w:rsidR="00306D62" w:rsidRPr="00C64B1A">
        <w:rPr>
          <w:sz w:val="22"/>
          <w:szCs w:val="22"/>
        </w:rPr>
        <w:t>abstinence</w:t>
      </w:r>
      <w:r w:rsidRPr="00C64B1A">
        <w:rPr>
          <w:sz w:val="22"/>
          <w:szCs w:val="22"/>
        </w:rPr>
        <w:t>: higher percentage reduction in number of cigarettes smoked in early pregnancy (OR 1.0</w:t>
      </w:r>
      <w:r w:rsidR="1F8F149B" w:rsidRPr="00C64B1A">
        <w:rPr>
          <w:sz w:val="22"/>
          <w:szCs w:val="22"/>
        </w:rPr>
        <w:t>2,</w:t>
      </w:r>
      <w:r w:rsidRPr="00C64B1A">
        <w:rPr>
          <w:sz w:val="22"/>
          <w:szCs w:val="22"/>
        </w:rPr>
        <w:t xml:space="preserve"> 95% CI 1.0</w:t>
      </w:r>
      <w:r w:rsidR="72E320F0" w:rsidRPr="00C64B1A">
        <w:rPr>
          <w:sz w:val="22"/>
          <w:szCs w:val="22"/>
        </w:rPr>
        <w:t>1</w:t>
      </w:r>
      <w:r w:rsidRPr="00C64B1A">
        <w:rPr>
          <w:sz w:val="22"/>
          <w:szCs w:val="22"/>
        </w:rPr>
        <w:t xml:space="preserve"> – 1.0</w:t>
      </w:r>
      <w:r w:rsidR="55BAEF26" w:rsidRPr="00C64B1A">
        <w:rPr>
          <w:sz w:val="22"/>
          <w:szCs w:val="22"/>
        </w:rPr>
        <w:t>2</w:t>
      </w:r>
      <w:r w:rsidRPr="00C64B1A">
        <w:rPr>
          <w:sz w:val="22"/>
          <w:szCs w:val="22"/>
        </w:rPr>
        <w:t>] p= 0.001); longer previous quit attempt (</w:t>
      </w:r>
      <w:r w:rsidR="6A2C25A7" w:rsidRPr="00C64B1A">
        <w:rPr>
          <w:sz w:val="22"/>
          <w:szCs w:val="22"/>
        </w:rPr>
        <w:t xml:space="preserve">omnibus </w:t>
      </w:r>
      <w:r w:rsidR="3E1AD2A7" w:rsidRPr="00C64B1A">
        <w:rPr>
          <w:sz w:val="22"/>
          <w:szCs w:val="22"/>
        </w:rPr>
        <w:t>p</w:t>
      </w:r>
      <w:r w:rsidRPr="00C64B1A">
        <w:rPr>
          <w:sz w:val="22"/>
          <w:szCs w:val="22"/>
        </w:rPr>
        <w:t>= 0.001</w:t>
      </w:r>
      <w:r w:rsidR="7CE8016E" w:rsidRPr="00C64B1A">
        <w:rPr>
          <w:sz w:val="22"/>
          <w:szCs w:val="22"/>
        </w:rPr>
        <w:t>;</w:t>
      </w:r>
      <w:r w:rsidR="22566666" w:rsidRPr="00C64B1A">
        <w:rPr>
          <w:sz w:val="22"/>
          <w:szCs w:val="22"/>
        </w:rPr>
        <w:t xml:space="preserve"> &lt;2 weeks </w:t>
      </w:r>
      <w:r w:rsidR="00954D4A" w:rsidRPr="00C64B1A">
        <w:rPr>
          <w:sz w:val="22"/>
          <w:szCs w:val="22"/>
        </w:rPr>
        <w:t xml:space="preserve">OR </w:t>
      </w:r>
      <w:r w:rsidR="22566666" w:rsidRPr="00C64B1A">
        <w:rPr>
          <w:sz w:val="22"/>
          <w:szCs w:val="22"/>
        </w:rPr>
        <w:t>1.08</w:t>
      </w:r>
      <w:r w:rsidR="499B3874" w:rsidRPr="00C64B1A">
        <w:rPr>
          <w:sz w:val="22"/>
          <w:szCs w:val="22"/>
        </w:rPr>
        <w:t>, 95% CI</w:t>
      </w:r>
      <w:r w:rsidR="22566666" w:rsidRPr="00C64B1A">
        <w:rPr>
          <w:sz w:val="22"/>
          <w:szCs w:val="22"/>
        </w:rPr>
        <w:t xml:space="preserve"> 0.63-1.87; 2-5 weeks </w:t>
      </w:r>
      <w:r w:rsidR="14685C35" w:rsidRPr="00C64B1A">
        <w:rPr>
          <w:sz w:val="22"/>
          <w:szCs w:val="22"/>
        </w:rPr>
        <w:t>OR</w:t>
      </w:r>
      <w:r w:rsidR="22566666" w:rsidRPr="00C64B1A">
        <w:rPr>
          <w:sz w:val="22"/>
          <w:szCs w:val="22"/>
        </w:rPr>
        <w:t xml:space="preserve"> 1.5</w:t>
      </w:r>
      <w:r w:rsidR="34E2235F" w:rsidRPr="00C64B1A">
        <w:rPr>
          <w:sz w:val="22"/>
          <w:szCs w:val="22"/>
        </w:rPr>
        <w:t>7</w:t>
      </w:r>
      <w:r w:rsidR="3C57F6AD" w:rsidRPr="00C64B1A">
        <w:rPr>
          <w:sz w:val="22"/>
          <w:szCs w:val="22"/>
        </w:rPr>
        <w:t>, 95% CI</w:t>
      </w:r>
      <w:r w:rsidR="22566666" w:rsidRPr="00C64B1A">
        <w:rPr>
          <w:sz w:val="22"/>
          <w:szCs w:val="22"/>
        </w:rPr>
        <w:t xml:space="preserve"> 0.91-2.71</w:t>
      </w:r>
      <w:r w:rsidR="037DD1E8" w:rsidRPr="00C64B1A">
        <w:rPr>
          <w:sz w:val="22"/>
          <w:szCs w:val="22"/>
        </w:rPr>
        <w:t>;</w:t>
      </w:r>
      <w:r w:rsidR="22566666" w:rsidRPr="00C64B1A">
        <w:rPr>
          <w:sz w:val="22"/>
          <w:szCs w:val="22"/>
        </w:rPr>
        <w:t xml:space="preserve"> 6-11 weeks </w:t>
      </w:r>
      <w:r w:rsidR="03676C3B" w:rsidRPr="00C64B1A">
        <w:rPr>
          <w:sz w:val="22"/>
          <w:szCs w:val="22"/>
        </w:rPr>
        <w:t>O</w:t>
      </w:r>
      <w:r w:rsidR="22566666" w:rsidRPr="00C64B1A">
        <w:rPr>
          <w:sz w:val="22"/>
          <w:szCs w:val="22"/>
        </w:rPr>
        <w:t>R 1.9</w:t>
      </w:r>
      <w:r w:rsidR="37974B24" w:rsidRPr="00C64B1A">
        <w:rPr>
          <w:sz w:val="22"/>
          <w:szCs w:val="22"/>
        </w:rPr>
        <w:t>5</w:t>
      </w:r>
      <w:r w:rsidR="41BB5B19" w:rsidRPr="00C64B1A">
        <w:rPr>
          <w:sz w:val="22"/>
          <w:szCs w:val="22"/>
        </w:rPr>
        <w:t>, 95% CI</w:t>
      </w:r>
      <w:r w:rsidR="22566666" w:rsidRPr="00C64B1A">
        <w:rPr>
          <w:sz w:val="22"/>
          <w:szCs w:val="22"/>
        </w:rPr>
        <w:t xml:space="preserve"> 1.02-3.72</w:t>
      </w:r>
      <w:r w:rsidR="6FCFC9ED" w:rsidRPr="00C64B1A">
        <w:rPr>
          <w:sz w:val="22"/>
          <w:szCs w:val="22"/>
        </w:rPr>
        <w:t>;</w:t>
      </w:r>
      <w:r w:rsidR="22566666" w:rsidRPr="00C64B1A">
        <w:rPr>
          <w:sz w:val="22"/>
          <w:szCs w:val="22"/>
        </w:rPr>
        <w:t xml:space="preserve"> &gt;12 weeks </w:t>
      </w:r>
      <w:r w:rsidR="750A2A39" w:rsidRPr="00C64B1A">
        <w:rPr>
          <w:sz w:val="22"/>
          <w:szCs w:val="22"/>
        </w:rPr>
        <w:t>O</w:t>
      </w:r>
      <w:r w:rsidR="22566666" w:rsidRPr="00C64B1A">
        <w:rPr>
          <w:sz w:val="22"/>
          <w:szCs w:val="22"/>
        </w:rPr>
        <w:t>R  2.2</w:t>
      </w:r>
      <w:r w:rsidR="199EAAED" w:rsidRPr="00C64B1A">
        <w:rPr>
          <w:sz w:val="22"/>
          <w:szCs w:val="22"/>
        </w:rPr>
        <w:t>1</w:t>
      </w:r>
      <w:r w:rsidR="6A903938" w:rsidRPr="00C64B1A">
        <w:rPr>
          <w:sz w:val="22"/>
          <w:szCs w:val="22"/>
        </w:rPr>
        <w:t>, 95 CI</w:t>
      </w:r>
      <w:r w:rsidR="22566666" w:rsidRPr="00C64B1A">
        <w:rPr>
          <w:sz w:val="22"/>
          <w:szCs w:val="22"/>
        </w:rPr>
        <w:t xml:space="preserve"> 1.42-3.44</w:t>
      </w:r>
      <w:r w:rsidR="56C6D412" w:rsidRPr="00C64B1A">
        <w:rPr>
          <w:sz w:val="22"/>
          <w:szCs w:val="22"/>
        </w:rPr>
        <w:t>.</w:t>
      </w:r>
      <w:r w:rsidR="00D37054" w:rsidRPr="00C64B1A">
        <w:rPr>
          <w:sz w:val="22"/>
          <w:szCs w:val="22"/>
        </w:rPr>
        <w:t xml:space="preserve"> </w:t>
      </w:r>
      <w:bookmarkStart w:id="6" w:name="_Hlk208045758"/>
      <w:r w:rsidR="00D37054" w:rsidRPr="00C64B1A">
        <w:rPr>
          <w:sz w:val="22"/>
          <w:szCs w:val="22"/>
        </w:rPr>
        <w:t>The variables which were not significantly associated with abstinence in the multivariate analyses were: IMD score; age; partner smoking status; previous pregnancy; setting a quit date; intention to quit; HSI; strength of urges; determination to stop; self-efficacy; and beliefs regarding harm to the baby.</w:t>
      </w:r>
      <w:bookmarkEnd w:id="6"/>
      <w:r w:rsidR="00D37054" w:rsidRPr="00C64B1A">
        <w:rPr>
          <w:sz w:val="22"/>
          <w:szCs w:val="22"/>
        </w:rPr>
        <w:t xml:space="preserve">  </w:t>
      </w:r>
    </w:p>
    <w:p w14:paraId="616816BA" w14:textId="77777777" w:rsidR="00F85FA3" w:rsidRPr="00C64B1A" w:rsidRDefault="00F85FA3" w:rsidP="00F85FA3">
      <w:pPr>
        <w:rPr>
          <w:sz w:val="22"/>
          <w:szCs w:val="22"/>
        </w:rPr>
      </w:pPr>
    </w:p>
    <w:p w14:paraId="3192E286" w14:textId="6B76AA7A" w:rsidR="67B2C042" w:rsidRPr="00C64B1A" w:rsidRDefault="00F85FA3" w:rsidP="37EEA92E">
      <w:pPr>
        <w:rPr>
          <w:b/>
          <w:bCs/>
          <w:sz w:val="22"/>
          <w:szCs w:val="22"/>
        </w:rPr>
      </w:pPr>
      <w:r w:rsidRPr="00C64B1A">
        <w:rPr>
          <w:b/>
          <w:bCs/>
          <w:sz w:val="22"/>
          <w:szCs w:val="22"/>
        </w:rPr>
        <w:t xml:space="preserve">Sensitivity analyses </w:t>
      </w:r>
    </w:p>
    <w:p w14:paraId="601D238B" w14:textId="02C0C865" w:rsidR="00F85FA3" w:rsidRPr="00C64B1A" w:rsidRDefault="53FDC731" w:rsidP="00F85FA3">
      <w:pPr>
        <w:rPr>
          <w:sz w:val="22"/>
          <w:szCs w:val="22"/>
        </w:rPr>
      </w:pPr>
      <w:r w:rsidRPr="00C64B1A">
        <w:rPr>
          <w:sz w:val="22"/>
          <w:szCs w:val="22"/>
        </w:rPr>
        <w:t xml:space="preserve">In sensitivity analyses using only complete cases, the statistically significant predictor variables from the </w:t>
      </w:r>
      <w:r w:rsidR="431A31F2" w:rsidRPr="00C64B1A">
        <w:rPr>
          <w:sz w:val="22"/>
          <w:szCs w:val="22"/>
        </w:rPr>
        <w:t xml:space="preserve">multivariable </w:t>
      </w:r>
      <w:r w:rsidRPr="00C64B1A">
        <w:rPr>
          <w:sz w:val="22"/>
          <w:szCs w:val="22"/>
        </w:rPr>
        <w:t xml:space="preserve">analyses remained significant for both </w:t>
      </w:r>
      <w:r w:rsidR="5DE16CF8" w:rsidRPr="00C64B1A">
        <w:rPr>
          <w:sz w:val="22"/>
          <w:szCs w:val="22"/>
        </w:rPr>
        <w:t xml:space="preserve">the </w:t>
      </w:r>
      <w:r w:rsidRPr="00C64B1A">
        <w:rPr>
          <w:sz w:val="22"/>
          <w:szCs w:val="22"/>
        </w:rPr>
        <w:t xml:space="preserve">quit attempt and </w:t>
      </w:r>
      <w:r w:rsidR="00DB096E" w:rsidRPr="00C64B1A">
        <w:rPr>
          <w:sz w:val="22"/>
          <w:szCs w:val="22"/>
        </w:rPr>
        <w:t xml:space="preserve">abstinence </w:t>
      </w:r>
      <w:r w:rsidR="6E99D30C" w:rsidRPr="00C64B1A">
        <w:rPr>
          <w:sz w:val="22"/>
          <w:szCs w:val="22"/>
        </w:rPr>
        <w:t>outcomes</w:t>
      </w:r>
      <w:r w:rsidRPr="00C64B1A">
        <w:rPr>
          <w:sz w:val="22"/>
          <w:szCs w:val="22"/>
        </w:rPr>
        <w:t xml:space="preserve">. </w:t>
      </w:r>
      <w:r w:rsidR="198039DB" w:rsidRPr="00C64B1A">
        <w:rPr>
          <w:sz w:val="22"/>
          <w:szCs w:val="22"/>
        </w:rPr>
        <w:t xml:space="preserve"> </w:t>
      </w:r>
      <w:r w:rsidR="1CC25CA3" w:rsidRPr="00C64B1A">
        <w:rPr>
          <w:sz w:val="22"/>
          <w:szCs w:val="22"/>
        </w:rPr>
        <w:t>However, additional variables were retained in the models</w:t>
      </w:r>
      <w:r w:rsidR="76DB007B" w:rsidRPr="00C64B1A">
        <w:rPr>
          <w:sz w:val="22"/>
          <w:szCs w:val="22"/>
        </w:rPr>
        <w:t>.</w:t>
      </w:r>
      <w:r w:rsidR="3B8FF1B2" w:rsidRPr="00C64B1A">
        <w:rPr>
          <w:sz w:val="22"/>
          <w:szCs w:val="22"/>
        </w:rPr>
        <w:t xml:space="preserve"> </w:t>
      </w:r>
      <w:r w:rsidR="32FF513D" w:rsidRPr="00C64B1A">
        <w:rPr>
          <w:sz w:val="22"/>
          <w:szCs w:val="22"/>
        </w:rPr>
        <w:t>T</w:t>
      </w:r>
      <w:r w:rsidR="7BA2C475" w:rsidRPr="00C64B1A">
        <w:rPr>
          <w:sz w:val="22"/>
          <w:szCs w:val="22"/>
        </w:rPr>
        <w:t>he</w:t>
      </w:r>
      <w:r w:rsidR="6360FE71" w:rsidRPr="00C64B1A">
        <w:rPr>
          <w:sz w:val="22"/>
          <w:szCs w:val="22"/>
        </w:rPr>
        <w:t xml:space="preserve"> </w:t>
      </w:r>
      <w:r w:rsidRPr="00C64B1A">
        <w:rPr>
          <w:sz w:val="22"/>
          <w:szCs w:val="22"/>
        </w:rPr>
        <w:t xml:space="preserve">percentage change in number of cigarettes smoked in early pregnancy; nicotine dependence score (HSI) and previous quit attempt were </w:t>
      </w:r>
      <w:r w:rsidR="52B50484" w:rsidRPr="00C64B1A">
        <w:rPr>
          <w:sz w:val="22"/>
          <w:szCs w:val="22"/>
        </w:rPr>
        <w:t xml:space="preserve">additional </w:t>
      </w:r>
      <w:r w:rsidR="7FEEA13C" w:rsidRPr="00C64B1A">
        <w:rPr>
          <w:sz w:val="22"/>
          <w:szCs w:val="22"/>
        </w:rPr>
        <w:t xml:space="preserve">predictors of </w:t>
      </w:r>
      <w:r w:rsidRPr="00C64B1A">
        <w:rPr>
          <w:sz w:val="22"/>
          <w:szCs w:val="22"/>
        </w:rPr>
        <w:t>quit attempt</w:t>
      </w:r>
      <w:r w:rsidR="0BACD08D" w:rsidRPr="00C64B1A">
        <w:rPr>
          <w:sz w:val="22"/>
          <w:szCs w:val="22"/>
        </w:rPr>
        <w:t>s</w:t>
      </w:r>
      <w:r w:rsidR="7F6A54C4" w:rsidRPr="00C64B1A">
        <w:rPr>
          <w:sz w:val="22"/>
          <w:szCs w:val="22"/>
        </w:rPr>
        <w:t xml:space="preserve">. </w:t>
      </w:r>
      <w:r w:rsidR="45BD11F6" w:rsidRPr="00C64B1A">
        <w:rPr>
          <w:sz w:val="22"/>
          <w:szCs w:val="22"/>
        </w:rPr>
        <w:t>Combined s</w:t>
      </w:r>
      <w:r w:rsidRPr="00C64B1A">
        <w:rPr>
          <w:sz w:val="22"/>
          <w:szCs w:val="22"/>
        </w:rPr>
        <w:t>elf-efficacy w</w:t>
      </w:r>
      <w:r w:rsidR="4AFC08D2" w:rsidRPr="00C64B1A">
        <w:rPr>
          <w:sz w:val="22"/>
          <w:szCs w:val="22"/>
        </w:rPr>
        <w:t>as a</w:t>
      </w:r>
      <w:r w:rsidR="31CDD51D" w:rsidRPr="00C64B1A">
        <w:rPr>
          <w:sz w:val="22"/>
          <w:szCs w:val="22"/>
        </w:rPr>
        <w:t>n additional</w:t>
      </w:r>
      <w:r w:rsidRPr="00C64B1A">
        <w:rPr>
          <w:sz w:val="22"/>
          <w:szCs w:val="22"/>
        </w:rPr>
        <w:t xml:space="preserve"> </w:t>
      </w:r>
      <w:r w:rsidR="00D15D57" w:rsidRPr="00C64B1A">
        <w:rPr>
          <w:sz w:val="22"/>
          <w:szCs w:val="22"/>
        </w:rPr>
        <w:t>predictor of</w:t>
      </w:r>
      <w:r w:rsidR="187C73A2" w:rsidRPr="00C64B1A">
        <w:rPr>
          <w:sz w:val="22"/>
          <w:szCs w:val="22"/>
        </w:rPr>
        <w:t xml:space="preserve"> </w:t>
      </w:r>
      <w:r w:rsidR="00DB096E" w:rsidRPr="00C64B1A">
        <w:rPr>
          <w:sz w:val="22"/>
          <w:szCs w:val="22"/>
        </w:rPr>
        <w:t>abstinence</w:t>
      </w:r>
      <w:r w:rsidRPr="00C64B1A">
        <w:rPr>
          <w:sz w:val="22"/>
          <w:szCs w:val="22"/>
        </w:rPr>
        <w:t>.</w:t>
      </w:r>
    </w:p>
    <w:p w14:paraId="58E96C27" w14:textId="4935BD99" w:rsidR="00F85FA3" w:rsidRPr="00C64B1A" w:rsidRDefault="34C6E3E2" w:rsidP="00F85FA3">
      <w:pPr>
        <w:rPr>
          <w:sz w:val="22"/>
          <w:szCs w:val="22"/>
        </w:rPr>
      </w:pPr>
      <w:r w:rsidRPr="00C64B1A">
        <w:rPr>
          <w:sz w:val="22"/>
          <w:szCs w:val="22"/>
        </w:rPr>
        <w:t xml:space="preserve">In sensitivity analyses using biochemically validated </w:t>
      </w:r>
      <w:r w:rsidR="53AE8579" w:rsidRPr="00C64B1A">
        <w:rPr>
          <w:sz w:val="22"/>
          <w:szCs w:val="22"/>
        </w:rPr>
        <w:t xml:space="preserve">abstinence </w:t>
      </w:r>
      <w:r w:rsidRPr="00C64B1A">
        <w:rPr>
          <w:sz w:val="22"/>
          <w:szCs w:val="22"/>
        </w:rPr>
        <w:t xml:space="preserve">in late pregnancy as the outcome, making a previous quit attempt remained a statistically significant predictor (as in the </w:t>
      </w:r>
      <w:r w:rsidR="7D975E47" w:rsidRPr="00C64B1A">
        <w:rPr>
          <w:sz w:val="22"/>
          <w:szCs w:val="22"/>
        </w:rPr>
        <w:t xml:space="preserve">multivariable </w:t>
      </w:r>
      <w:r w:rsidRPr="00C64B1A">
        <w:rPr>
          <w:sz w:val="22"/>
          <w:szCs w:val="22"/>
        </w:rPr>
        <w:t>analyses), but percentage change in number of cigarettes smoked in early pregnancy did not</w:t>
      </w:r>
      <w:r w:rsidR="7F333E79" w:rsidRPr="00C64B1A">
        <w:rPr>
          <w:sz w:val="22"/>
          <w:szCs w:val="22"/>
        </w:rPr>
        <w:t xml:space="preserve"> retain significance (p=</w:t>
      </w:r>
      <w:r w:rsidR="417F2AE1" w:rsidRPr="00C64B1A">
        <w:rPr>
          <w:sz w:val="22"/>
          <w:szCs w:val="22"/>
        </w:rPr>
        <w:t>0.15</w:t>
      </w:r>
      <w:r w:rsidR="7F333E79" w:rsidRPr="00C64B1A">
        <w:rPr>
          <w:sz w:val="22"/>
          <w:szCs w:val="22"/>
        </w:rPr>
        <w:t>)</w:t>
      </w:r>
      <w:r w:rsidRPr="00C64B1A">
        <w:rPr>
          <w:sz w:val="22"/>
          <w:szCs w:val="22"/>
        </w:rPr>
        <w:t xml:space="preserve">.  </w:t>
      </w:r>
    </w:p>
    <w:p w14:paraId="32FB028B" w14:textId="66EAB6E7" w:rsidR="4F4C6A3D" w:rsidRPr="00C64B1A" w:rsidRDefault="4F4C6A3D" w:rsidP="3FA7287D">
      <w:pPr>
        <w:rPr>
          <w:rFonts w:ascii="Aptos" w:eastAsia="Aptos" w:hAnsi="Aptos" w:cs="Aptos"/>
          <w:sz w:val="22"/>
          <w:szCs w:val="22"/>
        </w:rPr>
      </w:pPr>
      <w:r w:rsidRPr="00C64B1A">
        <w:rPr>
          <w:rFonts w:ascii="Aptos" w:eastAsia="Aptos" w:hAnsi="Aptos" w:cs="Aptos"/>
          <w:color w:val="000000" w:themeColor="text1"/>
          <w:sz w:val="22"/>
          <w:szCs w:val="22"/>
        </w:rPr>
        <w:t>When stratifying by condition, for both quit attempt and abstinence, in the control group there was no difference from the main results in the predictor variables that were statistically significant. In the intervention group, setting a quit date became statistically significant for both quit attempt (OR 2.52; 95% CI = 1.22-5.22) and abstinence (OR 2.46; 95% CI = 1.19 – 5.09); along with determination to stop in the intervention group for abstinence (OR=1.50; 95% CI 1.14-1.97). The variables that were significant in the main results remained significant.</w:t>
      </w:r>
    </w:p>
    <w:p w14:paraId="2619F525" w14:textId="77777777" w:rsidR="00F85FA3" w:rsidRPr="00C64B1A" w:rsidRDefault="00F85FA3" w:rsidP="00F85FA3">
      <w:pPr>
        <w:rPr>
          <w:sz w:val="22"/>
          <w:szCs w:val="22"/>
        </w:rPr>
      </w:pPr>
    </w:p>
    <w:p w14:paraId="4AF9D7F8" w14:textId="77777777" w:rsidR="00BE6BB5" w:rsidRPr="00C64B1A" w:rsidRDefault="00BE6BB5" w:rsidP="00BE6BB5">
      <w:pPr>
        <w:rPr>
          <w:rFonts w:cstheme="minorHAnsi"/>
          <w:b/>
          <w:bCs/>
          <w:sz w:val="22"/>
          <w:szCs w:val="22"/>
        </w:rPr>
      </w:pPr>
      <w:r w:rsidRPr="00C64B1A">
        <w:rPr>
          <w:rFonts w:cstheme="minorHAnsi"/>
          <w:b/>
          <w:bCs/>
          <w:sz w:val="22"/>
          <w:szCs w:val="22"/>
        </w:rPr>
        <w:lastRenderedPageBreak/>
        <w:t>DISCUSSION</w:t>
      </w:r>
    </w:p>
    <w:p w14:paraId="6DDF31AA" w14:textId="77777777" w:rsidR="00BE6BB5" w:rsidRPr="00C64B1A" w:rsidRDefault="00BE6BB5" w:rsidP="00BE6BB5">
      <w:pPr>
        <w:rPr>
          <w:rFonts w:cstheme="minorHAnsi"/>
          <w:b/>
          <w:bCs/>
          <w:sz w:val="22"/>
          <w:szCs w:val="22"/>
        </w:rPr>
      </w:pPr>
      <w:r w:rsidRPr="00C64B1A">
        <w:rPr>
          <w:rFonts w:cstheme="minorHAnsi"/>
          <w:b/>
          <w:bCs/>
          <w:sz w:val="22"/>
          <w:szCs w:val="22"/>
        </w:rPr>
        <w:t xml:space="preserve">Key findings </w:t>
      </w:r>
    </w:p>
    <w:p w14:paraId="2681282B" w14:textId="77D5B7F2" w:rsidR="00BE6BB5" w:rsidRPr="00C64B1A" w:rsidRDefault="71B53400" w:rsidP="00BE6BB5">
      <w:pPr>
        <w:rPr>
          <w:b/>
          <w:bCs/>
          <w:sz w:val="22"/>
          <w:szCs w:val="22"/>
        </w:rPr>
      </w:pPr>
      <w:r w:rsidRPr="00C64B1A">
        <w:rPr>
          <w:rFonts w:eastAsia="Times New Roman"/>
          <w:color w:val="000000"/>
          <w:kern w:val="0"/>
          <w:sz w:val="22"/>
          <w:szCs w:val="22"/>
          <w:bdr w:val="none" w:sz="0" w:space="0" w:color="auto" w:frame="1"/>
          <w:lang w:val="en-US" w:eastAsia="en-GB"/>
          <w14:ligatures w14:val="none"/>
        </w:rPr>
        <w:t>Th</w:t>
      </w:r>
      <w:r w:rsidR="62CAFA75" w:rsidRPr="00C64B1A">
        <w:rPr>
          <w:rFonts w:eastAsia="Times New Roman"/>
          <w:color w:val="000000"/>
          <w:kern w:val="0"/>
          <w:sz w:val="22"/>
          <w:szCs w:val="22"/>
          <w:bdr w:val="none" w:sz="0" w:space="0" w:color="auto" w:frame="1"/>
          <w:lang w:val="en-US" w:eastAsia="en-GB"/>
          <w14:ligatures w14:val="none"/>
        </w:rPr>
        <w:t>is study</w:t>
      </w:r>
      <w:r w:rsidRPr="00C64B1A">
        <w:rPr>
          <w:rFonts w:eastAsia="Times New Roman"/>
          <w:color w:val="000000"/>
          <w:kern w:val="0"/>
          <w:sz w:val="22"/>
          <w:szCs w:val="22"/>
          <w:bdr w:val="none" w:sz="0" w:space="0" w:color="auto" w:frame="1"/>
          <w:lang w:val="en-US" w:eastAsia="en-GB"/>
          <w14:ligatures w14:val="none"/>
        </w:rPr>
        <w:t xml:space="preserve"> is </w:t>
      </w:r>
      <w:r w:rsidR="2411F5F5" w:rsidRPr="00C64B1A">
        <w:rPr>
          <w:rFonts w:eastAsia="Times New Roman"/>
          <w:color w:val="000000"/>
          <w:kern w:val="0"/>
          <w:sz w:val="22"/>
          <w:szCs w:val="22"/>
          <w:bdr w:val="none" w:sz="0" w:space="0" w:color="auto" w:frame="1"/>
          <w:lang w:val="en-US" w:eastAsia="en-GB"/>
          <w14:ligatures w14:val="none"/>
        </w:rPr>
        <w:t>important</w:t>
      </w:r>
      <w:r w:rsidR="00DB096E" w:rsidRPr="00C64B1A">
        <w:rPr>
          <w:rFonts w:eastAsia="Times New Roman"/>
          <w:color w:val="000000"/>
          <w:kern w:val="0"/>
          <w:sz w:val="22"/>
          <w:szCs w:val="22"/>
          <w:bdr w:val="none" w:sz="0" w:space="0" w:color="auto" w:frame="1"/>
          <w:lang w:val="en-US" w:eastAsia="en-GB"/>
          <w14:ligatures w14:val="none"/>
        </w:rPr>
        <w:t xml:space="preserve"> as</w:t>
      </w:r>
      <w:r w:rsidRPr="00C64B1A">
        <w:rPr>
          <w:rFonts w:eastAsia="Times New Roman"/>
          <w:color w:val="000000"/>
          <w:kern w:val="0"/>
          <w:sz w:val="22"/>
          <w:szCs w:val="22"/>
          <w:bdr w:val="none" w:sz="0" w:space="0" w:color="auto" w:frame="1"/>
          <w:lang w:val="en-US" w:eastAsia="en-GB"/>
          <w14:ligatures w14:val="none"/>
        </w:rPr>
        <w:t xml:space="preserve"> it</w:t>
      </w:r>
      <w:r w:rsidR="2738FE8F" w:rsidRPr="00C64B1A">
        <w:rPr>
          <w:rFonts w:eastAsia="Times New Roman"/>
          <w:color w:val="000000"/>
          <w:kern w:val="0"/>
          <w:sz w:val="22"/>
          <w:szCs w:val="22"/>
          <w:bdr w:val="none" w:sz="0" w:space="0" w:color="auto" w:frame="1"/>
          <w:lang w:val="en-US" w:eastAsia="en-GB"/>
          <w14:ligatures w14:val="none"/>
        </w:rPr>
        <w:t xml:space="preserve"> </w:t>
      </w:r>
      <w:r w:rsidR="2738FE8F" w:rsidRPr="00C64B1A">
        <w:rPr>
          <w:rFonts w:eastAsia="Times New Roman"/>
          <w:color w:val="000000" w:themeColor="text1"/>
          <w:sz w:val="22"/>
          <w:szCs w:val="22"/>
          <w:lang w:val="en-US" w:eastAsia="en-GB"/>
        </w:rPr>
        <w:t xml:space="preserve">distinguishes between factors which might influence pregnant smokers </w:t>
      </w:r>
      <w:r w:rsidR="00133AB9" w:rsidRPr="00C64B1A">
        <w:rPr>
          <w:rFonts w:eastAsia="Times New Roman"/>
          <w:color w:val="000000" w:themeColor="text1"/>
          <w:sz w:val="22"/>
          <w:szCs w:val="22"/>
          <w:lang w:val="en-US" w:eastAsia="en-GB"/>
        </w:rPr>
        <w:t>attempting</w:t>
      </w:r>
      <w:r w:rsidR="2738FE8F" w:rsidRPr="00C64B1A">
        <w:rPr>
          <w:rFonts w:eastAsia="Times New Roman"/>
          <w:color w:val="000000" w:themeColor="text1"/>
          <w:sz w:val="22"/>
          <w:szCs w:val="22"/>
          <w:lang w:val="en-US" w:eastAsia="en-GB"/>
        </w:rPr>
        <w:t xml:space="preserve"> to quit smoking, and which might influence successful </w:t>
      </w:r>
      <w:r w:rsidR="00DB096E" w:rsidRPr="00C64B1A">
        <w:rPr>
          <w:rFonts w:eastAsia="Times New Roman"/>
          <w:color w:val="000000" w:themeColor="text1"/>
          <w:sz w:val="22"/>
          <w:szCs w:val="22"/>
          <w:lang w:val="en-US" w:eastAsia="en-GB"/>
        </w:rPr>
        <w:t>abstinence</w:t>
      </w:r>
      <w:r w:rsidR="2738FE8F" w:rsidRPr="00C64B1A">
        <w:rPr>
          <w:rFonts w:eastAsia="Times New Roman"/>
          <w:color w:val="000000" w:themeColor="text1"/>
          <w:sz w:val="22"/>
          <w:szCs w:val="22"/>
          <w:lang w:val="en-US" w:eastAsia="en-GB"/>
        </w:rPr>
        <w:t>, in the same cohort.</w:t>
      </w:r>
      <w:r w:rsidRPr="00C64B1A">
        <w:rPr>
          <w:rFonts w:eastAsia="Times New Roman"/>
          <w:color w:val="000000"/>
          <w:kern w:val="0"/>
          <w:sz w:val="22"/>
          <w:szCs w:val="22"/>
          <w:bdr w:val="none" w:sz="0" w:space="0" w:color="auto" w:frame="1"/>
          <w:lang w:val="en-US" w:eastAsia="en-GB"/>
          <w14:ligatures w14:val="none"/>
        </w:rPr>
        <w:t xml:space="preserve"> The results suggested that the factors associated with making a quit attempt differed from those associated with maintaining </w:t>
      </w:r>
      <w:r w:rsidR="00DB096E" w:rsidRPr="00C64B1A">
        <w:rPr>
          <w:rFonts w:eastAsia="Times New Roman"/>
          <w:color w:val="000000"/>
          <w:kern w:val="0"/>
          <w:sz w:val="22"/>
          <w:szCs w:val="22"/>
          <w:bdr w:val="none" w:sz="0" w:space="0" w:color="auto" w:frame="1"/>
          <w:lang w:val="en-US" w:eastAsia="en-GB"/>
          <w14:ligatures w14:val="none"/>
        </w:rPr>
        <w:t>abstinence</w:t>
      </w:r>
      <w:r w:rsidRPr="00C64B1A">
        <w:rPr>
          <w:rFonts w:eastAsia="Times New Roman"/>
          <w:color w:val="000000"/>
          <w:kern w:val="0"/>
          <w:sz w:val="22"/>
          <w:szCs w:val="22"/>
          <w:bdr w:val="none" w:sz="0" w:space="0" w:color="auto" w:frame="1"/>
          <w:lang w:val="en-US" w:eastAsia="en-GB"/>
          <w14:ligatures w14:val="none"/>
        </w:rPr>
        <w:t>. </w:t>
      </w:r>
      <w:r w:rsidRPr="00C64B1A">
        <w:rPr>
          <w:rFonts w:eastAsia="Times New Roman"/>
          <w:color w:val="000000"/>
          <w:kern w:val="0"/>
          <w:sz w:val="22"/>
          <w:szCs w:val="22"/>
          <w:bdr w:val="none" w:sz="0" w:space="0" w:color="auto" w:frame="1"/>
          <w:lang w:eastAsia="en-GB"/>
          <w14:ligatures w14:val="none"/>
        </w:rPr>
        <w:t> </w:t>
      </w:r>
      <w:r w:rsidRPr="00C64B1A">
        <w:rPr>
          <w:rFonts w:eastAsia="Times New Roman"/>
          <w:color w:val="000000"/>
          <w:kern w:val="0"/>
          <w:sz w:val="22"/>
          <w:szCs w:val="22"/>
          <w:bdr w:val="none" w:sz="0" w:space="0" w:color="auto" w:frame="1"/>
          <w:lang w:val="en-US" w:eastAsia="en-GB"/>
          <w14:ligatures w14:val="none"/>
        </w:rPr>
        <w:t xml:space="preserve">There were significant associations between motivational factors (self-efficacy score and intention to quit) and starting a quit attempt but not with successful </w:t>
      </w:r>
      <w:r w:rsidR="00DB096E" w:rsidRPr="00C64B1A">
        <w:rPr>
          <w:rFonts w:eastAsia="Times New Roman"/>
          <w:color w:val="000000"/>
          <w:kern w:val="0"/>
          <w:sz w:val="22"/>
          <w:szCs w:val="22"/>
          <w:bdr w:val="none" w:sz="0" w:space="0" w:color="auto" w:frame="1"/>
          <w:lang w:val="en-US" w:eastAsia="en-GB"/>
          <w14:ligatures w14:val="none"/>
        </w:rPr>
        <w:t>abstinence</w:t>
      </w:r>
      <w:r w:rsidRPr="00C64B1A">
        <w:rPr>
          <w:rFonts w:eastAsia="Times New Roman"/>
          <w:color w:val="000000"/>
          <w:kern w:val="0"/>
          <w:sz w:val="22"/>
          <w:szCs w:val="22"/>
          <w:bdr w:val="none" w:sz="0" w:space="0" w:color="auto" w:frame="1"/>
          <w:lang w:val="en-US" w:eastAsia="en-GB"/>
          <w14:ligatures w14:val="none"/>
        </w:rPr>
        <w:t xml:space="preserve">. When considering successful </w:t>
      </w:r>
      <w:r w:rsidR="00DB096E" w:rsidRPr="00C64B1A">
        <w:rPr>
          <w:rFonts w:eastAsia="Times New Roman"/>
          <w:color w:val="000000"/>
          <w:kern w:val="0"/>
          <w:sz w:val="22"/>
          <w:szCs w:val="22"/>
          <w:bdr w:val="none" w:sz="0" w:space="0" w:color="auto" w:frame="1"/>
          <w:lang w:val="en-US" w:eastAsia="en-GB"/>
          <w14:ligatures w14:val="none"/>
        </w:rPr>
        <w:t>abstinence</w:t>
      </w:r>
      <w:r w:rsidRPr="00C64B1A">
        <w:rPr>
          <w:rFonts w:eastAsia="Times New Roman"/>
          <w:color w:val="000000"/>
          <w:kern w:val="0"/>
          <w:sz w:val="22"/>
          <w:szCs w:val="22"/>
          <w:bdr w:val="none" w:sz="0" w:space="0" w:color="auto" w:frame="1"/>
          <w:lang w:val="en-US" w:eastAsia="en-GB"/>
          <w14:ligatures w14:val="none"/>
        </w:rPr>
        <w:t xml:space="preserve">, the percentage of cigarettes cut down in early pregnancy (&lt;15 weeks) </w:t>
      </w:r>
      <w:r w:rsidR="105B3B56" w:rsidRPr="00C64B1A">
        <w:rPr>
          <w:rFonts w:eastAsia="Times New Roman"/>
          <w:color w:val="000000"/>
          <w:kern w:val="0"/>
          <w:sz w:val="22"/>
          <w:szCs w:val="22"/>
          <w:bdr w:val="none" w:sz="0" w:space="0" w:color="auto" w:frame="1"/>
          <w:lang w:val="en-US" w:eastAsia="en-GB"/>
          <w14:ligatures w14:val="none"/>
        </w:rPr>
        <w:t xml:space="preserve">from pre-pregnancy levels </w:t>
      </w:r>
      <w:r w:rsidRPr="00C64B1A">
        <w:rPr>
          <w:rFonts w:eastAsia="Times New Roman"/>
          <w:color w:val="000000"/>
          <w:kern w:val="0"/>
          <w:sz w:val="22"/>
          <w:szCs w:val="22"/>
          <w:bdr w:val="none" w:sz="0" w:space="0" w:color="auto" w:frame="1"/>
          <w:lang w:val="en-US" w:eastAsia="en-GB"/>
          <w14:ligatures w14:val="none"/>
        </w:rPr>
        <w:t xml:space="preserve">was a statistically significant predictor. </w:t>
      </w:r>
    </w:p>
    <w:p w14:paraId="43EEB231" w14:textId="77777777" w:rsidR="00BE6BB5" w:rsidRPr="00C64B1A" w:rsidRDefault="00BE6BB5" w:rsidP="00BE6BB5">
      <w:pPr>
        <w:rPr>
          <w:rFonts w:cstheme="minorHAnsi"/>
          <w:b/>
          <w:bCs/>
          <w:sz w:val="22"/>
          <w:szCs w:val="22"/>
        </w:rPr>
      </w:pPr>
    </w:p>
    <w:p w14:paraId="3736E0F6" w14:textId="77777777" w:rsidR="00BE6BB5" w:rsidRPr="00C64B1A" w:rsidRDefault="00BE6BB5" w:rsidP="00BE6BB5">
      <w:pPr>
        <w:rPr>
          <w:b/>
          <w:bCs/>
          <w:sz w:val="22"/>
          <w:szCs w:val="22"/>
        </w:rPr>
      </w:pPr>
      <w:r w:rsidRPr="00C64B1A">
        <w:rPr>
          <w:b/>
          <w:bCs/>
          <w:sz w:val="22"/>
          <w:szCs w:val="22"/>
        </w:rPr>
        <w:t>Strengths and weaknesses</w:t>
      </w:r>
    </w:p>
    <w:p w14:paraId="4F610B11" w14:textId="277BE6DC" w:rsidR="00BE6BB5" w:rsidRPr="00C64B1A" w:rsidRDefault="7F8796B3" w:rsidP="35FB7BD3">
      <w:pPr>
        <w:rPr>
          <w:sz w:val="22"/>
          <w:szCs w:val="22"/>
        </w:rPr>
      </w:pPr>
      <w:r w:rsidRPr="00C64B1A">
        <w:rPr>
          <w:sz w:val="22"/>
          <w:szCs w:val="22"/>
        </w:rPr>
        <w:t xml:space="preserve">This study has several strengths, including </w:t>
      </w:r>
      <w:r w:rsidR="7A9686F9" w:rsidRPr="00C64B1A">
        <w:rPr>
          <w:sz w:val="22"/>
          <w:szCs w:val="22"/>
        </w:rPr>
        <w:t xml:space="preserve">using </w:t>
      </w:r>
      <w:r w:rsidR="4AE0EDFE" w:rsidRPr="00C64B1A">
        <w:rPr>
          <w:sz w:val="22"/>
          <w:szCs w:val="22"/>
        </w:rPr>
        <w:t>a large</w:t>
      </w:r>
      <w:r w:rsidR="46C3009F" w:rsidRPr="00C64B1A">
        <w:rPr>
          <w:sz w:val="22"/>
          <w:szCs w:val="22"/>
        </w:rPr>
        <w:t xml:space="preserve"> dataset derived from</w:t>
      </w:r>
      <w:r w:rsidR="4AE0EDFE" w:rsidRPr="00C64B1A">
        <w:rPr>
          <w:sz w:val="22"/>
          <w:szCs w:val="22"/>
        </w:rPr>
        <w:t xml:space="preserve"> </w:t>
      </w:r>
      <w:r w:rsidR="7A9686F9" w:rsidRPr="00C64B1A">
        <w:rPr>
          <w:sz w:val="22"/>
          <w:szCs w:val="22"/>
        </w:rPr>
        <w:t>multicentre</w:t>
      </w:r>
      <w:r w:rsidR="2A597E05" w:rsidRPr="00C64B1A">
        <w:rPr>
          <w:sz w:val="22"/>
          <w:szCs w:val="22"/>
        </w:rPr>
        <w:t xml:space="preserve"> pooled clinical trials</w:t>
      </w:r>
      <w:r w:rsidR="7A9686F9" w:rsidRPr="00C64B1A">
        <w:rPr>
          <w:sz w:val="22"/>
          <w:szCs w:val="22"/>
        </w:rPr>
        <w:t xml:space="preserve"> </w:t>
      </w:r>
      <w:r w:rsidR="77E55390" w:rsidRPr="00C64B1A">
        <w:rPr>
          <w:sz w:val="22"/>
          <w:szCs w:val="22"/>
        </w:rPr>
        <w:t xml:space="preserve">and </w:t>
      </w:r>
      <w:r w:rsidRPr="00C64B1A">
        <w:rPr>
          <w:sz w:val="22"/>
          <w:szCs w:val="22"/>
        </w:rPr>
        <w:t>investigating a broad range of variables. Detailed sensitivity analyses were also carried out using complete cases and biochemically validated outcomes.</w:t>
      </w:r>
    </w:p>
    <w:p w14:paraId="682DE433" w14:textId="62B8A659" w:rsidR="00BE6BB5" w:rsidRPr="00C64B1A" w:rsidRDefault="71B53400" w:rsidP="00BE6BB5">
      <w:pPr>
        <w:rPr>
          <w:sz w:val="22"/>
          <w:szCs w:val="22"/>
        </w:rPr>
      </w:pPr>
      <w:r w:rsidRPr="00C64B1A">
        <w:rPr>
          <w:sz w:val="22"/>
          <w:szCs w:val="22"/>
        </w:rPr>
        <w:t xml:space="preserve">However, there are limitations to consider. A proportion of participants (36%) were lost to follow-up across the two studies. For those participants lost to follow-up, it was assumed that the most likely event was that they had made a quit attempt but were still smoking. This </w:t>
      </w:r>
      <w:r w:rsidR="37A724CE" w:rsidRPr="00C64B1A">
        <w:rPr>
          <w:sz w:val="22"/>
          <w:szCs w:val="22"/>
        </w:rPr>
        <w:t>is in accordance with the Russe</w:t>
      </w:r>
      <w:r w:rsidR="774A6811" w:rsidRPr="00C64B1A">
        <w:rPr>
          <w:sz w:val="22"/>
          <w:szCs w:val="22"/>
        </w:rPr>
        <w:t>l</w:t>
      </w:r>
      <w:r w:rsidR="37A724CE" w:rsidRPr="00C64B1A">
        <w:rPr>
          <w:sz w:val="22"/>
          <w:szCs w:val="22"/>
        </w:rPr>
        <w:t xml:space="preserve">l Standard for reporting smoking </w:t>
      </w:r>
      <w:r w:rsidR="00DB096E" w:rsidRPr="00C64B1A">
        <w:rPr>
          <w:sz w:val="22"/>
          <w:szCs w:val="22"/>
        </w:rPr>
        <w:t>abstinence</w:t>
      </w:r>
      <w:r w:rsidRPr="00C64B1A">
        <w:rPr>
          <w:sz w:val="22"/>
          <w:szCs w:val="22"/>
        </w:rPr>
        <w:t>.</w:t>
      </w:r>
      <w:r w:rsidR="0047740B" w:rsidRPr="00C64B1A">
        <w:rPr>
          <w:sz w:val="22"/>
          <w:szCs w:val="22"/>
          <w:vertAlign w:val="superscript"/>
        </w:rPr>
        <w:t>3</w:t>
      </w:r>
      <w:r w:rsidR="00D37054" w:rsidRPr="00C64B1A">
        <w:rPr>
          <w:sz w:val="22"/>
          <w:szCs w:val="22"/>
          <w:vertAlign w:val="superscript"/>
        </w:rPr>
        <w:t>1</w:t>
      </w:r>
      <w:r w:rsidR="37A724CE" w:rsidRPr="00C64B1A">
        <w:rPr>
          <w:sz w:val="22"/>
          <w:szCs w:val="22"/>
        </w:rPr>
        <w:t xml:space="preserve"> </w:t>
      </w:r>
      <w:r w:rsidRPr="00C64B1A">
        <w:rPr>
          <w:sz w:val="22"/>
          <w:szCs w:val="22"/>
        </w:rPr>
        <w:t xml:space="preserve">Aside from </w:t>
      </w:r>
      <w:r w:rsidR="52506C35" w:rsidRPr="00C64B1A">
        <w:rPr>
          <w:sz w:val="22"/>
          <w:szCs w:val="22"/>
        </w:rPr>
        <w:t xml:space="preserve">the percentage </w:t>
      </w:r>
      <w:r w:rsidRPr="00C64B1A">
        <w:rPr>
          <w:sz w:val="22"/>
          <w:szCs w:val="22"/>
        </w:rPr>
        <w:t xml:space="preserve">having had a previous pregnancy, those lost to follow-up did not differ from those present at follow-up in the characteristics measured as predictor variables. </w:t>
      </w:r>
      <w:r w:rsidR="1DE632DA" w:rsidRPr="00C64B1A">
        <w:rPr>
          <w:sz w:val="22"/>
          <w:szCs w:val="22"/>
        </w:rPr>
        <w:t>Complete case analyses</w:t>
      </w:r>
      <w:r w:rsidR="621DBB5C" w:rsidRPr="00C64B1A">
        <w:rPr>
          <w:sz w:val="22"/>
          <w:szCs w:val="22"/>
        </w:rPr>
        <w:t>, designed to</w:t>
      </w:r>
      <w:r w:rsidR="1DE632DA" w:rsidRPr="00C64B1A">
        <w:rPr>
          <w:sz w:val="22"/>
          <w:szCs w:val="22"/>
        </w:rPr>
        <w:t xml:space="preserve"> investigate the impact of this attrition rate</w:t>
      </w:r>
      <w:r w:rsidR="27F816BF" w:rsidRPr="00C64B1A">
        <w:rPr>
          <w:sz w:val="22"/>
          <w:szCs w:val="22"/>
        </w:rPr>
        <w:t>,</w:t>
      </w:r>
      <w:r w:rsidR="296B6DAC" w:rsidRPr="00C64B1A">
        <w:rPr>
          <w:sz w:val="22"/>
          <w:szCs w:val="22"/>
        </w:rPr>
        <w:t xml:space="preserve"> revealed additional predictor variables for both quit attempt and smoking </w:t>
      </w:r>
      <w:r w:rsidR="00DB096E" w:rsidRPr="00C64B1A">
        <w:rPr>
          <w:sz w:val="22"/>
          <w:szCs w:val="22"/>
        </w:rPr>
        <w:t>abstinence</w:t>
      </w:r>
      <w:r w:rsidR="296B6DAC" w:rsidRPr="00C64B1A">
        <w:rPr>
          <w:sz w:val="22"/>
          <w:szCs w:val="22"/>
        </w:rPr>
        <w:t>. F</w:t>
      </w:r>
      <w:r w:rsidRPr="00C64B1A">
        <w:rPr>
          <w:sz w:val="22"/>
          <w:szCs w:val="22"/>
        </w:rPr>
        <w:t xml:space="preserve">or maximum statistical power, self-reported </w:t>
      </w:r>
      <w:r w:rsidR="00DB096E" w:rsidRPr="00C64B1A">
        <w:rPr>
          <w:sz w:val="22"/>
          <w:szCs w:val="22"/>
        </w:rPr>
        <w:t xml:space="preserve">abstinence </w:t>
      </w:r>
      <w:r w:rsidRPr="00C64B1A">
        <w:rPr>
          <w:sz w:val="22"/>
          <w:szCs w:val="22"/>
        </w:rPr>
        <w:t>was used as a main outcome variable due to the larger dataset.</w:t>
      </w:r>
      <w:r w:rsidR="6F8D5000" w:rsidRPr="00C64B1A">
        <w:rPr>
          <w:sz w:val="22"/>
          <w:szCs w:val="22"/>
        </w:rPr>
        <w:t xml:space="preserve"> In sensitivity analyses using biochemically validated </w:t>
      </w:r>
      <w:r w:rsidR="00DB096E" w:rsidRPr="00C64B1A">
        <w:rPr>
          <w:sz w:val="22"/>
          <w:szCs w:val="22"/>
        </w:rPr>
        <w:t>abstinence</w:t>
      </w:r>
      <w:r w:rsidR="6F8D5000" w:rsidRPr="00C64B1A">
        <w:rPr>
          <w:sz w:val="22"/>
          <w:szCs w:val="22"/>
        </w:rPr>
        <w:t xml:space="preserve">, the percentage of cigarettes cut down in early pregnancy was not a statistically significant predictor of smoking </w:t>
      </w:r>
      <w:r w:rsidR="00DB096E" w:rsidRPr="00C64B1A">
        <w:rPr>
          <w:sz w:val="22"/>
          <w:szCs w:val="22"/>
        </w:rPr>
        <w:t>abstinence</w:t>
      </w:r>
      <w:r w:rsidR="6F8D5000" w:rsidRPr="00C64B1A">
        <w:rPr>
          <w:sz w:val="22"/>
          <w:szCs w:val="22"/>
        </w:rPr>
        <w:t>. Therefore, i</w:t>
      </w:r>
      <w:r w:rsidRPr="00C64B1A">
        <w:rPr>
          <w:sz w:val="22"/>
          <w:szCs w:val="22"/>
        </w:rPr>
        <w:t xml:space="preserve">t is possible that participants who self-reported smoking </w:t>
      </w:r>
      <w:r w:rsidR="00DB096E" w:rsidRPr="00C64B1A">
        <w:rPr>
          <w:sz w:val="22"/>
          <w:szCs w:val="22"/>
        </w:rPr>
        <w:t xml:space="preserve">abstinence </w:t>
      </w:r>
      <w:r w:rsidRPr="00C64B1A">
        <w:rPr>
          <w:sz w:val="22"/>
          <w:szCs w:val="22"/>
        </w:rPr>
        <w:t xml:space="preserve">may be also more likely to self-report cutting down smoking early in the pregnancy because of perceived social desirability. </w:t>
      </w:r>
    </w:p>
    <w:p w14:paraId="399F49F7" w14:textId="65B3EDBC" w:rsidR="00D37054" w:rsidRPr="00C64B1A" w:rsidRDefault="08FC7A16" w:rsidP="49324E94">
      <w:pPr>
        <w:rPr>
          <w:sz w:val="22"/>
          <w:szCs w:val="22"/>
          <w:vertAlign w:val="superscript"/>
        </w:rPr>
      </w:pPr>
      <w:bookmarkStart w:id="7" w:name="_Hlk208052406"/>
      <w:r w:rsidRPr="00C64B1A">
        <w:rPr>
          <w:rFonts w:cs="Calibri"/>
          <w:sz w:val="22"/>
          <w:szCs w:val="22"/>
        </w:rPr>
        <w:t>It is possible that some participants who would have passed biochemical validation were not included in this because they did not provide a sample. There are limitations of the biochemical validation as it is also possible that some participants could have had a falsely elevated reading, for example due to environmental CO</w:t>
      </w:r>
      <w:r w:rsidR="066FC874" w:rsidRPr="00C64B1A">
        <w:rPr>
          <w:rFonts w:cs="Calibri"/>
          <w:sz w:val="22"/>
          <w:szCs w:val="22"/>
        </w:rPr>
        <w:t xml:space="preserve"> or</w:t>
      </w:r>
      <w:r w:rsidRPr="00C64B1A">
        <w:rPr>
          <w:rFonts w:cs="Calibri"/>
          <w:sz w:val="22"/>
          <w:szCs w:val="22"/>
        </w:rPr>
        <w:t xml:space="preserve"> second</w:t>
      </w:r>
      <w:r w:rsidR="066FC874" w:rsidRPr="00C64B1A">
        <w:rPr>
          <w:rFonts w:cs="Calibri"/>
          <w:sz w:val="22"/>
          <w:szCs w:val="22"/>
        </w:rPr>
        <w:t>-</w:t>
      </w:r>
      <w:r w:rsidRPr="00C64B1A">
        <w:rPr>
          <w:rFonts w:cs="Calibri"/>
          <w:sz w:val="22"/>
          <w:szCs w:val="22"/>
        </w:rPr>
        <w:t>hand smoke exposure. Conversely, false negatives could be due to th</w:t>
      </w:r>
      <w:r w:rsidR="2EAB1A3A" w:rsidRPr="00C64B1A">
        <w:rPr>
          <w:rFonts w:cs="Calibri"/>
          <w:sz w:val="22"/>
          <w:szCs w:val="22"/>
        </w:rPr>
        <w:t>e</w:t>
      </w:r>
      <w:r w:rsidRPr="00C64B1A">
        <w:rPr>
          <w:rFonts w:cs="Calibri"/>
          <w:sz w:val="22"/>
          <w:szCs w:val="22"/>
        </w:rPr>
        <w:t xml:space="preserve"> accelerated metabolism due to pregnancy or a time-lag between smoking and testing</w:t>
      </w:r>
      <w:bookmarkEnd w:id="7"/>
      <w:r w:rsidRPr="00C64B1A">
        <w:rPr>
          <w:rFonts w:cs="Calibri"/>
          <w:sz w:val="22"/>
          <w:szCs w:val="22"/>
        </w:rPr>
        <w:t>.</w:t>
      </w:r>
      <w:r w:rsidR="67C5B8B8" w:rsidRPr="00C64B1A">
        <w:rPr>
          <w:rFonts w:cs="Calibri"/>
          <w:sz w:val="22"/>
          <w:szCs w:val="22"/>
          <w:vertAlign w:val="superscript"/>
        </w:rPr>
        <w:t>2</w:t>
      </w:r>
      <w:r w:rsidR="2776038D" w:rsidRPr="00C64B1A">
        <w:rPr>
          <w:rFonts w:cs="Calibri"/>
          <w:sz w:val="22"/>
          <w:szCs w:val="22"/>
          <w:vertAlign w:val="superscript"/>
        </w:rPr>
        <w:t>9</w:t>
      </w:r>
    </w:p>
    <w:p w14:paraId="439856CA" w14:textId="3C31CA6E" w:rsidR="00BE6BB5" w:rsidRPr="00C64B1A" w:rsidRDefault="00C168B6" w:rsidP="00BE6BB5">
      <w:pPr>
        <w:rPr>
          <w:sz w:val="22"/>
          <w:szCs w:val="22"/>
        </w:rPr>
      </w:pPr>
      <w:r w:rsidRPr="00C64B1A">
        <w:rPr>
          <w:sz w:val="22"/>
          <w:szCs w:val="22"/>
        </w:rPr>
        <w:t>We included factors that had been identified as important in previous research,</w:t>
      </w:r>
      <w:r w:rsidR="0047740B" w:rsidRPr="00C64B1A">
        <w:rPr>
          <w:sz w:val="22"/>
          <w:szCs w:val="22"/>
          <w:vertAlign w:val="superscript"/>
        </w:rPr>
        <w:t>15,</w:t>
      </w:r>
      <w:r w:rsidRPr="00C64B1A">
        <w:rPr>
          <w:sz w:val="22"/>
          <w:szCs w:val="22"/>
          <w:vertAlign w:val="superscript"/>
        </w:rPr>
        <w:fldChar w:fldCharType="begin">
          <w:fldData xml:space="preserve">PEVuZE5vdGU+PENpdGU+PEF1dGhvcj5SaWF6PC9BdXRob3I+PFllYXI+MjAxODwvWWVhcj48UmVj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</w:fldData>
        </w:fldChar>
      </w:r>
      <w:r w:rsidRPr="00C64B1A">
        <w:rPr>
          <w:sz w:val="22"/>
          <w:szCs w:val="22"/>
          <w:vertAlign w:val="superscript"/>
        </w:rPr>
        <w:instrText xml:space="preserve"> ADDIN EN.CITE </w:instrText>
      </w:r>
      <w:r w:rsidRPr="00C64B1A">
        <w:rPr>
          <w:sz w:val="22"/>
          <w:szCs w:val="22"/>
          <w:vertAlign w:val="superscript"/>
        </w:rPr>
        <w:fldChar w:fldCharType="begin">
          <w:fldData xml:space="preserve">PEVuZE5vdGU+PENpdGU+PEF1dGhvcj5SaWF6PC9BdXRob3I+PFllYXI+MjAxODwvWWVhcj48UmVj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</w:fldData>
        </w:fldChar>
      </w:r>
      <w:r w:rsidRPr="00C64B1A">
        <w:rPr>
          <w:sz w:val="22"/>
          <w:szCs w:val="22"/>
          <w:vertAlign w:val="superscript"/>
        </w:rPr>
        <w:instrText xml:space="preserve"> ADDIN EN.CITE.DATA </w:instrText>
      </w:r>
      <w:r w:rsidRPr="00C64B1A">
        <w:rPr>
          <w:sz w:val="22"/>
          <w:szCs w:val="22"/>
          <w:vertAlign w:val="superscript"/>
        </w:rPr>
      </w:r>
      <w:r w:rsidRPr="00C64B1A">
        <w:rPr>
          <w:sz w:val="22"/>
          <w:szCs w:val="22"/>
          <w:vertAlign w:val="superscript"/>
        </w:rPr>
        <w:fldChar w:fldCharType="end"/>
      </w:r>
      <w:r w:rsidRPr="00C64B1A">
        <w:rPr>
          <w:sz w:val="22"/>
          <w:szCs w:val="22"/>
          <w:vertAlign w:val="superscript"/>
        </w:rPr>
      </w:r>
      <w:r w:rsidRPr="00C64B1A">
        <w:rPr>
          <w:sz w:val="22"/>
          <w:szCs w:val="22"/>
          <w:vertAlign w:val="superscript"/>
        </w:rPr>
        <w:fldChar w:fldCharType="separate"/>
      </w:r>
      <w:r w:rsidRPr="00C64B1A">
        <w:rPr>
          <w:noProof/>
          <w:sz w:val="22"/>
          <w:szCs w:val="22"/>
          <w:vertAlign w:val="superscript"/>
        </w:rPr>
        <w:t>17</w:t>
      </w:r>
      <w:r w:rsidRPr="00C64B1A">
        <w:rPr>
          <w:sz w:val="22"/>
          <w:szCs w:val="22"/>
          <w:vertAlign w:val="superscript"/>
        </w:rPr>
        <w:fldChar w:fldCharType="end"/>
      </w:r>
      <w:r w:rsidR="0047740B" w:rsidRPr="00C64B1A">
        <w:rPr>
          <w:sz w:val="22"/>
          <w:szCs w:val="22"/>
          <w:vertAlign w:val="superscript"/>
        </w:rPr>
        <w:t>,21</w:t>
      </w:r>
      <w:r w:rsidRPr="00C64B1A">
        <w:rPr>
          <w:sz w:val="22"/>
          <w:szCs w:val="22"/>
          <w:vertAlign w:val="superscript"/>
        </w:rPr>
        <w:t xml:space="preserve">  </w:t>
      </w:r>
      <w:r w:rsidRPr="00C64B1A">
        <w:rPr>
          <w:sz w:val="22"/>
          <w:szCs w:val="22"/>
        </w:rPr>
        <w:t>and t</w:t>
      </w:r>
      <w:r w:rsidR="6240ADE4" w:rsidRPr="00C64B1A">
        <w:rPr>
          <w:sz w:val="22"/>
          <w:szCs w:val="22"/>
        </w:rPr>
        <w:t>he method used to conduct the multivaria</w:t>
      </w:r>
      <w:r w:rsidR="0AE9D471" w:rsidRPr="00C64B1A">
        <w:rPr>
          <w:sz w:val="22"/>
          <w:szCs w:val="22"/>
        </w:rPr>
        <w:t>ble</w:t>
      </w:r>
      <w:r w:rsidR="6240ADE4" w:rsidRPr="00C64B1A">
        <w:rPr>
          <w:sz w:val="22"/>
          <w:szCs w:val="22"/>
        </w:rPr>
        <w:t xml:space="preserve"> analyses examined for potential </w:t>
      </w:r>
      <w:r w:rsidR="57450671" w:rsidRPr="00C64B1A">
        <w:rPr>
          <w:sz w:val="22"/>
          <w:szCs w:val="22"/>
        </w:rPr>
        <w:t xml:space="preserve">collinearity </w:t>
      </w:r>
      <w:r w:rsidR="6240ADE4" w:rsidRPr="00C64B1A">
        <w:rPr>
          <w:sz w:val="22"/>
          <w:szCs w:val="22"/>
        </w:rPr>
        <w:t>between the predictor variables</w:t>
      </w:r>
      <w:r w:rsidR="004450CE" w:rsidRPr="00C64B1A">
        <w:rPr>
          <w:sz w:val="22"/>
          <w:szCs w:val="22"/>
        </w:rPr>
        <w:t xml:space="preserve"> (Pearson’s coefficient &lt;0.8).</w:t>
      </w:r>
    </w:p>
    <w:p w14:paraId="46464A31" w14:textId="70484D92" w:rsidR="00BE6BB5" w:rsidRPr="00C64B1A" w:rsidRDefault="71B53400" w:rsidP="00BE6BB5">
      <w:pPr>
        <w:rPr>
          <w:sz w:val="22"/>
          <w:szCs w:val="22"/>
        </w:rPr>
      </w:pPr>
      <w:r w:rsidRPr="00C64B1A">
        <w:rPr>
          <w:sz w:val="22"/>
          <w:szCs w:val="22"/>
        </w:rPr>
        <w:t xml:space="preserve">As participants volunteered to join the trial, </w:t>
      </w:r>
      <w:r w:rsidR="33B30886" w:rsidRPr="00C64B1A">
        <w:rPr>
          <w:sz w:val="22"/>
          <w:szCs w:val="22"/>
        </w:rPr>
        <w:t>it was possible that they</w:t>
      </w:r>
      <w:r w:rsidRPr="00C64B1A">
        <w:rPr>
          <w:sz w:val="22"/>
          <w:szCs w:val="22"/>
        </w:rPr>
        <w:t xml:space="preserve"> had a higher baseline motivation to quit</w:t>
      </w:r>
      <w:r w:rsidR="55F6F802" w:rsidRPr="00C64B1A">
        <w:rPr>
          <w:sz w:val="22"/>
          <w:szCs w:val="22"/>
        </w:rPr>
        <w:t xml:space="preserve"> than the general population of pregnant smokers</w:t>
      </w:r>
      <w:r w:rsidRPr="00C64B1A">
        <w:rPr>
          <w:sz w:val="22"/>
          <w:szCs w:val="22"/>
        </w:rPr>
        <w:t xml:space="preserve">. However, </w:t>
      </w:r>
      <w:r w:rsidR="63607612" w:rsidRPr="00C64B1A">
        <w:rPr>
          <w:sz w:val="22"/>
          <w:szCs w:val="22"/>
        </w:rPr>
        <w:t xml:space="preserve">only </w:t>
      </w:r>
      <w:r w:rsidRPr="00C64B1A">
        <w:rPr>
          <w:sz w:val="22"/>
          <w:szCs w:val="22"/>
        </w:rPr>
        <w:t xml:space="preserve">54% of the </w:t>
      </w:r>
      <w:r w:rsidRPr="00C64B1A">
        <w:rPr>
          <w:sz w:val="22"/>
          <w:szCs w:val="22"/>
        </w:rPr>
        <w:lastRenderedPageBreak/>
        <w:t>participants planned to quit in the next month compared to 70% of pregnant smokers in the general population,</w:t>
      </w:r>
      <w:r w:rsidR="0047740B" w:rsidRPr="00C64B1A">
        <w:rPr>
          <w:sz w:val="22"/>
          <w:szCs w:val="22"/>
          <w:vertAlign w:val="superscript"/>
        </w:rPr>
        <w:t>3</w:t>
      </w:r>
      <w:r w:rsidR="00D37054" w:rsidRPr="00C64B1A">
        <w:rPr>
          <w:sz w:val="22"/>
          <w:szCs w:val="22"/>
          <w:vertAlign w:val="superscript"/>
        </w:rPr>
        <w:t>3</w:t>
      </w:r>
      <w:r w:rsidRPr="00C64B1A">
        <w:rPr>
          <w:sz w:val="22"/>
          <w:szCs w:val="22"/>
        </w:rPr>
        <w:t xml:space="preserve"> suggesting that </w:t>
      </w:r>
      <w:r w:rsidR="06ADA250" w:rsidRPr="00C64B1A">
        <w:rPr>
          <w:sz w:val="22"/>
          <w:szCs w:val="22"/>
        </w:rPr>
        <w:t>this was not the case</w:t>
      </w:r>
      <w:r w:rsidRPr="00C64B1A">
        <w:rPr>
          <w:sz w:val="22"/>
          <w:szCs w:val="22"/>
        </w:rPr>
        <w:t xml:space="preserve">. </w:t>
      </w:r>
      <w:r w:rsidR="61942BA2" w:rsidRPr="00C64B1A">
        <w:rPr>
          <w:sz w:val="22"/>
          <w:szCs w:val="22"/>
        </w:rPr>
        <w:t xml:space="preserve">The </w:t>
      </w:r>
      <w:proofErr w:type="spellStart"/>
      <w:r w:rsidR="61942BA2" w:rsidRPr="00C64B1A">
        <w:rPr>
          <w:sz w:val="22"/>
          <w:szCs w:val="22"/>
        </w:rPr>
        <w:t>MiQuit</w:t>
      </w:r>
      <w:proofErr w:type="spellEnd"/>
      <w:r w:rsidR="61942BA2" w:rsidRPr="00C64B1A">
        <w:rPr>
          <w:sz w:val="22"/>
          <w:szCs w:val="22"/>
        </w:rPr>
        <w:t xml:space="preserve"> intervention is designed to be used by pregnant people who are not motivated to quit, as well as those who are, </w:t>
      </w:r>
      <w:r w:rsidR="1590464E" w:rsidRPr="00C64B1A">
        <w:rPr>
          <w:sz w:val="22"/>
          <w:szCs w:val="22"/>
        </w:rPr>
        <w:t xml:space="preserve">hence the wide </w:t>
      </w:r>
      <w:r w:rsidR="2FE5B5FE" w:rsidRPr="00C64B1A">
        <w:rPr>
          <w:sz w:val="22"/>
          <w:szCs w:val="22"/>
        </w:rPr>
        <w:t>range</w:t>
      </w:r>
      <w:r w:rsidR="1590464E" w:rsidRPr="00C64B1A">
        <w:rPr>
          <w:sz w:val="22"/>
          <w:szCs w:val="22"/>
        </w:rPr>
        <w:t xml:space="preserve"> in participants’ baseline quit motivation.</w:t>
      </w:r>
      <w:r w:rsidR="61942BA2" w:rsidRPr="00C64B1A">
        <w:rPr>
          <w:sz w:val="22"/>
          <w:szCs w:val="22"/>
        </w:rPr>
        <w:t xml:space="preserve"> </w:t>
      </w:r>
    </w:p>
    <w:p w14:paraId="685C3353" w14:textId="38541C6A" w:rsidR="3A803548" w:rsidRPr="00C64B1A" w:rsidRDefault="71B53400" w:rsidP="3A803548">
      <w:pPr>
        <w:rPr>
          <w:b/>
          <w:bCs/>
          <w:sz w:val="22"/>
          <w:szCs w:val="22"/>
        </w:rPr>
      </w:pPr>
      <w:r w:rsidRPr="00C64B1A">
        <w:rPr>
          <w:sz w:val="22"/>
          <w:szCs w:val="22"/>
        </w:rPr>
        <w:t xml:space="preserve">The study’s inclusion criteria of speaking English fluently, and most of the sample being White British could limit the generalisability of the results. </w:t>
      </w:r>
      <w:r w:rsidR="64912650" w:rsidRPr="00C64B1A">
        <w:rPr>
          <w:sz w:val="22"/>
          <w:szCs w:val="22"/>
        </w:rPr>
        <w:t>However,</w:t>
      </w:r>
      <w:r w:rsidR="1B8ACFB1" w:rsidRPr="00C64B1A">
        <w:rPr>
          <w:sz w:val="22"/>
          <w:szCs w:val="22"/>
        </w:rPr>
        <w:t xml:space="preserve"> </w:t>
      </w:r>
      <w:r w:rsidR="35A0DF0E" w:rsidRPr="00C64B1A">
        <w:rPr>
          <w:sz w:val="22"/>
          <w:szCs w:val="22"/>
        </w:rPr>
        <w:t xml:space="preserve">UK </w:t>
      </w:r>
      <w:r w:rsidR="1B8ACFB1" w:rsidRPr="00C64B1A">
        <w:rPr>
          <w:sz w:val="22"/>
          <w:szCs w:val="22"/>
        </w:rPr>
        <w:t xml:space="preserve">smoking in pregnancy rates </w:t>
      </w:r>
      <w:r w:rsidR="24EA955A" w:rsidRPr="00C64B1A">
        <w:rPr>
          <w:sz w:val="22"/>
          <w:szCs w:val="22"/>
        </w:rPr>
        <w:t xml:space="preserve">have </w:t>
      </w:r>
      <w:r w:rsidR="57299707" w:rsidRPr="00C64B1A">
        <w:rPr>
          <w:sz w:val="22"/>
          <w:szCs w:val="22"/>
        </w:rPr>
        <w:t xml:space="preserve">traditionally </w:t>
      </w:r>
      <w:r w:rsidR="1B8ACFB1" w:rsidRPr="00C64B1A">
        <w:rPr>
          <w:sz w:val="22"/>
          <w:szCs w:val="22"/>
        </w:rPr>
        <w:t>appear</w:t>
      </w:r>
      <w:r w:rsidR="343FAA46" w:rsidRPr="00C64B1A">
        <w:rPr>
          <w:sz w:val="22"/>
          <w:szCs w:val="22"/>
        </w:rPr>
        <w:t>ed</w:t>
      </w:r>
      <w:r w:rsidR="1B8ACFB1" w:rsidRPr="00C64B1A">
        <w:rPr>
          <w:sz w:val="22"/>
          <w:szCs w:val="22"/>
        </w:rPr>
        <w:t xml:space="preserve"> highest among those with White British ethnicity</w:t>
      </w:r>
      <w:r w:rsidR="648136F6" w:rsidRPr="00C64B1A">
        <w:rPr>
          <w:sz w:val="22"/>
          <w:szCs w:val="22"/>
        </w:rPr>
        <w:t>.</w:t>
      </w:r>
      <w:r w:rsidR="0047740B" w:rsidRPr="00C64B1A">
        <w:rPr>
          <w:sz w:val="22"/>
          <w:szCs w:val="22"/>
          <w:vertAlign w:val="superscript"/>
        </w:rPr>
        <w:t>9</w:t>
      </w:r>
      <w:r w:rsidR="1B8ACFB1" w:rsidRPr="00C64B1A">
        <w:rPr>
          <w:sz w:val="22"/>
          <w:szCs w:val="22"/>
        </w:rPr>
        <w:t xml:space="preserve"> </w:t>
      </w:r>
      <w:r w:rsidR="648136F6" w:rsidRPr="00C64B1A">
        <w:rPr>
          <w:sz w:val="22"/>
          <w:szCs w:val="22"/>
        </w:rPr>
        <w:t>F</w:t>
      </w:r>
      <w:r w:rsidRPr="00C64B1A">
        <w:rPr>
          <w:sz w:val="22"/>
          <w:szCs w:val="22"/>
        </w:rPr>
        <w:t>uture research should explore whether these results are consistent in other demographics to ensure healthcare intervention equity.</w:t>
      </w:r>
    </w:p>
    <w:p w14:paraId="4038E136" w14:textId="225A426E" w:rsidR="3A803548" w:rsidRPr="00C64B1A" w:rsidRDefault="3A803548" w:rsidP="3A803548">
      <w:pPr>
        <w:rPr>
          <w:b/>
          <w:bCs/>
          <w:sz w:val="22"/>
          <w:szCs w:val="22"/>
        </w:rPr>
      </w:pPr>
    </w:p>
    <w:p w14:paraId="58B1AC40" w14:textId="77777777" w:rsidR="00577E5D" w:rsidRPr="00C64B1A" w:rsidRDefault="00577E5D" w:rsidP="00577E5D">
      <w:pPr>
        <w:rPr>
          <w:rFonts w:cstheme="minorHAnsi"/>
          <w:b/>
          <w:bCs/>
          <w:sz w:val="22"/>
          <w:szCs w:val="22"/>
        </w:rPr>
      </w:pPr>
      <w:r w:rsidRPr="00C64B1A">
        <w:rPr>
          <w:rFonts w:cstheme="minorHAnsi"/>
          <w:b/>
          <w:bCs/>
          <w:sz w:val="22"/>
          <w:szCs w:val="22"/>
        </w:rPr>
        <w:t xml:space="preserve">Findings in context of previous literature </w:t>
      </w:r>
    </w:p>
    <w:p w14:paraId="3329F9D4" w14:textId="77777777" w:rsidR="00577E5D" w:rsidRPr="00C64B1A" w:rsidRDefault="00577E5D" w:rsidP="00577E5D">
      <w:pPr>
        <w:rPr>
          <w:rFonts w:cstheme="minorHAnsi"/>
          <w:i/>
          <w:iCs/>
          <w:sz w:val="22"/>
          <w:szCs w:val="22"/>
        </w:rPr>
      </w:pPr>
      <w:r w:rsidRPr="00C64B1A">
        <w:rPr>
          <w:rFonts w:cstheme="minorHAnsi"/>
          <w:i/>
          <w:iCs/>
          <w:sz w:val="22"/>
          <w:szCs w:val="22"/>
        </w:rPr>
        <w:t xml:space="preserve">Quit Attempt </w:t>
      </w:r>
    </w:p>
    <w:p w14:paraId="07B50059" w14:textId="6786E3B7" w:rsidR="00577E5D" w:rsidRPr="00C64B1A" w:rsidRDefault="7FA35ED2" w:rsidP="2A8C5F54">
      <w:pPr>
        <w:spacing w:line="240" w:lineRule="auto"/>
        <w:rPr>
          <w:sz w:val="22"/>
          <w:szCs w:val="22"/>
        </w:rPr>
      </w:pPr>
      <w:r w:rsidRPr="00C64B1A">
        <w:rPr>
          <w:sz w:val="22"/>
          <w:szCs w:val="22"/>
        </w:rPr>
        <w:t xml:space="preserve">Having a higher intention to quit and higher combined self-efficacy score were statistically significant predictors of making a quit attempt in this study, which </w:t>
      </w:r>
      <w:r w:rsidR="055111C7" w:rsidRPr="00C64B1A">
        <w:rPr>
          <w:sz w:val="22"/>
          <w:szCs w:val="22"/>
        </w:rPr>
        <w:t>is</w:t>
      </w:r>
      <w:r w:rsidRPr="00C64B1A">
        <w:rPr>
          <w:sz w:val="22"/>
          <w:szCs w:val="22"/>
        </w:rPr>
        <w:t xml:space="preserve"> in line with </w:t>
      </w:r>
      <w:r w:rsidR="757EB161" w:rsidRPr="00C64B1A">
        <w:rPr>
          <w:sz w:val="22"/>
          <w:szCs w:val="22"/>
        </w:rPr>
        <w:t>p</w:t>
      </w:r>
      <w:r w:rsidRPr="00C64B1A">
        <w:rPr>
          <w:sz w:val="22"/>
          <w:szCs w:val="22"/>
        </w:rPr>
        <w:t xml:space="preserve">revious research in the general adult </w:t>
      </w:r>
      <w:r w:rsidR="0D53F130" w:rsidRPr="00C64B1A">
        <w:rPr>
          <w:sz w:val="22"/>
          <w:szCs w:val="22"/>
        </w:rPr>
        <w:t xml:space="preserve">smoking </w:t>
      </w:r>
      <w:r w:rsidRPr="00C64B1A">
        <w:rPr>
          <w:sz w:val="22"/>
          <w:szCs w:val="22"/>
        </w:rPr>
        <w:t>population.</w:t>
      </w:r>
      <w:r w:rsidR="288FDEEB" w:rsidRPr="00C64B1A">
        <w:rPr>
          <w:sz w:val="22"/>
          <w:szCs w:val="22"/>
          <w:vertAlign w:val="superscript"/>
        </w:rPr>
        <w:t>3</w:t>
      </w:r>
      <w:r w:rsidR="08FC7A16" w:rsidRPr="00C64B1A">
        <w:rPr>
          <w:sz w:val="22"/>
          <w:szCs w:val="22"/>
          <w:vertAlign w:val="superscript"/>
        </w:rPr>
        <w:t>2</w:t>
      </w:r>
      <w:r w:rsidR="288FDEEB" w:rsidRPr="00C64B1A">
        <w:rPr>
          <w:sz w:val="22"/>
          <w:szCs w:val="22"/>
          <w:vertAlign w:val="superscript"/>
        </w:rPr>
        <w:t>,3</w:t>
      </w:r>
      <w:r w:rsidR="08FC7A16" w:rsidRPr="00C64B1A">
        <w:rPr>
          <w:sz w:val="22"/>
          <w:szCs w:val="22"/>
          <w:vertAlign w:val="superscript"/>
        </w:rPr>
        <w:t>4</w:t>
      </w:r>
      <w:r w:rsidR="5EA45EF1" w:rsidRPr="00C64B1A">
        <w:rPr>
          <w:sz w:val="22"/>
          <w:szCs w:val="22"/>
          <w:vertAlign w:val="superscript"/>
        </w:rPr>
        <w:t xml:space="preserve"> </w:t>
      </w:r>
      <w:r w:rsidR="0AA712DF" w:rsidRPr="00C64B1A">
        <w:rPr>
          <w:rFonts w:eastAsia="Times New Roman"/>
          <w:color w:val="000000"/>
          <w:kern w:val="0"/>
          <w:sz w:val="22"/>
          <w:szCs w:val="22"/>
          <w:bdr w:val="none" w:sz="0" w:space="0" w:color="auto" w:frame="1"/>
          <w:lang w:eastAsia="en-GB"/>
          <w14:ligatures w14:val="none"/>
        </w:rPr>
        <w:t>Co</w:t>
      </w:r>
      <w:r w:rsidRPr="00C64B1A">
        <w:rPr>
          <w:rFonts w:eastAsia="Times New Roman"/>
          <w:color w:val="000000"/>
          <w:kern w:val="0"/>
          <w:sz w:val="22"/>
          <w:szCs w:val="22"/>
          <w:bdr w:val="none" w:sz="0" w:space="0" w:color="auto" w:frame="1"/>
          <w:lang w:eastAsia="en-GB"/>
          <w14:ligatures w14:val="none"/>
        </w:rPr>
        <w:t xml:space="preserve">mbined self-efficacy was </w:t>
      </w:r>
      <w:r w:rsidR="779CBBA6" w:rsidRPr="00C64B1A">
        <w:rPr>
          <w:rFonts w:eastAsia="Times New Roman"/>
          <w:color w:val="000000"/>
          <w:kern w:val="0"/>
          <w:sz w:val="22"/>
          <w:szCs w:val="22"/>
          <w:bdr w:val="none" w:sz="0" w:space="0" w:color="auto" w:frame="1"/>
          <w:lang w:eastAsia="en-GB"/>
          <w14:ligatures w14:val="none"/>
        </w:rPr>
        <w:t>not statistically</w:t>
      </w:r>
      <w:r w:rsidRPr="00C64B1A">
        <w:rPr>
          <w:rFonts w:eastAsia="Times New Roman"/>
          <w:color w:val="000000"/>
          <w:kern w:val="0"/>
          <w:sz w:val="22"/>
          <w:szCs w:val="22"/>
          <w:bdr w:val="none" w:sz="0" w:space="0" w:color="auto" w:frame="1"/>
          <w:lang w:eastAsia="en-GB"/>
          <w14:ligatures w14:val="none"/>
        </w:rPr>
        <w:t xml:space="preserve"> significant</w:t>
      </w:r>
      <w:r w:rsidR="4727A64F" w:rsidRPr="00C64B1A">
        <w:rPr>
          <w:rFonts w:eastAsia="Times New Roman"/>
          <w:color w:val="000000"/>
          <w:kern w:val="0"/>
          <w:sz w:val="22"/>
          <w:szCs w:val="22"/>
          <w:bdr w:val="none" w:sz="0" w:space="0" w:color="auto" w:frame="1"/>
          <w:lang w:eastAsia="en-GB"/>
          <w14:ligatures w14:val="none"/>
        </w:rPr>
        <w:t xml:space="preserve"> in pregnant smokers in a previous smaller study,</w:t>
      </w:r>
      <w:r w:rsidR="288FDEEB" w:rsidRPr="00C64B1A">
        <w:rPr>
          <w:rFonts w:eastAsia="Times New Roman"/>
          <w:color w:val="000000"/>
          <w:kern w:val="0"/>
          <w:sz w:val="22"/>
          <w:szCs w:val="22"/>
          <w:bdr w:val="none" w:sz="0" w:space="0" w:color="auto" w:frame="1"/>
          <w:vertAlign w:val="superscript"/>
          <w:lang w:eastAsia="en-GB"/>
          <w14:ligatures w14:val="none"/>
        </w:rPr>
        <w:t>22</w:t>
      </w:r>
      <w:r w:rsidRPr="00C64B1A">
        <w:rPr>
          <w:sz w:val="22"/>
          <w:szCs w:val="22"/>
        </w:rPr>
        <w:t xml:space="preserve"> </w:t>
      </w:r>
      <w:r w:rsidR="15EE0DE9" w:rsidRPr="00C64B1A">
        <w:rPr>
          <w:sz w:val="22"/>
          <w:szCs w:val="22"/>
        </w:rPr>
        <w:t>but t</w:t>
      </w:r>
      <w:r w:rsidRPr="00C64B1A">
        <w:rPr>
          <w:rFonts w:eastAsia="Times New Roman"/>
          <w:color w:val="000000"/>
          <w:kern w:val="0"/>
          <w:sz w:val="22"/>
          <w:szCs w:val="22"/>
          <w:bdr w:val="none" w:sz="0" w:space="0" w:color="auto" w:frame="1"/>
          <w:lang w:eastAsia="en-GB"/>
          <w14:ligatures w14:val="none"/>
        </w:rPr>
        <w:t xml:space="preserve">he larger dataset and hence higher power in </w:t>
      </w:r>
      <w:r w:rsidR="341E3786" w:rsidRPr="00C64B1A">
        <w:rPr>
          <w:rFonts w:eastAsia="Times New Roman"/>
          <w:color w:val="000000"/>
          <w:kern w:val="0"/>
          <w:sz w:val="22"/>
          <w:szCs w:val="22"/>
          <w:bdr w:val="none" w:sz="0" w:space="0" w:color="auto" w:frame="1"/>
          <w:lang w:eastAsia="en-GB"/>
          <w14:ligatures w14:val="none"/>
        </w:rPr>
        <w:t>the current</w:t>
      </w:r>
      <w:r w:rsidRPr="00C64B1A">
        <w:rPr>
          <w:rFonts w:eastAsia="Times New Roman"/>
          <w:color w:val="000000"/>
          <w:kern w:val="0"/>
          <w:sz w:val="22"/>
          <w:szCs w:val="22"/>
          <w:bdr w:val="none" w:sz="0" w:space="0" w:color="auto" w:frame="1"/>
          <w:lang w:eastAsia="en-GB"/>
          <w14:ligatures w14:val="none"/>
        </w:rPr>
        <w:t xml:space="preserve"> study may account for th</w:t>
      </w:r>
      <w:r w:rsidR="3C846CE7" w:rsidRPr="00C64B1A">
        <w:rPr>
          <w:rFonts w:eastAsia="Times New Roman"/>
          <w:color w:val="000000"/>
          <w:kern w:val="0"/>
          <w:sz w:val="22"/>
          <w:szCs w:val="22"/>
          <w:bdr w:val="none" w:sz="0" w:space="0" w:color="auto" w:frame="1"/>
          <w:lang w:eastAsia="en-GB"/>
          <w14:ligatures w14:val="none"/>
        </w:rPr>
        <w:t>is</w:t>
      </w:r>
      <w:r w:rsidRPr="00C64B1A">
        <w:rPr>
          <w:rFonts w:eastAsia="Times New Roman"/>
          <w:color w:val="000000"/>
          <w:kern w:val="0"/>
          <w:sz w:val="22"/>
          <w:szCs w:val="22"/>
          <w:bdr w:val="none" w:sz="0" w:space="0" w:color="auto" w:frame="1"/>
          <w:lang w:eastAsia="en-GB"/>
          <w14:ligatures w14:val="none"/>
        </w:rPr>
        <w:t xml:space="preserve"> finding. </w:t>
      </w:r>
    </w:p>
    <w:p w14:paraId="5F0C62C5" w14:textId="66ADD49F" w:rsidR="627E1644" w:rsidRPr="00C64B1A" w:rsidRDefault="627E1644" w:rsidP="0AFB7DDB">
      <w:pPr>
        <w:spacing w:line="240" w:lineRule="auto"/>
        <w:rPr>
          <w:rFonts w:ascii="Aptos" w:eastAsia="Aptos" w:hAnsi="Aptos" w:cs="Aptos"/>
          <w:sz w:val="22"/>
          <w:szCs w:val="22"/>
        </w:rPr>
      </w:pPr>
      <w:r w:rsidRPr="00C64B1A">
        <w:rPr>
          <w:rFonts w:ascii="Aptos" w:eastAsia="Aptos" w:hAnsi="Aptos" w:cs="Aptos"/>
          <w:color w:val="000000" w:themeColor="text1"/>
          <w:sz w:val="22"/>
          <w:szCs w:val="22"/>
        </w:rPr>
        <w:t xml:space="preserve">Receiving the </w:t>
      </w:r>
      <w:proofErr w:type="spellStart"/>
      <w:r w:rsidRPr="00C64B1A">
        <w:rPr>
          <w:rFonts w:ascii="Aptos" w:eastAsia="Aptos" w:hAnsi="Aptos" w:cs="Aptos"/>
          <w:color w:val="000000" w:themeColor="text1"/>
          <w:sz w:val="22"/>
          <w:szCs w:val="22"/>
        </w:rPr>
        <w:t>MiQuit</w:t>
      </w:r>
      <w:proofErr w:type="spellEnd"/>
      <w:r w:rsidRPr="00C64B1A">
        <w:rPr>
          <w:rFonts w:ascii="Aptos" w:eastAsia="Aptos" w:hAnsi="Aptos" w:cs="Aptos"/>
          <w:color w:val="000000" w:themeColor="text1"/>
          <w:sz w:val="22"/>
          <w:szCs w:val="22"/>
        </w:rPr>
        <w:t xml:space="preserve"> intervention was a statistically significant predictor of quit attempt but not abstinence, which was expected as this is what was reported in the </w:t>
      </w:r>
      <w:proofErr w:type="spellStart"/>
      <w:r w:rsidRPr="00C64B1A">
        <w:rPr>
          <w:rFonts w:ascii="Aptos" w:eastAsia="Aptos" w:hAnsi="Aptos" w:cs="Aptos"/>
          <w:color w:val="000000" w:themeColor="text1"/>
          <w:sz w:val="22"/>
          <w:szCs w:val="22"/>
        </w:rPr>
        <w:t>MiQuit</w:t>
      </w:r>
      <w:proofErr w:type="spellEnd"/>
      <w:r w:rsidRPr="00C64B1A">
        <w:rPr>
          <w:rFonts w:ascii="Aptos" w:eastAsia="Aptos" w:hAnsi="Aptos" w:cs="Aptos"/>
          <w:color w:val="000000" w:themeColor="text1"/>
          <w:sz w:val="22"/>
          <w:szCs w:val="22"/>
        </w:rPr>
        <w:t xml:space="preserve"> trials for the primary outcome.</w:t>
      </w:r>
      <w:r w:rsidR="30100538" w:rsidRPr="00C64B1A">
        <w:rPr>
          <w:rFonts w:ascii="Aptos" w:eastAsia="Aptos" w:hAnsi="Aptos" w:cs="Aptos"/>
          <w:color w:val="000000" w:themeColor="text1"/>
          <w:sz w:val="22"/>
          <w:szCs w:val="22"/>
          <w:vertAlign w:val="superscript"/>
        </w:rPr>
        <w:t>23,24</w:t>
      </w:r>
      <w:r w:rsidRPr="00C64B1A">
        <w:rPr>
          <w:rFonts w:ascii="Aptos" w:eastAsia="Aptos" w:hAnsi="Aptos" w:cs="Aptos"/>
          <w:color w:val="000000" w:themeColor="text1"/>
          <w:sz w:val="22"/>
          <w:szCs w:val="22"/>
        </w:rPr>
        <w:t xml:space="preserve"> It was included in this study as a variable to control for any potential effect it may have on the other predictor variables.</w:t>
      </w:r>
    </w:p>
    <w:p w14:paraId="01250414" w14:textId="77777777" w:rsidR="00577E5D" w:rsidRPr="00C64B1A" w:rsidRDefault="00577E5D" w:rsidP="3A803548">
      <w:pPr>
        <w:shd w:val="clear" w:color="auto" w:fill="FFFFFF" w:themeFill="background1"/>
        <w:spacing w:after="0" w:line="240" w:lineRule="auto"/>
        <w:rPr>
          <w:rFonts w:eastAsia="Times New Roman"/>
          <w:color w:val="000000"/>
          <w:kern w:val="0"/>
          <w:sz w:val="22"/>
          <w:szCs w:val="22"/>
          <w:bdr w:val="none" w:sz="0" w:space="0" w:color="auto" w:frame="1"/>
          <w:lang w:eastAsia="en-GB"/>
          <w14:ligatures w14:val="none"/>
        </w:rPr>
      </w:pPr>
    </w:p>
    <w:p w14:paraId="041A2F4A" w14:textId="710688A1" w:rsidR="00577E5D" w:rsidRPr="00C64B1A" w:rsidRDefault="00577E5D" w:rsidP="3A803548">
      <w:pPr>
        <w:rPr>
          <w:i/>
          <w:iCs/>
          <w:sz w:val="22"/>
          <w:szCs w:val="22"/>
        </w:rPr>
      </w:pPr>
      <w:r w:rsidRPr="00C64B1A">
        <w:rPr>
          <w:i/>
          <w:iCs/>
          <w:sz w:val="22"/>
          <w:szCs w:val="22"/>
        </w:rPr>
        <w:t xml:space="preserve">Smoking </w:t>
      </w:r>
      <w:r w:rsidR="00DB096E" w:rsidRPr="00C64B1A">
        <w:rPr>
          <w:i/>
          <w:iCs/>
          <w:sz w:val="22"/>
          <w:szCs w:val="22"/>
        </w:rPr>
        <w:t>Abstinence</w:t>
      </w:r>
    </w:p>
    <w:p w14:paraId="16147117" w14:textId="13BDCC45" w:rsidR="00577E5D" w:rsidRPr="00C64B1A" w:rsidRDefault="30CA8C5C" w:rsidP="55F42D39">
      <w:pPr>
        <w:spacing w:after="0" w:line="240" w:lineRule="auto"/>
        <w:rPr>
          <w:rFonts w:eastAsia="Times New Roman"/>
          <w:color w:val="000000" w:themeColor="text1"/>
          <w:sz w:val="22"/>
          <w:szCs w:val="22"/>
          <w:lang w:eastAsia="en-GB"/>
        </w:rPr>
      </w:pPr>
      <w:r w:rsidRPr="00C64B1A">
        <w:rPr>
          <w:sz w:val="22"/>
          <w:szCs w:val="22"/>
        </w:rPr>
        <w:t xml:space="preserve">A novel variable in our study was ‘the percentage </w:t>
      </w:r>
      <w:r w:rsidR="7E8E36A4" w:rsidRPr="00C64B1A">
        <w:rPr>
          <w:sz w:val="22"/>
          <w:szCs w:val="22"/>
        </w:rPr>
        <w:t xml:space="preserve">in number of daily cigarettes </w:t>
      </w:r>
      <w:r w:rsidRPr="00C64B1A">
        <w:rPr>
          <w:sz w:val="22"/>
          <w:szCs w:val="22"/>
        </w:rPr>
        <w:t xml:space="preserve">cut down in early pregnancy’, which was a statistically significant predictor of smoking </w:t>
      </w:r>
      <w:r w:rsidR="00DB096E" w:rsidRPr="00C64B1A">
        <w:rPr>
          <w:sz w:val="22"/>
          <w:szCs w:val="22"/>
        </w:rPr>
        <w:t>abstinence</w:t>
      </w:r>
      <w:r w:rsidRPr="00C64B1A">
        <w:rPr>
          <w:sz w:val="22"/>
          <w:szCs w:val="22"/>
        </w:rPr>
        <w:t xml:space="preserve">. This measures the change in the number of cigarettes from before pregnancy to </w:t>
      </w:r>
      <w:r w:rsidR="7C46EB7E" w:rsidRPr="00C64B1A">
        <w:rPr>
          <w:sz w:val="22"/>
          <w:szCs w:val="22"/>
        </w:rPr>
        <w:t xml:space="preserve">baseline </w:t>
      </w:r>
      <w:r w:rsidR="580FD9CB" w:rsidRPr="00C64B1A">
        <w:rPr>
          <w:sz w:val="22"/>
          <w:szCs w:val="22"/>
        </w:rPr>
        <w:t xml:space="preserve">(less than </w:t>
      </w:r>
      <w:r w:rsidRPr="00C64B1A">
        <w:rPr>
          <w:sz w:val="22"/>
          <w:szCs w:val="22"/>
        </w:rPr>
        <w:t>15 weeks pregnant</w:t>
      </w:r>
      <w:r w:rsidR="38FF5C6F" w:rsidRPr="00C64B1A">
        <w:rPr>
          <w:sz w:val="22"/>
          <w:szCs w:val="22"/>
        </w:rPr>
        <w:t>)</w:t>
      </w:r>
      <w:r w:rsidRPr="00C64B1A">
        <w:rPr>
          <w:sz w:val="22"/>
          <w:szCs w:val="22"/>
        </w:rPr>
        <w:t>.</w:t>
      </w:r>
      <w:r w:rsidR="00D37054" w:rsidRPr="00C64B1A">
        <w:rPr>
          <w:sz w:val="22"/>
          <w:szCs w:val="22"/>
        </w:rPr>
        <w:t xml:space="preserve"> </w:t>
      </w:r>
      <w:r w:rsidR="0BCF0775" w:rsidRPr="00C64B1A">
        <w:rPr>
          <w:rFonts w:ascii="Aptos" w:eastAsia="Aptos" w:hAnsi="Aptos" w:cs="Aptos"/>
          <w:color w:val="000000" w:themeColor="text1"/>
          <w:sz w:val="22"/>
          <w:szCs w:val="22"/>
        </w:rPr>
        <w:t>The multivariable analysis controls for self-reported self-efficacy</w:t>
      </w:r>
      <w:r w:rsidR="0BCF0775" w:rsidRPr="00C64B1A">
        <w:rPr>
          <w:rFonts w:ascii="Aptos" w:eastAsia="Aptos" w:hAnsi="Aptos" w:cs="Aptos"/>
          <w:color w:val="D13438"/>
          <w:sz w:val="22"/>
          <w:szCs w:val="22"/>
          <w:u w:val="single"/>
        </w:rPr>
        <w:t>,</w:t>
      </w:r>
      <w:r w:rsidR="0BCF0775" w:rsidRPr="00C64B1A">
        <w:rPr>
          <w:rFonts w:ascii="Aptos" w:eastAsia="Aptos" w:hAnsi="Aptos" w:cs="Aptos"/>
          <w:color w:val="000000" w:themeColor="text1"/>
          <w:sz w:val="22"/>
          <w:szCs w:val="22"/>
        </w:rPr>
        <w:t xml:space="preserve"> intention and determination, so it does not seem that this is simply because these participants are more self-motivated to reduce their cigarette use and then stop altogether. However, it is important to note that it has previously been reported that women who cut down number of cigarettes per day may have a compensatory effect as smokers may increase the intensity of the cigarettes they smoke, and so their exposure to products of combustion may not necessarily be lower.</w:t>
      </w:r>
      <w:r w:rsidR="00697AD8" w:rsidRPr="00C64B1A">
        <w:rPr>
          <w:sz w:val="22"/>
          <w:szCs w:val="22"/>
          <w:vertAlign w:val="superscript"/>
        </w:rPr>
        <w:t>3</w:t>
      </w:r>
      <w:r w:rsidR="005606FB" w:rsidRPr="00C64B1A">
        <w:rPr>
          <w:sz w:val="22"/>
          <w:szCs w:val="22"/>
          <w:vertAlign w:val="superscript"/>
        </w:rPr>
        <w:t>4</w:t>
      </w:r>
      <w:r w:rsidRPr="00C64B1A">
        <w:rPr>
          <w:sz w:val="22"/>
          <w:szCs w:val="22"/>
        </w:rPr>
        <w:t xml:space="preserve"> </w:t>
      </w:r>
    </w:p>
    <w:p w14:paraId="12646FF6" w14:textId="3132C6FF" w:rsidR="3A803548" w:rsidRPr="00C64B1A" w:rsidRDefault="3A803548" w:rsidP="3A803548">
      <w:pPr>
        <w:rPr>
          <w:sz w:val="22"/>
          <w:szCs w:val="22"/>
        </w:rPr>
      </w:pPr>
    </w:p>
    <w:p w14:paraId="1E3D32B2" w14:textId="142D66C6" w:rsidR="00577E5D" w:rsidRPr="00C64B1A" w:rsidRDefault="13ADF821" w:rsidP="43F2AF00">
      <w:pPr>
        <w:shd w:val="clear" w:color="auto" w:fill="FFFFFF" w:themeFill="background1"/>
        <w:spacing w:after="0" w:line="240" w:lineRule="auto"/>
        <w:textAlignment w:val="baseline"/>
        <w:rPr>
          <w:rFonts w:eastAsia="Times New Roman"/>
          <w:color w:val="000000" w:themeColor="text1"/>
          <w:sz w:val="22"/>
          <w:szCs w:val="22"/>
          <w:lang w:eastAsia="en-GB"/>
        </w:rPr>
      </w:pPr>
      <w:r w:rsidRPr="00C64B1A">
        <w:rPr>
          <w:sz w:val="22"/>
          <w:szCs w:val="22"/>
        </w:rPr>
        <w:t xml:space="preserve">A longer previous quit attempt (over 6 weeks) was a statistically significant predictor </w:t>
      </w:r>
      <w:r w:rsidR="53AE8579" w:rsidRPr="00C64B1A">
        <w:rPr>
          <w:sz w:val="22"/>
          <w:szCs w:val="22"/>
        </w:rPr>
        <w:t>of abstinence</w:t>
      </w:r>
      <w:r w:rsidRPr="00C64B1A">
        <w:rPr>
          <w:sz w:val="22"/>
          <w:szCs w:val="22"/>
        </w:rPr>
        <w:t>, but not of quit attempt. This may be because women who have had a previous long quit attempt have learnt from this attempt about what works well for the</w:t>
      </w:r>
      <w:r w:rsidR="5CFB109A" w:rsidRPr="00C64B1A">
        <w:rPr>
          <w:sz w:val="22"/>
          <w:szCs w:val="22"/>
        </w:rPr>
        <w:t>m</w:t>
      </w:r>
      <w:r w:rsidRPr="00C64B1A">
        <w:rPr>
          <w:sz w:val="22"/>
          <w:szCs w:val="22"/>
        </w:rPr>
        <w:t xml:space="preserve">. </w:t>
      </w:r>
      <w:r w:rsidRPr="00C64B1A">
        <w:rPr>
          <w:rFonts w:eastAsia="Times New Roman"/>
          <w:color w:val="000000"/>
          <w:kern w:val="0"/>
          <w:sz w:val="22"/>
          <w:szCs w:val="22"/>
          <w:bdr w:val="none" w:sz="0" w:space="0" w:color="auto" w:frame="1"/>
          <w:lang w:eastAsia="en-GB"/>
          <w14:ligatures w14:val="none"/>
        </w:rPr>
        <w:t xml:space="preserve">In the Emery et al study, previous quit attempt </w:t>
      </w:r>
      <w:r w:rsidR="7DA006BA" w:rsidRPr="00C64B1A">
        <w:rPr>
          <w:rFonts w:eastAsia="Times New Roman"/>
          <w:color w:val="000000"/>
          <w:kern w:val="0"/>
          <w:sz w:val="22"/>
          <w:szCs w:val="22"/>
          <w:bdr w:val="none" w:sz="0" w:space="0" w:color="auto" w:frame="1"/>
          <w:lang w:eastAsia="en-GB"/>
          <w14:ligatures w14:val="none"/>
        </w:rPr>
        <w:t xml:space="preserve">was </w:t>
      </w:r>
      <w:r w:rsidRPr="00C64B1A">
        <w:rPr>
          <w:rFonts w:eastAsia="Times New Roman"/>
          <w:color w:val="000000"/>
          <w:kern w:val="0"/>
          <w:sz w:val="22"/>
          <w:szCs w:val="22"/>
          <w:bdr w:val="none" w:sz="0" w:space="0" w:color="auto" w:frame="1"/>
          <w:lang w:eastAsia="en-GB"/>
          <w14:ligatures w14:val="none"/>
        </w:rPr>
        <w:t>not a statistically significant predictor, this may have been because it was categorised differently, as: ‘any quit attempt prior to baseline’ and ‘duration of longest quit attempt prior to baseline’</w:t>
      </w:r>
      <w:r w:rsidR="5CFB109A" w:rsidRPr="00C64B1A">
        <w:rPr>
          <w:rFonts w:eastAsia="Times New Roman"/>
          <w:color w:val="000000"/>
          <w:kern w:val="0"/>
          <w:sz w:val="22"/>
          <w:szCs w:val="22"/>
          <w:bdr w:val="none" w:sz="0" w:space="0" w:color="auto" w:frame="1"/>
          <w:lang w:eastAsia="en-GB"/>
          <w14:ligatures w14:val="none"/>
        </w:rPr>
        <w:t>, or due to the higher statistical power of this study</w:t>
      </w:r>
      <w:r w:rsidRPr="00C64B1A">
        <w:rPr>
          <w:rFonts w:eastAsia="Times New Roman"/>
          <w:color w:val="000000"/>
          <w:kern w:val="0"/>
          <w:sz w:val="22"/>
          <w:szCs w:val="22"/>
          <w:bdr w:val="none" w:sz="0" w:space="0" w:color="auto" w:frame="1"/>
          <w:lang w:eastAsia="en-GB"/>
          <w14:ligatures w14:val="none"/>
        </w:rPr>
        <w:t>.</w:t>
      </w:r>
    </w:p>
    <w:p w14:paraId="7F2A015A" w14:textId="30B18C89" w:rsidR="00577E5D" w:rsidRPr="00C64B1A" w:rsidRDefault="56EE688F" w:rsidP="00577E5D">
      <w:pPr>
        <w:spacing w:line="259" w:lineRule="auto"/>
        <w:rPr>
          <w:rFonts w:eastAsia="Times New Roman"/>
          <w:color w:val="000000"/>
          <w:kern w:val="0"/>
          <w:sz w:val="22"/>
          <w:szCs w:val="22"/>
          <w:bdr w:val="none" w:sz="0" w:space="0" w:color="auto" w:frame="1"/>
          <w:lang w:eastAsia="en-GB"/>
          <w14:ligatures w14:val="none"/>
        </w:rPr>
      </w:pPr>
      <w:r w:rsidRPr="00C64B1A">
        <w:rPr>
          <w:sz w:val="22"/>
          <w:szCs w:val="22"/>
        </w:rPr>
        <w:t>It should be noted that although women were more likely to make a quit attempt, having high intention to quit or self-efficacy was not a</w:t>
      </w:r>
      <w:r w:rsidR="3DBFEE5B" w:rsidRPr="00C64B1A">
        <w:rPr>
          <w:sz w:val="22"/>
          <w:szCs w:val="22"/>
        </w:rPr>
        <w:t>n independent</w:t>
      </w:r>
      <w:r w:rsidRPr="00C64B1A">
        <w:rPr>
          <w:sz w:val="22"/>
          <w:szCs w:val="22"/>
        </w:rPr>
        <w:t xml:space="preserve"> predictor of being more likely to be successful with </w:t>
      </w:r>
      <w:r w:rsidR="53AE8579" w:rsidRPr="00C64B1A">
        <w:rPr>
          <w:sz w:val="22"/>
          <w:szCs w:val="22"/>
        </w:rPr>
        <w:t>smoking abstinence</w:t>
      </w:r>
      <w:r w:rsidRPr="00C64B1A">
        <w:rPr>
          <w:sz w:val="22"/>
          <w:szCs w:val="22"/>
        </w:rPr>
        <w:t xml:space="preserve">. A previous study had suggested that scoring highly on motivational factors for smoking </w:t>
      </w:r>
      <w:r w:rsidR="53AE8579" w:rsidRPr="00C64B1A">
        <w:rPr>
          <w:sz w:val="22"/>
          <w:szCs w:val="22"/>
        </w:rPr>
        <w:t xml:space="preserve">abstinence </w:t>
      </w:r>
      <w:r w:rsidRPr="00C64B1A">
        <w:rPr>
          <w:sz w:val="22"/>
          <w:szCs w:val="22"/>
        </w:rPr>
        <w:t xml:space="preserve">could even negatively impact the chance of </w:t>
      </w:r>
      <w:r w:rsidRPr="00C64B1A">
        <w:rPr>
          <w:sz w:val="22"/>
          <w:szCs w:val="22"/>
        </w:rPr>
        <w:lastRenderedPageBreak/>
        <w:t>smoking cessation, which may be because participants may think that their high motivation is sufficient for quitting and may engage less with additional cessation interventions (e.g. NRT).</w:t>
      </w:r>
      <w:r w:rsidR="288FDEEB" w:rsidRPr="00C64B1A">
        <w:rPr>
          <w:sz w:val="22"/>
          <w:szCs w:val="22"/>
          <w:vertAlign w:val="superscript"/>
        </w:rPr>
        <w:t>3</w:t>
      </w:r>
      <w:r w:rsidR="08FC7A16" w:rsidRPr="00C64B1A">
        <w:rPr>
          <w:sz w:val="22"/>
          <w:szCs w:val="22"/>
          <w:vertAlign w:val="superscript"/>
        </w:rPr>
        <w:t>4</w:t>
      </w:r>
      <w:r w:rsidR="288FDEEB" w:rsidRPr="00C64B1A">
        <w:rPr>
          <w:rFonts w:eastAsia="Times New Roman"/>
          <w:color w:val="000000"/>
          <w:kern w:val="0"/>
          <w:sz w:val="22"/>
          <w:szCs w:val="22"/>
          <w:bdr w:val="none" w:sz="0" w:space="0" w:color="auto" w:frame="1"/>
          <w:lang w:eastAsia="en-GB"/>
          <w14:ligatures w14:val="none"/>
        </w:rPr>
        <w:t xml:space="preserve"> </w:t>
      </w:r>
    </w:p>
    <w:p w14:paraId="05F4AC25" w14:textId="5AEAF396" w:rsidR="53A76E99" w:rsidRPr="00C64B1A" w:rsidRDefault="53A76E99" w:rsidP="0AFB7DDB">
      <w:pPr>
        <w:spacing w:line="257" w:lineRule="auto"/>
        <w:rPr>
          <w:rFonts w:ascii="Aptos" w:eastAsia="Aptos" w:hAnsi="Aptos" w:cs="Aptos"/>
          <w:sz w:val="22"/>
          <w:szCs w:val="22"/>
        </w:rPr>
      </w:pPr>
      <w:r w:rsidRPr="00C64B1A">
        <w:rPr>
          <w:rFonts w:ascii="Aptos" w:eastAsia="Aptos" w:hAnsi="Aptos" w:cs="Aptos"/>
          <w:color w:val="000000" w:themeColor="text1"/>
          <w:sz w:val="22"/>
          <w:szCs w:val="22"/>
        </w:rPr>
        <w:t>Setting a quit date is an evidence-based feature of successful smoking cessation programmes for pregnant women</w:t>
      </w:r>
      <w:r w:rsidR="2299EE06" w:rsidRPr="00C64B1A">
        <w:rPr>
          <w:rFonts w:ascii="Aptos" w:eastAsia="Aptos" w:hAnsi="Aptos" w:cs="Aptos"/>
          <w:color w:val="000000" w:themeColor="text1"/>
          <w:sz w:val="22"/>
          <w:szCs w:val="22"/>
          <w:vertAlign w:val="superscript"/>
        </w:rPr>
        <w:t>3</w:t>
      </w:r>
      <w:r w:rsidR="03CD5B35" w:rsidRPr="00C64B1A">
        <w:rPr>
          <w:rFonts w:ascii="Aptos" w:eastAsia="Aptos" w:hAnsi="Aptos" w:cs="Aptos"/>
          <w:color w:val="000000" w:themeColor="text1"/>
          <w:sz w:val="22"/>
          <w:szCs w:val="22"/>
          <w:vertAlign w:val="superscript"/>
        </w:rPr>
        <w:t>5</w:t>
      </w:r>
      <w:r w:rsidRPr="00C64B1A">
        <w:rPr>
          <w:rFonts w:ascii="Aptos" w:eastAsia="Aptos" w:hAnsi="Aptos" w:cs="Aptos"/>
          <w:color w:val="000000" w:themeColor="text1"/>
          <w:sz w:val="22"/>
          <w:szCs w:val="22"/>
        </w:rPr>
        <w:t>, and NCSCT guidance</w:t>
      </w:r>
      <w:r w:rsidR="27181848" w:rsidRPr="00C64B1A">
        <w:rPr>
          <w:rFonts w:ascii="Aptos" w:eastAsia="Aptos" w:hAnsi="Aptos" w:cs="Aptos"/>
          <w:color w:val="000000" w:themeColor="text1"/>
          <w:sz w:val="22"/>
          <w:szCs w:val="22"/>
          <w:vertAlign w:val="superscript"/>
        </w:rPr>
        <w:t>36</w:t>
      </w:r>
      <w:r w:rsidRPr="00C64B1A">
        <w:rPr>
          <w:rFonts w:ascii="Aptos" w:eastAsia="Aptos" w:hAnsi="Aptos" w:cs="Aptos"/>
          <w:color w:val="000000" w:themeColor="text1"/>
          <w:sz w:val="22"/>
          <w:szCs w:val="22"/>
        </w:rPr>
        <w:t xml:space="preserve"> for stopping smoking in pregnancy is to set a quit date as soon as possible and structure follow-up around it. It was a significant predictor of both quit attempt and abstinence only in the intervention group. This suggests that setting a quit date without formal cessation support may be less likely to lead to abstinence than when accompanied by an intervention, although this would need confirming by future research.</w:t>
      </w:r>
    </w:p>
    <w:p w14:paraId="7ADFEA74" w14:textId="77777777" w:rsidR="00577E5D" w:rsidRPr="00C64B1A" w:rsidRDefault="00577E5D" w:rsidP="00577E5D">
      <w:pPr>
        <w:shd w:val="clear" w:color="auto" w:fill="FFFFFF"/>
        <w:spacing w:after="0" w:line="240" w:lineRule="auto"/>
        <w:textAlignment w:val="baseline"/>
        <w:rPr>
          <w:rFonts w:cstheme="minorHAnsi"/>
          <w:sz w:val="22"/>
          <w:szCs w:val="22"/>
        </w:rPr>
      </w:pPr>
    </w:p>
    <w:p w14:paraId="7B326E9B" w14:textId="153F613A" w:rsidR="00577E5D" w:rsidRPr="00C64B1A" w:rsidRDefault="30CA8C5C" w:rsidP="3A803548">
      <w:pPr>
        <w:shd w:val="clear" w:color="auto" w:fill="FFFFFF" w:themeFill="background1"/>
        <w:spacing w:after="0" w:line="240" w:lineRule="auto"/>
        <w:textAlignment w:val="baseline"/>
        <w:rPr>
          <w:sz w:val="22"/>
          <w:szCs w:val="22"/>
        </w:rPr>
      </w:pPr>
      <w:r w:rsidRPr="00C64B1A">
        <w:rPr>
          <w:sz w:val="22"/>
          <w:szCs w:val="22"/>
        </w:rPr>
        <w:t>The smoking status of the partners of participants (categorised into partner non-smoker, single and partner smoker) was not shown to be a statistically significant predictor of either quit attempt or</w:t>
      </w:r>
      <w:r w:rsidR="30E93FA9" w:rsidRPr="00C64B1A">
        <w:rPr>
          <w:sz w:val="22"/>
          <w:szCs w:val="22"/>
        </w:rPr>
        <w:t xml:space="preserve"> </w:t>
      </w:r>
      <w:r w:rsidR="00DB096E" w:rsidRPr="00C64B1A">
        <w:rPr>
          <w:sz w:val="22"/>
          <w:szCs w:val="22"/>
        </w:rPr>
        <w:t>abstinence</w:t>
      </w:r>
      <w:r w:rsidRPr="00C64B1A">
        <w:rPr>
          <w:sz w:val="22"/>
          <w:szCs w:val="22"/>
        </w:rPr>
        <w:t xml:space="preserve"> in this study.  Previous smaller studies have shown that having a partner who smokes reduces the chance of smoking cessation.</w:t>
      </w:r>
      <w:r w:rsidR="001C0C90" w:rsidRPr="00C64B1A">
        <w:rPr>
          <w:sz w:val="22"/>
          <w:szCs w:val="22"/>
        </w:rPr>
        <w:fldChar w:fldCharType="begin">
          <w:fldData xml:space="preserve">PEVuZE5vdGU+PENpdGU+PEF1dGhvcj5LaWE8L0F1dGhvcj48WWVhcj4yMDE4PC9ZZWFyPjxSZWNO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</w:fldData>
        </w:fldChar>
      </w:r>
      <w:r w:rsidR="006D115D" w:rsidRPr="00C64B1A">
        <w:rPr>
          <w:sz w:val="22"/>
          <w:szCs w:val="22"/>
        </w:rPr>
        <w:instrText xml:space="preserve"> ADDIN EN.CITE </w:instrText>
      </w:r>
      <w:r w:rsidR="006D115D" w:rsidRPr="00C64B1A">
        <w:rPr>
          <w:sz w:val="22"/>
          <w:szCs w:val="22"/>
        </w:rPr>
        <w:fldChar w:fldCharType="begin">
          <w:fldData xml:space="preserve">PEVuZE5vdGU+PENpdGU+PEF1dGhvcj5LaWE8L0F1dGhvcj48WWVhcj4yMDE4PC9ZZWFyPjxSZWNO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</w:fldData>
        </w:fldChar>
      </w:r>
      <w:r w:rsidR="006D115D" w:rsidRPr="00C64B1A">
        <w:rPr>
          <w:sz w:val="22"/>
          <w:szCs w:val="22"/>
        </w:rPr>
        <w:instrText xml:space="preserve"> ADDIN EN.CITE.DATA </w:instrText>
      </w:r>
      <w:r w:rsidR="006D115D" w:rsidRPr="00C64B1A">
        <w:rPr>
          <w:sz w:val="22"/>
          <w:szCs w:val="22"/>
        </w:rPr>
      </w:r>
      <w:r w:rsidR="006D115D" w:rsidRPr="00C64B1A">
        <w:rPr>
          <w:sz w:val="22"/>
          <w:szCs w:val="22"/>
        </w:rPr>
        <w:fldChar w:fldCharType="end"/>
      </w:r>
      <w:r w:rsidR="001C0C90" w:rsidRPr="00C64B1A">
        <w:rPr>
          <w:sz w:val="22"/>
          <w:szCs w:val="22"/>
        </w:rPr>
      </w:r>
      <w:r w:rsidR="001C0C90" w:rsidRPr="00C64B1A">
        <w:rPr>
          <w:sz w:val="22"/>
          <w:szCs w:val="22"/>
        </w:rPr>
        <w:fldChar w:fldCharType="separate"/>
      </w:r>
      <w:r w:rsidR="006D115D" w:rsidRPr="00C64B1A">
        <w:rPr>
          <w:noProof/>
          <w:sz w:val="22"/>
          <w:szCs w:val="22"/>
          <w:vertAlign w:val="superscript"/>
        </w:rPr>
        <w:t>1</w:t>
      </w:r>
      <w:r w:rsidR="00697AD8" w:rsidRPr="00C64B1A">
        <w:rPr>
          <w:noProof/>
          <w:sz w:val="22"/>
          <w:szCs w:val="22"/>
          <w:vertAlign w:val="superscript"/>
        </w:rPr>
        <w:t>9</w:t>
      </w:r>
      <w:r w:rsidR="006D115D" w:rsidRPr="00C64B1A">
        <w:rPr>
          <w:noProof/>
          <w:sz w:val="22"/>
          <w:szCs w:val="22"/>
          <w:vertAlign w:val="superscript"/>
        </w:rPr>
        <w:t>,3</w:t>
      </w:r>
      <w:r w:rsidR="001C0C90" w:rsidRPr="00C64B1A">
        <w:rPr>
          <w:sz w:val="22"/>
          <w:szCs w:val="22"/>
        </w:rPr>
        <w:fldChar w:fldCharType="end"/>
      </w:r>
      <w:r w:rsidR="5099903E" w:rsidRPr="00C64B1A">
        <w:rPr>
          <w:sz w:val="22"/>
          <w:szCs w:val="22"/>
          <w:vertAlign w:val="superscript"/>
        </w:rPr>
        <w:t>7</w:t>
      </w:r>
      <w:r w:rsidR="412DB304" w:rsidRPr="00C64B1A">
        <w:rPr>
          <w:sz w:val="22"/>
          <w:szCs w:val="22"/>
          <w:vertAlign w:val="superscript"/>
        </w:rPr>
        <w:t xml:space="preserve"> </w:t>
      </w:r>
      <w:r w:rsidR="54D78CF2" w:rsidRPr="00C64B1A">
        <w:rPr>
          <w:rFonts w:eastAsia="Times New Roman"/>
          <w:color w:val="000000" w:themeColor="text1"/>
          <w:sz w:val="22"/>
          <w:szCs w:val="22"/>
          <w:lang w:eastAsia="en-GB"/>
        </w:rPr>
        <w:t>Previous research ha</w:t>
      </w:r>
      <w:r w:rsidR="24DBB54F" w:rsidRPr="00C64B1A">
        <w:rPr>
          <w:rFonts w:eastAsia="Times New Roman"/>
          <w:color w:val="000000" w:themeColor="text1"/>
          <w:sz w:val="22"/>
          <w:szCs w:val="22"/>
          <w:lang w:eastAsia="en-GB"/>
        </w:rPr>
        <w:t>s</w:t>
      </w:r>
      <w:r w:rsidR="54D78CF2" w:rsidRPr="00C64B1A">
        <w:rPr>
          <w:rFonts w:eastAsia="Times New Roman"/>
          <w:color w:val="000000" w:themeColor="text1"/>
          <w:sz w:val="22"/>
          <w:szCs w:val="22"/>
          <w:lang w:eastAsia="en-GB"/>
        </w:rPr>
        <w:t xml:space="preserve"> also identified HSI as a statistically significant predictor of </w:t>
      </w:r>
      <w:r w:rsidR="209BC049" w:rsidRPr="00C64B1A">
        <w:rPr>
          <w:rFonts w:eastAsia="Times New Roman"/>
          <w:color w:val="000000" w:themeColor="text1"/>
          <w:sz w:val="22"/>
          <w:szCs w:val="22"/>
          <w:lang w:eastAsia="en-GB"/>
        </w:rPr>
        <w:t xml:space="preserve">pregnancy </w:t>
      </w:r>
      <w:r w:rsidR="54D78CF2" w:rsidRPr="00C64B1A">
        <w:rPr>
          <w:rFonts w:eastAsia="Times New Roman"/>
          <w:color w:val="000000" w:themeColor="text1"/>
          <w:sz w:val="22"/>
          <w:szCs w:val="22"/>
          <w:lang w:eastAsia="en-GB"/>
        </w:rPr>
        <w:t>smoking cessation</w:t>
      </w:r>
      <w:r w:rsidR="30E5A604" w:rsidRPr="00C64B1A">
        <w:rPr>
          <w:rFonts w:eastAsia="Times New Roman"/>
          <w:color w:val="000000" w:themeColor="text1"/>
          <w:sz w:val="22"/>
          <w:szCs w:val="22"/>
          <w:lang w:eastAsia="en-GB"/>
        </w:rPr>
        <w:t>;</w:t>
      </w:r>
      <w:r w:rsidR="00697AD8" w:rsidRPr="00C64B1A">
        <w:rPr>
          <w:rFonts w:eastAsia="Times New Roman"/>
          <w:color w:val="000000" w:themeColor="text1"/>
          <w:sz w:val="22"/>
          <w:szCs w:val="22"/>
          <w:vertAlign w:val="superscript"/>
          <w:lang w:eastAsia="en-GB"/>
        </w:rPr>
        <w:t>17,22</w:t>
      </w:r>
      <w:r w:rsidR="30E5A604" w:rsidRPr="00C64B1A">
        <w:rPr>
          <w:rFonts w:eastAsia="Times New Roman"/>
          <w:color w:val="000000" w:themeColor="text1"/>
          <w:sz w:val="22"/>
          <w:szCs w:val="22"/>
          <w:lang w:eastAsia="en-GB"/>
        </w:rPr>
        <w:t xml:space="preserve"> this was </w:t>
      </w:r>
      <w:r w:rsidR="458F5220" w:rsidRPr="00C64B1A">
        <w:rPr>
          <w:rFonts w:eastAsia="Times New Roman"/>
          <w:color w:val="000000" w:themeColor="text1"/>
          <w:sz w:val="22"/>
          <w:szCs w:val="22"/>
          <w:lang w:eastAsia="en-GB"/>
        </w:rPr>
        <w:t xml:space="preserve">the only significant predictor in multivariate models in Emery et al. </w:t>
      </w:r>
      <w:r w:rsidR="54D78CF2" w:rsidRPr="00C64B1A">
        <w:rPr>
          <w:rFonts w:eastAsia="Times New Roman"/>
          <w:color w:val="000000" w:themeColor="text1"/>
          <w:sz w:val="22"/>
          <w:szCs w:val="22"/>
          <w:lang w:eastAsia="en-GB"/>
        </w:rPr>
        <w:t xml:space="preserve"> </w:t>
      </w:r>
      <w:r w:rsidR="3F3E2AA7" w:rsidRPr="00C64B1A">
        <w:rPr>
          <w:rFonts w:eastAsia="Times New Roman"/>
          <w:color w:val="000000" w:themeColor="text1"/>
          <w:sz w:val="22"/>
          <w:szCs w:val="22"/>
          <w:lang w:eastAsia="en-GB"/>
        </w:rPr>
        <w:t xml:space="preserve">HSI </w:t>
      </w:r>
      <w:r w:rsidR="54D78CF2" w:rsidRPr="00C64B1A">
        <w:rPr>
          <w:rFonts w:eastAsia="Times New Roman"/>
          <w:color w:val="000000" w:themeColor="text1"/>
          <w:sz w:val="22"/>
          <w:szCs w:val="22"/>
          <w:lang w:eastAsia="en-GB"/>
        </w:rPr>
        <w:t xml:space="preserve">may not have appeared significant in this study because of </w:t>
      </w:r>
      <w:r w:rsidR="4FC30883" w:rsidRPr="00C64B1A">
        <w:rPr>
          <w:rFonts w:eastAsia="Times New Roman"/>
          <w:color w:val="000000" w:themeColor="text1"/>
          <w:sz w:val="22"/>
          <w:szCs w:val="22"/>
          <w:lang w:eastAsia="en-GB"/>
        </w:rPr>
        <w:t xml:space="preserve">undetected </w:t>
      </w:r>
      <w:r w:rsidR="54D78CF2" w:rsidRPr="00C64B1A">
        <w:rPr>
          <w:rFonts w:eastAsia="Times New Roman"/>
          <w:color w:val="000000" w:themeColor="text1"/>
          <w:sz w:val="22"/>
          <w:szCs w:val="22"/>
          <w:lang w:eastAsia="en-GB"/>
        </w:rPr>
        <w:t>collinearity with the percentage change in cigarettes smoked in early pregnancy</w:t>
      </w:r>
      <w:r w:rsidR="004A1B35" w:rsidRPr="00C64B1A">
        <w:rPr>
          <w:rFonts w:eastAsia="Times New Roman"/>
          <w:color w:val="000000" w:themeColor="text1"/>
          <w:sz w:val="22"/>
          <w:szCs w:val="22"/>
          <w:lang w:eastAsia="en-GB"/>
        </w:rPr>
        <w:t xml:space="preserve"> (</w:t>
      </w:r>
      <w:r w:rsidR="004450CE" w:rsidRPr="00C64B1A">
        <w:rPr>
          <w:rFonts w:eastAsia="Times New Roman"/>
          <w:color w:val="000000" w:themeColor="text1"/>
          <w:sz w:val="22"/>
          <w:szCs w:val="22"/>
          <w:lang w:eastAsia="en-GB"/>
        </w:rPr>
        <w:t>Pearson's coefficient -0.</w:t>
      </w:r>
      <w:proofErr w:type="gramStart"/>
      <w:r w:rsidR="004450CE" w:rsidRPr="00C64B1A">
        <w:rPr>
          <w:rFonts w:eastAsia="Times New Roman"/>
          <w:color w:val="000000" w:themeColor="text1"/>
          <w:sz w:val="22"/>
          <w:szCs w:val="22"/>
          <w:lang w:eastAsia="en-GB"/>
        </w:rPr>
        <w:t>442,  p</w:t>
      </w:r>
      <w:proofErr w:type="gramEnd"/>
      <w:r w:rsidR="004450CE" w:rsidRPr="00C64B1A">
        <w:rPr>
          <w:rFonts w:eastAsia="Times New Roman"/>
          <w:color w:val="000000" w:themeColor="text1"/>
          <w:sz w:val="22"/>
          <w:szCs w:val="22"/>
          <w:lang w:eastAsia="en-GB"/>
        </w:rPr>
        <w:t xml:space="preserve"> &lt;0.001</w:t>
      </w:r>
      <w:r w:rsidR="004A1B35" w:rsidRPr="00C64B1A">
        <w:rPr>
          <w:rFonts w:eastAsia="Times New Roman"/>
          <w:color w:val="000000" w:themeColor="text1"/>
          <w:sz w:val="22"/>
          <w:szCs w:val="22"/>
          <w:lang w:eastAsia="en-GB"/>
        </w:rPr>
        <w:t>)</w:t>
      </w:r>
      <w:r w:rsidR="44A97C4B" w:rsidRPr="00C64B1A">
        <w:rPr>
          <w:rFonts w:eastAsia="Times New Roman"/>
          <w:color w:val="000000" w:themeColor="text1"/>
          <w:sz w:val="22"/>
          <w:szCs w:val="22"/>
          <w:lang w:eastAsia="en-GB"/>
        </w:rPr>
        <w:t>, which was not considered in previous studies</w:t>
      </w:r>
      <w:r w:rsidR="54D78CF2" w:rsidRPr="00C64B1A">
        <w:rPr>
          <w:rFonts w:eastAsia="Times New Roman"/>
          <w:color w:val="000000" w:themeColor="text1"/>
          <w:sz w:val="22"/>
          <w:szCs w:val="22"/>
          <w:lang w:eastAsia="en-GB"/>
        </w:rPr>
        <w:t>.</w:t>
      </w:r>
      <w:r w:rsidR="00697AD8" w:rsidRPr="00C64B1A">
        <w:rPr>
          <w:rFonts w:eastAsia="Times New Roman"/>
          <w:color w:val="000000" w:themeColor="text1"/>
          <w:sz w:val="22"/>
          <w:szCs w:val="22"/>
          <w:vertAlign w:val="superscript"/>
          <w:lang w:eastAsia="en-GB"/>
        </w:rPr>
        <w:t>17</w:t>
      </w:r>
      <w:r w:rsidR="00697AD8" w:rsidRPr="00C64B1A">
        <w:rPr>
          <w:sz w:val="22"/>
          <w:szCs w:val="22"/>
          <w:vertAlign w:val="superscript"/>
        </w:rPr>
        <w:t xml:space="preserve"> </w:t>
      </w:r>
    </w:p>
    <w:p w14:paraId="58CA23EC" w14:textId="77777777" w:rsidR="00577E5D" w:rsidRPr="00C64B1A" w:rsidRDefault="00577E5D" w:rsidP="00577E5D">
      <w:pPr>
        <w:shd w:val="clear" w:color="auto" w:fill="FFFFFF"/>
        <w:spacing w:after="0" w:line="240" w:lineRule="auto"/>
        <w:textAlignment w:val="baseline"/>
        <w:rPr>
          <w:rFonts w:eastAsia="Times New Roman" w:cstheme="minorHAnsi"/>
          <w:color w:val="000000"/>
          <w:kern w:val="0"/>
          <w:sz w:val="22"/>
          <w:szCs w:val="22"/>
          <w:bdr w:val="none" w:sz="0" w:space="0" w:color="auto" w:frame="1"/>
          <w:lang w:eastAsia="en-GB"/>
          <w14:ligatures w14:val="none"/>
        </w:rPr>
      </w:pPr>
    </w:p>
    <w:p w14:paraId="5DD0F910" w14:textId="1796D58C" w:rsidR="00577E5D" w:rsidRPr="00C64B1A" w:rsidRDefault="23D74955" w:rsidP="3A803548">
      <w:pPr>
        <w:rPr>
          <w:sz w:val="22"/>
          <w:szCs w:val="22"/>
        </w:rPr>
      </w:pPr>
      <w:r w:rsidRPr="00C64B1A">
        <w:rPr>
          <w:sz w:val="22"/>
          <w:szCs w:val="22"/>
        </w:rPr>
        <w:t xml:space="preserve">In this </w:t>
      </w:r>
      <w:r w:rsidR="00577E5D" w:rsidRPr="00C64B1A">
        <w:rPr>
          <w:sz w:val="22"/>
          <w:szCs w:val="22"/>
        </w:rPr>
        <w:t>study</w:t>
      </w:r>
      <w:r w:rsidR="178E5C05" w:rsidRPr="00C64B1A">
        <w:rPr>
          <w:sz w:val="22"/>
          <w:szCs w:val="22"/>
        </w:rPr>
        <w:t>,</w:t>
      </w:r>
      <w:r w:rsidR="00577E5D" w:rsidRPr="00C64B1A">
        <w:rPr>
          <w:sz w:val="22"/>
          <w:szCs w:val="22"/>
        </w:rPr>
        <w:t xml:space="preserve"> </w:t>
      </w:r>
      <w:r w:rsidR="1E2D7C42" w:rsidRPr="00C64B1A">
        <w:rPr>
          <w:sz w:val="22"/>
          <w:szCs w:val="22"/>
        </w:rPr>
        <w:t>follow-up was</w:t>
      </w:r>
      <w:r w:rsidR="00577E5D" w:rsidRPr="00C64B1A">
        <w:rPr>
          <w:sz w:val="22"/>
          <w:szCs w:val="22"/>
        </w:rPr>
        <w:t xml:space="preserve"> at 36 </w:t>
      </w:r>
      <w:r w:rsidR="13C8FCEE" w:rsidRPr="00C64B1A">
        <w:rPr>
          <w:sz w:val="22"/>
          <w:szCs w:val="22"/>
        </w:rPr>
        <w:t>weeks'</w:t>
      </w:r>
      <w:r w:rsidR="00577E5D" w:rsidRPr="00C64B1A">
        <w:rPr>
          <w:sz w:val="22"/>
          <w:szCs w:val="22"/>
        </w:rPr>
        <w:t xml:space="preserve"> gestation</w:t>
      </w:r>
      <w:r w:rsidR="44EC06DE" w:rsidRPr="00C64B1A">
        <w:rPr>
          <w:sz w:val="22"/>
          <w:szCs w:val="22"/>
        </w:rPr>
        <w:t>; o</w:t>
      </w:r>
      <w:r w:rsidR="00577E5D" w:rsidRPr="00C64B1A">
        <w:rPr>
          <w:sz w:val="22"/>
          <w:szCs w:val="22"/>
        </w:rPr>
        <w:t>ther studies have further considered post-partum relapse after smoking cessation during pregnancy, which occurs in around 43% of women</w:t>
      </w:r>
      <w:r w:rsidR="70342023" w:rsidRPr="00C64B1A">
        <w:rPr>
          <w:sz w:val="22"/>
          <w:szCs w:val="22"/>
        </w:rPr>
        <w:t>, and is influenced by</w:t>
      </w:r>
      <w:r w:rsidR="00577E5D" w:rsidRPr="00C64B1A">
        <w:rPr>
          <w:sz w:val="22"/>
          <w:szCs w:val="22"/>
        </w:rPr>
        <w:t xml:space="preserve"> maternal age, having a partner who smokes and self-reported likelihood of postpartum relapse.</w:t>
      </w:r>
      <w:r w:rsidR="005606FB" w:rsidRPr="00C64B1A">
        <w:rPr>
          <w:sz w:val="22"/>
          <w:szCs w:val="22"/>
          <w:vertAlign w:val="superscript"/>
        </w:rPr>
        <w:t>11</w:t>
      </w:r>
      <w:r w:rsidR="005606FB" w:rsidRPr="00C64B1A">
        <w:rPr>
          <w:sz w:val="22"/>
          <w:szCs w:val="22"/>
        </w:rPr>
        <w:t xml:space="preserve"> </w:t>
      </w:r>
    </w:p>
    <w:p w14:paraId="7136A700" w14:textId="77777777" w:rsidR="00577E5D" w:rsidRPr="00C64B1A" w:rsidRDefault="00577E5D" w:rsidP="00BE6BB5">
      <w:pPr>
        <w:rPr>
          <w:sz w:val="22"/>
          <w:szCs w:val="22"/>
        </w:rPr>
      </w:pPr>
    </w:p>
    <w:p w14:paraId="5A22FFE7" w14:textId="77777777" w:rsidR="00124A71" w:rsidRPr="00C64B1A" w:rsidRDefault="00124A71" w:rsidP="00124A71">
      <w:pPr>
        <w:rPr>
          <w:rFonts w:cstheme="minorHAnsi"/>
          <w:b/>
          <w:bCs/>
          <w:sz w:val="22"/>
          <w:szCs w:val="22"/>
        </w:rPr>
      </w:pPr>
      <w:r w:rsidRPr="00C64B1A">
        <w:rPr>
          <w:b/>
          <w:bCs/>
          <w:sz w:val="22"/>
          <w:szCs w:val="22"/>
        </w:rPr>
        <w:t>Implications for smoking cessation interventions</w:t>
      </w:r>
    </w:p>
    <w:p w14:paraId="0BC01B49" w14:textId="6F8AC808" w:rsidR="00124A71" w:rsidRPr="00C64B1A" w:rsidRDefault="69DA9A6B" w:rsidP="49324E94">
      <w:pPr>
        <w:pStyle w:val="paragraph"/>
        <w:spacing w:before="0" w:beforeAutospacing="0" w:after="0" w:afterAutospacing="0"/>
        <w:textAlignment w:val="baseline"/>
        <w:rPr>
          <w:rFonts w:asciiTheme="minorHAnsi" w:hAnsiTheme="minorHAnsi"/>
          <w:sz w:val="22"/>
          <w:szCs w:val="22"/>
        </w:rPr>
      </w:pPr>
      <w:r w:rsidRPr="00C64B1A">
        <w:rPr>
          <w:rFonts w:asciiTheme="minorHAnsi" w:hAnsiTheme="minorHAnsi"/>
          <w:color w:val="000000" w:themeColor="text1"/>
          <w:sz w:val="22"/>
          <w:szCs w:val="22"/>
          <w:lang w:val="en-US"/>
        </w:rPr>
        <w:t>Where smoking</w:t>
      </w:r>
      <w:r w:rsidR="15FA91B4" w:rsidRPr="00C64B1A">
        <w:rPr>
          <w:rFonts w:asciiTheme="minorHAnsi" w:hAnsiTheme="minorHAnsi"/>
          <w:color w:val="000000" w:themeColor="text1"/>
          <w:sz w:val="22"/>
          <w:szCs w:val="22"/>
          <w:lang w:val="en-US"/>
        </w:rPr>
        <w:t xml:space="preserve"> ces</w:t>
      </w:r>
      <w:r w:rsidR="6D81804F" w:rsidRPr="00C64B1A">
        <w:rPr>
          <w:rFonts w:asciiTheme="minorHAnsi" w:hAnsiTheme="minorHAnsi"/>
          <w:color w:val="000000" w:themeColor="text1"/>
          <w:sz w:val="22"/>
          <w:szCs w:val="22"/>
          <w:lang w:val="en-US"/>
        </w:rPr>
        <w:t>s</w:t>
      </w:r>
      <w:r w:rsidR="15FA91B4" w:rsidRPr="00C64B1A">
        <w:rPr>
          <w:rFonts w:asciiTheme="minorHAnsi" w:hAnsiTheme="minorHAnsi"/>
          <w:color w:val="000000" w:themeColor="text1"/>
          <w:sz w:val="22"/>
          <w:szCs w:val="22"/>
          <w:lang w:val="en-US"/>
        </w:rPr>
        <w:t>ation</w:t>
      </w:r>
      <w:r w:rsidRPr="00C64B1A">
        <w:rPr>
          <w:rFonts w:asciiTheme="minorHAnsi" w:hAnsiTheme="minorHAnsi"/>
          <w:color w:val="000000" w:themeColor="text1"/>
          <w:sz w:val="22"/>
          <w:szCs w:val="22"/>
          <w:lang w:val="en-US"/>
        </w:rPr>
        <w:t xml:space="preserve"> support is routinely offered in pregnancy, this often accompanies antenatal care</w:t>
      </w:r>
      <w:r w:rsidR="49057CFC" w:rsidRPr="00C64B1A">
        <w:rPr>
          <w:rFonts w:asciiTheme="minorHAnsi" w:hAnsiTheme="minorHAnsi"/>
          <w:color w:val="000000" w:themeColor="text1"/>
          <w:sz w:val="22"/>
          <w:szCs w:val="22"/>
          <w:lang w:val="en-US"/>
        </w:rPr>
        <w:t>,</w:t>
      </w:r>
      <w:r w:rsidRPr="00C64B1A">
        <w:rPr>
          <w:rFonts w:asciiTheme="minorHAnsi" w:hAnsiTheme="minorHAnsi"/>
          <w:color w:val="000000" w:themeColor="text1"/>
          <w:sz w:val="22"/>
          <w:szCs w:val="22"/>
          <w:lang w:val="en-US"/>
        </w:rPr>
        <w:t xml:space="preserve"> which often starts at 10 </w:t>
      </w:r>
      <w:r w:rsidR="0B45E993" w:rsidRPr="00C64B1A">
        <w:rPr>
          <w:rFonts w:asciiTheme="minorHAnsi" w:hAnsiTheme="minorHAnsi"/>
          <w:color w:val="000000" w:themeColor="text1"/>
          <w:sz w:val="22"/>
          <w:szCs w:val="22"/>
          <w:lang w:val="en-US"/>
        </w:rPr>
        <w:t>weeks'</w:t>
      </w:r>
      <w:r w:rsidRPr="00C64B1A">
        <w:rPr>
          <w:rFonts w:asciiTheme="minorHAnsi" w:hAnsiTheme="minorHAnsi"/>
          <w:color w:val="000000" w:themeColor="text1"/>
          <w:sz w:val="22"/>
          <w:szCs w:val="22"/>
          <w:lang w:val="en-US"/>
        </w:rPr>
        <w:t xml:space="preserve"> gestation or later</w:t>
      </w:r>
      <w:r w:rsidR="412E7206" w:rsidRPr="00C64B1A">
        <w:rPr>
          <w:rFonts w:asciiTheme="minorHAnsi" w:hAnsiTheme="minorHAnsi"/>
          <w:color w:val="000000" w:themeColor="text1"/>
          <w:sz w:val="22"/>
          <w:szCs w:val="22"/>
          <w:lang w:val="en-US"/>
        </w:rPr>
        <w:t>,</w:t>
      </w:r>
      <w:r w:rsidR="477D8287" w:rsidRPr="00C64B1A">
        <w:rPr>
          <w:rFonts w:asciiTheme="minorHAnsi" w:hAnsiTheme="minorHAnsi"/>
          <w:color w:val="000000" w:themeColor="text1"/>
          <w:sz w:val="22"/>
          <w:szCs w:val="22"/>
          <w:lang w:val="en-US"/>
        </w:rPr>
        <w:t xml:space="preserve"> with</w:t>
      </w:r>
      <w:r w:rsidR="412E7206" w:rsidRPr="00C64B1A">
        <w:rPr>
          <w:rFonts w:asciiTheme="minorHAnsi" w:hAnsiTheme="minorHAnsi"/>
          <w:color w:val="000000" w:themeColor="text1"/>
          <w:sz w:val="22"/>
          <w:szCs w:val="22"/>
          <w:lang w:val="en-US"/>
        </w:rPr>
        <w:t xml:space="preserve"> both </w:t>
      </w:r>
      <w:r w:rsidR="50660B80" w:rsidRPr="00C64B1A">
        <w:rPr>
          <w:rFonts w:asciiTheme="minorHAnsi" w:hAnsiTheme="minorHAnsi"/>
          <w:color w:val="000000" w:themeColor="text1"/>
          <w:sz w:val="22"/>
          <w:szCs w:val="22"/>
          <w:lang w:val="en-US"/>
        </w:rPr>
        <w:t xml:space="preserve">the </w:t>
      </w:r>
      <w:r w:rsidR="412E7206" w:rsidRPr="00C64B1A">
        <w:rPr>
          <w:rFonts w:asciiTheme="minorHAnsi" w:hAnsiTheme="minorHAnsi"/>
          <w:color w:val="000000" w:themeColor="text1"/>
          <w:sz w:val="22"/>
          <w:szCs w:val="22"/>
          <w:lang w:val="en-US"/>
        </w:rPr>
        <w:t>UK and Australia hav</w:t>
      </w:r>
      <w:r w:rsidR="23244A1D" w:rsidRPr="00C64B1A">
        <w:rPr>
          <w:rFonts w:asciiTheme="minorHAnsi" w:hAnsiTheme="minorHAnsi"/>
          <w:color w:val="000000" w:themeColor="text1"/>
          <w:sz w:val="22"/>
          <w:szCs w:val="22"/>
          <w:lang w:val="en-US"/>
        </w:rPr>
        <w:t>ing</w:t>
      </w:r>
      <w:r w:rsidR="412E7206" w:rsidRPr="00C64B1A">
        <w:rPr>
          <w:rFonts w:asciiTheme="minorHAnsi" w:hAnsiTheme="minorHAnsi"/>
          <w:color w:val="000000" w:themeColor="text1"/>
          <w:sz w:val="22"/>
          <w:szCs w:val="22"/>
          <w:lang w:val="en-US"/>
        </w:rPr>
        <w:t xml:space="preserve"> </w:t>
      </w:r>
      <w:r w:rsidR="21D9F777" w:rsidRPr="00C64B1A">
        <w:rPr>
          <w:rFonts w:asciiTheme="minorHAnsi" w:hAnsiTheme="minorHAnsi"/>
          <w:color w:val="000000" w:themeColor="text1"/>
          <w:sz w:val="22"/>
          <w:szCs w:val="22"/>
          <w:lang w:val="en-US"/>
        </w:rPr>
        <w:t>adopted</w:t>
      </w:r>
      <w:r w:rsidR="412E7206" w:rsidRPr="00C64B1A">
        <w:rPr>
          <w:rFonts w:asciiTheme="minorHAnsi" w:hAnsiTheme="minorHAnsi"/>
          <w:color w:val="000000" w:themeColor="text1"/>
          <w:sz w:val="22"/>
          <w:szCs w:val="22"/>
          <w:lang w:val="en-US"/>
        </w:rPr>
        <w:t xml:space="preserve"> this model.</w:t>
      </w:r>
      <w:r w:rsidR="17A5EA64" w:rsidRPr="00C64B1A">
        <w:rPr>
          <w:rFonts w:asciiTheme="minorHAnsi" w:hAnsiTheme="minorHAnsi"/>
          <w:color w:val="000000" w:themeColor="text1"/>
          <w:sz w:val="22"/>
          <w:szCs w:val="22"/>
          <w:vertAlign w:val="superscript"/>
          <w:lang w:val="en-US"/>
        </w:rPr>
        <w:t>3</w:t>
      </w:r>
      <w:r w:rsidR="262A369B" w:rsidRPr="00C64B1A">
        <w:rPr>
          <w:rFonts w:asciiTheme="minorHAnsi" w:hAnsiTheme="minorHAnsi"/>
          <w:color w:val="000000" w:themeColor="text1"/>
          <w:sz w:val="22"/>
          <w:szCs w:val="22"/>
          <w:vertAlign w:val="superscript"/>
          <w:lang w:val="en-US"/>
        </w:rPr>
        <w:t>9</w:t>
      </w:r>
      <w:r w:rsidR="17A5EA64" w:rsidRPr="00C64B1A">
        <w:rPr>
          <w:rFonts w:asciiTheme="minorHAnsi" w:hAnsiTheme="minorHAnsi"/>
          <w:color w:val="000000" w:themeColor="text1"/>
          <w:sz w:val="22"/>
          <w:szCs w:val="22"/>
          <w:vertAlign w:val="superscript"/>
          <w:lang w:val="en-US"/>
        </w:rPr>
        <w:t>,</w:t>
      </w:r>
      <w:r w:rsidR="33DB860D" w:rsidRPr="00C64B1A">
        <w:rPr>
          <w:rFonts w:asciiTheme="minorHAnsi" w:hAnsiTheme="minorHAnsi"/>
          <w:color w:val="000000" w:themeColor="text1"/>
          <w:sz w:val="22"/>
          <w:szCs w:val="22"/>
          <w:vertAlign w:val="superscript"/>
          <w:lang w:val="en-US"/>
        </w:rPr>
        <w:t>40</w:t>
      </w:r>
      <w:r w:rsidR="338A40C3" w:rsidRPr="00C64B1A">
        <w:rPr>
          <w:rFonts w:asciiTheme="minorHAnsi" w:hAnsiTheme="minorHAnsi"/>
          <w:color w:val="000000" w:themeColor="text1"/>
          <w:sz w:val="22"/>
          <w:szCs w:val="22"/>
          <w:lang w:val="en-US"/>
        </w:rPr>
        <w:t xml:space="preserve"> </w:t>
      </w:r>
      <w:r w:rsidR="08C7738D" w:rsidRPr="00C64B1A">
        <w:rPr>
          <w:rStyle w:val="normaltextrun"/>
          <w:rFonts w:asciiTheme="minorHAnsi" w:eastAsiaTheme="majorEastAsia" w:hAnsiTheme="minorHAnsi" w:cs="Calibri"/>
          <w:sz w:val="22"/>
          <w:szCs w:val="22"/>
        </w:rPr>
        <w:t xml:space="preserve"> </w:t>
      </w:r>
      <w:r w:rsidR="38BF02B2" w:rsidRPr="00C64B1A">
        <w:rPr>
          <w:rStyle w:val="normaltextrun"/>
          <w:rFonts w:asciiTheme="minorHAnsi" w:eastAsiaTheme="majorEastAsia" w:hAnsiTheme="minorHAnsi" w:cs="Calibri"/>
          <w:sz w:val="22"/>
          <w:szCs w:val="22"/>
        </w:rPr>
        <w:t xml:space="preserve">Following this initial assessment, </w:t>
      </w:r>
      <w:r w:rsidR="2C12A9F0" w:rsidRPr="00C64B1A">
        <w:rPr>
          <w:rStyle w:val="normaltextrun"/>
          <w:rFonts w:asciiTheme="minorHAnsi" w:eastAsiaTheme="majorEastAsia" w:hAnsiTheme="minorHAnsi" w:cs="Calibri"/>
          <w:sz w:val="22"/>
          <w:szCs w:val="22"/>
        </w:rPr>
        <w:t>pregnant smokers are</w:t>
      </w:r>
      <w:r w:rsidR="08C7738D" w:rsidRPr="00C64B1A">
        <w:rPr>
          <w:rStyle w:val="normaltextrun"/>
          <w:rFonts w:asciiTheme="minorHAnsi" w:eastAsiaTheme="majorEastAsia" w:hAnsiTheme="minorHAnsi" w:cs="Calibri"/>
          <w:sz w:val="22"/>
          <w:szCs w:val="22"/>
        </w:rPr>
        <w:t xml:space="preserve"> referred to stop smoking services</w:t>
      </w:r>
      <w:r w:rsidR="08C7738D" w:rsidRPr="00C64B1A">
        <w:rPr>
          <w:rFonts w:asciiTheme="minorHAnsi" w:hAnsiTheme="minorHAnsi"/>
          <w:color w:val="000000"/>
          <w:sz w:val="22"/>
          <w:szCs w:val="22"/>
          <w:bdr w:val="none" w:sz="0" w:space="0" w:color="auto" w:frame="1"/>
          <w:lang w:val="en-US"/>
        </w:rPr>
        <w:t>,</w:t>
      </w:r>
      <w:r w:rsidR="0E3940D4" w:rsidRPr="00C64B1A">
        <w:rPr>
          <w:rFonts w:asciiTheme="minorHAnsi" w:hAnsiTheme="minorHAnsi"/>
          <w:color w:val="000000"/>
          <w:sz w:val="22"/>
          <w:szCs w:val="22"/>
          <w:bdr w:val="none" w:sz="0" w:space="0" w:color="auto" w:frame="1"/>
          <w:lang w:val="en-US"/>
        </w:rPr>
        <w:t xml:space="preserve"> </w:t>
      </w:r>
      <w:r w:rsidR="08FC7A16" w:rsidRPr="00C64B1A">
        <w:rPr>
          <w:rFonts w:asciiTheme="minorHAnsi" w:hAnsiTheme="minorHAnsi"/>
          <w:color w:val="000000"/>
          <w:sz w:val="22"/>
          <w:szCs w:val="22"/>
          <w:bdr w:val="none" w:sz="0" w:space="0" w:color="auto" w:frame="1"/>
          <w:lang w:val="en-US"/>
        </w:rPr>
        <w:t xml:space="preserve">where they are supported with advice with a goal to quit smoking, </w:t>
      </w:r>
      <w:r w:rsidR="13940DE5" w:rsidRPr="00C64B1A">
        <w:rPr>
          <w:rStyle w:val="normaltextrun"/>
          <w:rFonts w:asciiTheme="minorHAnsi" w:eastAsiaTheme="majorEastAsia" w:hAnsiTheme="minorHAnsi" w:cs="Calibri"/>
          <w:sz w:val="22"/>
          <w:szCs w:val="22"/>
        </w:rPr>
        <w:t>and t</w:t>
      </w:r>
      <w:r w:rsidR="08C7738D" w:rsidRPr="00C64B1A">
        <w:rPr>
          <w:rStyle w:val="normaltextrun"/>
          <w:rFonts w:asciiTheme="minorHAnsi" w:eastAsiaTheme="majorEastAsia" w:hAnsiTheme="minorHAnsi" w:cs="Calibri"/>
          <w:sz w:val="22"/>
          <w:szCs w:val="22"/>
        </w:rPr>
        <w:t>he main effective intervention</w:t>
      </w:r>
      <w:r w:rsidR="4C4C570A" w:rsidRPr="00C64B1A">
        <w:rPr>
          <w:rStyle w:val="normaltextrun"/>
          <w:rFonts w:asciiTheme="minorHAnsi" w:eastAsiaTheme="majorEastAsia" w:hAnsiTheme="minorHAnsi" w:cs="Calibri"/>
          <w:sz w:val="22"/>
          <w:szCs w:val="22"/>
        </w:rPr>
        <w:t>s used are</w:t>
      </w:r>
      <w:r w:rsidR="08C7738D" w:rsidRPr="00C64B1A">
        <w:rPr>
          <w:rStyle w:val="normaltextrun"/>
          <w:rFonts w:asciiTheme="minorHAnsi" w:eastAsiaTheme="majorEastAsia" w:hAnsiTheme="minorHAnsi" w:cs="Calibri"/>
          <w:sz w:val="22"/>
          <w:szCs w:val="22"/>
        </w:rPr>
        <w:t xml:space="preserve"> face to face behavioural support</w:t>
      </w:r>
      <w:r w:rsidR="4C4C570A" w:rsidRPr="00C64B1A">
        <w:rPr>
          <w:rStyle w:val="normaltextrun"/>
          <w:rFonts w:asciiTheme="minorHAnsi" w:eastAsiaTheme="majorEastAsia" w:hAnsiTheme="minorHAnsi" w:cs="Calibri"/>
          <w:sz w:val="22"/>
          <w:szCs w:val="22"/>
        </w:rPr>
        <w:t xml:space="preserve"> and nicotine replacement therapy</w:t>
      </w:r>
      <w:r w:rsidR="08C7738D" w:rsidRPr="00C64B1A">
        <w:rPr>
          <w:rStyle w:val="normaltextrun"/>
          <w:rFonts w:asciiTheme="minorHAnsi" w:eastAsiaTheme="majorEastAsia" w:hAnsiTheme="minorHAnsi" w:cs="Calibri"/>
          <w:sz w:val="22"/>
          <w:szCs w:val="22"/>
        </w:rPr>
        <w:t>.</w:t>
      </w:r>
      <w:r w:rsidR="2A9EF9B3" w:rsidRPr="00C64B1A">
        <w:rPr>
          <w:rStyle w:val="normaltextrun"/>
          <w:rFonts w:asciiTheme="minorHAnsi" w:eastAsiaTheme="majorEastAsia" w:hAnsiTheme="minorHAnsi" w:cs="Calibri"/>
          <w:sz w:val="22"/>
          <w:szCs w:val="22"/>
          <w:vertAlign w:val="superscript"/>
        </w:rPr>
        <w:t>41</w:t>
      </w:r>
      <w:r w:rsidR="08C7738D" w:rsidRPr="00C64B1A">
        <w:rPr>
          <w:rStyle w:val="normaltextrun"/>
          <w:rFonts w:asciiTheme="minorHAnsi" w:eastAsiaTheme="majorEastAsia" w:hAnsiTheme="minorHAnsi" w:cs="Calibri"/>
          <w:sz w:val="22"/>
          <w:szCs w:val="22"/>
        </w:rPr>
        <w:t xml:space="preserve"> </w:t>
      </w:r>
      <w:r w:rsidR="2FDC2CA1" w:rsidRPr="00C64B1A">
        <w:rPr>
          <w:rFonts w:asciiTheme="minorHAnsi" w:hAnsiTheme="minorHAnsi"/>
          <w:color w:val="000000"/>
          <w:sz w:val="22"/>
          <w:szCs w:val="22"/>
          <w:bdr w:val="none" w:sz="0" w:space="0" w:color="auto" w:frame="1"/>
          <w:lang w:val="en-US"/>
        </w:rPr>
        <w:t>I</w:t>
      </w:r>
      <w:r w:rsidR="674AD243" w:rsidRPr="00C64B1A">
        <w:rPr>
          <w:rFonts w:asciiTheme="minorHAnsi" w:hAnsiTheme="minorHAnsi"/>
          <w:color w:val="000000"/>
          <w:sz w:val="22"/>
          <w:szCs w:val="22"/>
          <w:bdr w:val="none" w:sz="0" w:space="0" w:color="auto" w:frame="1"/>
          <w:lang w:val="en-US"/>
        </w:rPr>
        <w:t xml:space="preserve">mportantly, </w:t>
      </w:r>
      <w:r w:rsidR="088D6F2E" w:rsidRPr="00C64B1A">
        <w:rPr>
          <w:rFonts w:asciiTheme="minorHAnsi" w:hAnsiTheme="minorHAnsi"/>
          <w:color w:val="000000"/>
          <w:sz w:val="22"/>
          <w:szCs w:val="22"/>
          <w:bdr w:val="none" w:sz="0" w:space="0" w:color="auto" w:frame="1"/>
          <w:lang w:val="en-US"/>
        </w:rPr>
        <w:t xml:space="preserve">this study suggests that women </w:t>
      </w:r>
      <w:r w:rsidR="085F9D90" w:rsidRPr="00C64B1A">
        <w:rPr>
          <w:rFonts w:asciiTheme="minorHAnsi" w:hAnsiTheme="minorHAnsi"/>
          <w:color w:val="000000"/>
          <w:sz w:val="22"/>
          <w:szCs w:val="22"/>
          <w:bdr w:val="none" w:sz="0" w:space="0" w:color="auto" w:frame="1"/>
          <w:lang w:val="en-US"/>
        </w:rPr>
        <w:t xml:space="preserve">who </w:t>
      </w:r>
      <w:r w:rsidR="088D6F2E" w:rsidRPr="00C64B1A">
        <w:rPr>
          <w:rFonts w:asciiTheme="minorHAnsi" w:hAnsiTheme="minorHAnsi"/>
          <w:color w:val="000000"/>
          <w:sz w:val="22"/>
          <w:szCs w:val="22"/>
          <w:bdr w:val="none" w:sz="0" w:space="0" w:color="auto" w:frame="1"/>
          <w:lang w:val="en-US"/>
        </w:rPr>
        <w:t>cut down the number of cigarettes that they smoke early</w:t>
      </w:r>
      <w:r w:rsidR="35C501B4" w:rsidRPr="00C64B1A">
        <w:rPr>
          <w:rFonts w:asciiTheme="minorHAnsi" w:hAnsiTheme="minorHAnsi"/>
          <w:color w:val="000000"/>
          <w:sz w:val="22"/>
          <w:szCs w:val="22"/>
          <w:bdr w:val="none" w:sz="0" w:space="0" w:color="auto" w:frame="1"/>
          <w:lang w:val="en-US"/>
        </w:rPr>
        <w:t xml:space="preserve"> in pregnancy are more likely to stop smoking. Therefore, </w:t>
      </w:r>
      <w:r w:rsidR="0E3940D4" w:rsidRPr="00C64B1A">
        <w:rPr>
          <w:rFonts w:asciiTheme="minorHAnsi" w:hAnsiTheme="minorHAnsi"/>
          <w:color w:val="000000"/>
          <w:sz w:val="22"/>
          <w:szCs w:val="22"/>
          <w:bdr w:val="none" w:sz="0" w:space="0" w:color="auto" w:frame="1"/>
          <w:lang w:val="en-US"/>
        </w:rPr>
        <w:t>target</w:t>
      </w:r>
      <w:r w:rsidR="5D126EC5" w:rsidRPr="00C64B1A">
        <w:rPr>
          <w:rFonts w:asciiTheme="minorHAnsi" w:hAnsiTheme="minorHAnsi"/>
          <w:color w:val="000000"/>
          <w:sz w:val="22"/>
          <w:szCs w:val="22"/>
          <w:bdr w:val="none" w:sz="0" w:space="0" w:color="auto" w:frame="1"/>
          <w:lang w:val="en-US"/>
        </w:rPr>
        <w:t>ing</w:t>
      </w:r>
      <w:r w:rsidR="0E3940D4" w:rsidRPr="00C64B1A">
        <w:rPr>
          <w:rFonts w:asciiTheme="minorHAnsi" w:hAnsiTheme="minorHAnsi"/>
          <w:color w:val="000000"/>
          <w:sz w:val="22"/>
          <w:szCs w:val="22"/>
          <w:bdr w:val="none" w:sz="0" w:space="0" w:color="auto" w:frame="1"/>
          <w:lang w:val="en-US"/>
        </w:rPr>
        <w:t xml:space="preserve"> support for smoking cessation earlier in pregnancy, or</w:t>
      </w:r>
      <w:r w:rsidR="0E3940D4" w:rsidRPr="00C64B1A">
        <w:rPr>
          <w:rFonts w:asciiTheme="minorHAnsi" w:hAnsiTheme="minorHAnsi"/>
          <w:sz w:val="22"/>
          <w:szCs w:val="22"/>
        </w:rPr>
        <w:t xml:space="preserve"> as part of pre-conceptual planning</w:t>
      </w:r>
      <w:r w:rsidR="7B7D0A54" w:rsidRPr="00C64B1A">
        <w:rPr>
          <w:rFonts w:asciiTheme="minorHAnsi" w:hAnsiTheme="minorHAnsi"/>
          <w:sz w:val="22"/>
          <w:szCs w:val="22"/>
        </w:rPr>
        <w:t xml:space="preserve"> could </w:t>
      </w:r>
      <w:r w:rsidR="57A6A124" w:rsidRPr="00C64B1A">
        <w:rPr>
          <w:rFonts w:asciiTheme="minorHAnsi" w:hAnsiTheme="minorHAnsi"/>
          <w:sz w:val="22"/>
          <w:szCs w:val="22"/>
        </w:rPr>
        <w:t xml:space="preserve">reduce the number of women who continue to smoke throughout </w:t>
      </w:r>
      <w:r w:rsidR="06E3DECA" w:rsidRPr="00C64B1A">
        <w:rPr>
          <w:rFonts w:asciiTheme="minorHAnsi" w:hAnsiTheme="minorHAnsi"/>
          <w:sz w:val="22"/>
          <w:szCs w:val="22"/>
        </w:rPr>
        <w:t>pregnancy</w:t>
      </w:r>
      <w:r w:rsidR="57A6A124" w:rsidRPr="00C64B1A">
        <w:rPr>
          <w:rFonts w:asciiTheme="minorHAnsi" w:hAnsiTheme="minorHAnsi"/>
          <w:sz w:val="22"/>
          <w:szCs w:val="22"/>
        </w:rPr>
        <w:t>, and thus improve outcomes for both mother and baby</w:t>
      </w:r>
      <w:r w:rsidR="0E3940D4" w:rsidRPr="00C64B1A">
        <w:rPr>
          <w:rFonts w:asciiTheme="minorHAnsi" w:hAnsiTheme="minorHAnsi"/>
          <w:sz w:val="22"/>
          <w:szCs w:val="22"/>
        </w:rPr>
        <w:t xml:space="preserve">. </w:t>
      </w:r>
    </w:p>
    <w:p w14:paraId="7431E58C" w14:textId="73AAA84A" w:rsidR="4FFF627A" w:rsidRPr="00C64B1A" w:rsidRDefault="4FFF627A" w:rsidP="4FFF627A">
      <w:pPr>
        <w:rPr>
          <w:sz w:val="22"/>
          <w:szCs w:val="22"/>
        </w:rPr>
      </w:pPr>
    </w:p>
    <w:p w14:paraId="63E3753E" w14:textId="123E299A" w:rsidR="00124A71" w:rsidRPr="00C64B1A" w:rsidRDefault="00124A71" w:rsidP="2A8C5F54">
      <w:pPr>
        <w:spacing w:line="240" w:lineRule="auto"/>
        <w:rPr>
          <w:sz w:val="22"/>
          <w:szCs w:val="22"/>
        </w:rPr>
      </w:pPr>
      <w:bookmarkStart w:id="8" w:name="_Hlk194043030"/>
      <w:r w:rsidRPr="00C64B1A">
        <w:rPr>
          <w:sz w:val="22"/>
          <w:szCs w:val="22"/>
        </w:rPr>
        <w:t>However, in those women who have unplanned pregnancy, preconceptual counselling would not be possible. Women who have an unplanned pregnancy are more likely to continue smoking during pregnancy.</w:t>
      </w:r>
      <w:r w:rsidRPr="00C64B1A">
        <w:rPr>
          <w:sz w:val="22"/>
          <w:szCs w:val="22"/>
        </w:rPr>
        <w:fldChar w:fldCharType="begin"/>
      </w:r>
      <w:r w:rsidRPr="00C64B1A">
        <w:rPr>
          <w:sz w:val="22"/>
          <w:szCs w:val="22"/>
        </w:rPr>
        <w:instrText xml:space="preserve"> ADDIN EN.CITE &lt;EndNote&gt;&lt;Cite&gt;&lt;Author&gt;Smedberg&lt;/Author&gt;&lt;Year&gt;2014&lt;/Year&gt;&lt;RecNum&gt;27&lt;/RecNum&gt;&lt;DisplayText&gt;&lt;style face="superscript"&gt;30&lt;/style&gt;&lt;/DisplayText&gt;&lt;record&gt;&lt;rec-number&gt;27&lt;/rec-number&gt;&lt;foreign-keys&gt;&lt;key app="EN" db-id="zf9taptx9fwtfkexpd9x2wrmpredp59r92zv" timestamp="1743155929"&gt;27&lt;/key&gt;&lt;/foreign-keys&gt;&lt;ref-type name="Journal Article"&gt;17&lt;/ref-type&gt;&lt;contributors&gt;&lt;authors&gt;&lt;author&gt;Smedberg, J.&lt;/author&gt;&lt;author&gt;Lupattelli, A.&lt;/author&gt;&lt;author&gt;Mårdby, A. C.&lt;/author&gt;&lt;author&gt;Nordeng, H.&lt;/author&gt;&lt;/authors&gt;&lt;/contributors&gt;&lt;auth-address&gt;Department of Pharmacy, School of Pharmacy, University of Oslo, PO Box 1068, Blindern, 0316 Oslo, Norway&amp;#xD;Analysis Unit, Sahlgrenska University Hospital, Gothenburg, Sweden&amp;#xD;Division of Mental Health, Norwegian Institute of Public Health, Oslo, Norway&lt;/auth-address&gt;&lt;titles&gt;&lt;title&gt;Characteristics of women who continue smoking during pregnancy: A cross-sectional study of pregnant women and new mothers in 15 European countries&lt;/title&gt;&lt;secondary-title&gt;BMC Pregnancy and Childbirth&lt;/secondary-title&gt;&lt;/titles&gt;&lt;periodical&gt;&lt;full-title&gt;BMC Pregnancy and Childbirth&lt;/full-title&gt;&lt;/periodical&gt;&lt;pages&gt;213&lt;/pages&gt;&lt;volume&gt;14&lt;/volume&gt;&lt;keywords&gt;&lt;keyword&gt;Determinants&lt;/keyword&gt;&lt;keyword&gt;Europe&lt;/keyword&gt;&lt;keyword&gt;Pregnancy&lt;/keyword&gt;&lt;keyword&gt;Prevalence&lt;/keyword&gt;&lt;keyword&gt;Smoking&lt;/keyword&gt;&lt;/keywords&gt;&lt;dates&gt;&lt;year&gt;2014&lt;/year&gt;&lt;/dates&gt;&lt;urls&gt;&lt;related-urls&gt;&lt;url&gt;http://link.springer.com/article/10.1186/1471-2393-14-213/fulltext.html&lt;/url&gt;&lt;url&gt;http://www.ncbi.nlm.nih.gov/pmc/articles/PMC4080751/pdf/1471-2393-14-213.pdf&lt;/url&gt;&lt;/related-urls&gt;&lt;/urls&gt;&lt;custom7&gt;213&lt;/custom7&gt;&lt;electronic-resource-num&gt;10.1186/1471-2393-14-213&lt;/electronic-resource-num&gt;&lt;remote-database-name&gt;Scopus&lt;/remote-database-name&gt;&lt;/record&gt;&lt;/Cite&gt;&lt;/EndNote&gt;</w:instrText>
      </w:r>
      <w:r w:rsidRPr="00C64B1A">
        <w:rPr>
          <w:sz w:val="22"/>
          <w:szCs w:val="22"/>
        </w:rPr>
        <w:fldChar w:fldCharType="separate"/>
      </w:r>
      <w:r w:rsidR="006D115D" w:rsidRPr="00C64B1A">
        <w:rPr>
          <w:noProof/>
          <w:sz w:val="22"/>
          <w:szCs w:val="22"/>
          <w:vertAlign w:val="superscript"/>
        </w:rPr>
        <w:t>3</w:t>
      </w:r>
      <w:r w:rsidRPr="00C64B1A">
        <w:rPr>
          <w:sz w:val="22"/>
          <w:szCs w:val="22"/>
        </w:rPr>
        <w:fldChar w:fldCharType="end"/>
      </w:r>
      <w:r w:rsidR="63B67B53" w:rsidRPr="00C64B1A">
        <w:rPr>
          <w:sz w:val="22"/>
          <w:szCs w:val="22"/>
          <w:vertAlign w:val="superscript"/>
        </w:rPr>
        <w:t>8</w:t>
      </w:r>
      <w:r w:rsidRPr="00C64B1A">
        <w:rPr>
          <w:sz w:val="22"/>
          <w:szCs w:val="22"/>
        </w:rPr>
        <w:t xml:space="preserve"> Unplanned pregnancy is more common in women of lower socioeconomic status,</w:t>
      </w:r>
      <w:r w:rsidR="00461C42" w:rsidRPr="00C64B1A">
        <w:rPr>
          <w:sz w:val="22"/>
          <w:szCs w:val="22"/>
          <w:vertAlign w:val="superscript"/>
        </w:rPr>
        <w:t>4</w:t>
      </w:r>
      <w:r w:rsidR="2420972C" w:rsidRPr="00C64B1A">
        <w:rPr>
          <w:sz w:val="22"/>
          <w:szCs w:val="22"/>
          <w:vertAlign w:val="superscript"/>
        </w:rPr>
        <w:t>2</w:t>
      </w:r>
      <w:r w:rsidR="00B937BF" w:rsidRPr="00C64B1A">
        <w:rPr>
          <w:sz w:val="22"/>
          <w:szCs w:val="22"/>
        </w:rPr>
        <w:t xml:space="preserve"> </w:t>
      </w:r>
      <w:r w:rsidRPr="00C64B1A">
        <w:rPr>
          <w:sz w:val="22"/>
          <w:szCs w:val="22"/>
        </w:rPr>
        <w:t>and thus it would be important that, along with increasing pre-conceptual smoking cessation interventions, addressing smoking earlier in pregnancy and in women of childbearing age is also a priority.</w:t>
      </w:r>
    </w:p>
    <w:bookmarkEnd w:id="8"/>
    <w:p w14:paraId="2815AE6E" w14:textId="77777777" w:rsidR="00124A71" w:rsidRPr="00C64B1A" w:rsidRDefault="00124A71" w:rsidP="00124A71">
      <w:pPr>
        <w:rPr>
          <w:sz w:val="22"/>
          <w:szCs w:val="22"/>
        </w:rPr>
      </w:pPr>
    </w:p>
    <w:p w14:paraId="62D182CF" w14:textId="77777777" w:rsidR="00124A71" w:rsidRPr="00C64B1A" w:rsidRDefault="00124A71" w:rsidP="00124A71">
      <w:pPr>
        <w:rPr>
          <w:rFonts w:cstheme="minorHAnsi"/>
          <w:b/>
          <w:bCs/>
          <w:sz w:val="22"/>
          <w:szCs w:val="22"/>
        </w:rPr>
      </w:pPr>
      <w:r w:rsidRPr="00C64B1A">
        <w:rPr>
          <w:b/>
          <w:bCs/>
          <w:sz w:val="22"/>
          <w:szCs w:val="22"/>
        </w:rPr>
        <w:t>CONCLUSIONS</w:t>
      </w:r>
    </w:p>
    <w:p w14:paraId="12E92D2D" w14:textId="2A0F5B41" w:rsidR="19F2F54D" w:rsidRPr="00C64B1A" w:rsidRDefault="19F2F54D" w:rsidP="49324E94">
      <w:pPr>
        <w:rPr>
          <w:sz w:val="22"/>
          <w:szCs w:val="22"/>
        </w:rPr>
      </w:pPr>
      <w:r w:rsidRPr="00C64B1A">
        <w:rPr>
          <w:rFonts w:eastAsia="Aptos" w:cs="Aptos"/>
          <w:color w:val="000000" w:themeColor="text1"/>
          <w:sz w:val="22"/>
          <w:szCs w:val="22"/>
        </w:rPr>
        <w:lastRenderedPageBreak/>
        <w:t>In conclusion, results suggest that motivational factors including intending to quit and being more confident of success help explain the initiation of quit attempts but not successful cessation. The latter is more likely if women report reduced smoking in early pregnancy or of previous smoking abstinence.  To assist women with starting quit attempts, and then become smokefree within them, health professionals may require quite different support strategies.</w:t>
      </w:r>
      <w:r w:rsidRPr="00C64B1A">
        <w:rPr>
          <w:rFonts w:eastAsia="Aptos" w:cs="Aptos"/>
          <w:sz w:val="22"/>
          <w:szCs w:val="22"/>
        </w:rPr>
        <w:t xml:space="preserve"> </w:t>
      </w:r>
    </w:p>
    <w:p w14:paraId="1A9418AB" w14:textId="6BDDE5B6" w:rsidR="00124A71" w:rsidRPr="00C64B1A" w:rsidRDefault="061212D7" w:rsidP="3A803548">
      <w:pPr>
        <w:rPr>
          <w:sz w:val="22"/>
          <w:szCs w:val="22"/>
        </w:rPr>
      </w:pPr>
      <w:r w:rsidRPr="00C64B1A">
        <w:rPr>
          <w:sz w:val="22"/>
          <w:szCs w:val="22"/>
        </w:rPr>
        <w:t>T</w:t>
      </w:r>
      <w:r w:rsidR="00D37054" w:rsidRPr="00C64B1A">
        <w:rPr>
          <w:sz w:val="22"/>
          <w:szCs w:val="22"/>
        </w:rPr>
        <w:t>hese findings suggest that t</w:t>
      </w:r>
      <w:r w:rsidRPr="00C64B1A">
        <w:rPr>
          <w:sz w:val="22"/>
          <w:szCs w:val="22"/>
        </w:rPr>
        <w:t>argeting smoking cessation interventions earlier in pregnancy or as part of pre-conceptual planning</w:t>
      </w:r>
      <w:r w:rsidR="005606FB" w:rsidRPr="00C64B1A">
        <w:rPr>
          <w:sz w:val="22"/>
          <w:szCs w:val="22"/>
          <w:vertAlign w:val="superscript"/>
        </w:rPr>
        <w:t>4</w:t>
      </w:r>
      <w:r w:rsidR="639EC9B9" w:rsidRPr="00C64B1A">
        <w:rPr>
          <w:sz w:val="22"/>
          <w:szCs w:val="22"/>
          <w:vertAlign w:val="superscript"/>
        </w:rPr>
        <w:t>3</w:t>
      </w:r>
      <w:r w:rsidR="31071E09" w:rsidRPr="00C64B1A">
        <w:rPr>
          <w:sz w:val="22"/>
          <w:szCs w:val="22"/>
          <w:vertAlign w:val="superscript"/>
        </w:rPr>
        <w:t xml:space="preserve"> </w:t>
      </w:r>
      <w:r w:rsidRPr="00C64B1A">
        <w:rPr>
          <w:sz w:val="22"/>
          <w:szCs w:val="22"/>
        </w:rPr>
        <w:t xml:space="preserve">may have a positive impact on the number of women who successfully achieve </w:t>
      </w:r>
      <w:r w:rsidR="30E93FA9" w:rsidRPr="00C64B1A">
        <w:rPr>
          <w:sz w:val="22"/>
          <w:szCs w:val="22"/>
        </w:rPr>
        <w:t>cessation</w:t>
      </w:r>
      <w:r w:rsidRPr="00C64B1A">
        <w:rPr>
          <w:sz w:val="22"/>
          <w:szCs w:val="22"/>
        </w:rPr>
        <w:t xml:space="preserve"> during pregnancy</w:t>
      </w:r>
      <w:r w:rsidR="00F116B4" w:rsidRPr="00C64B1A">
        <w:rPr>
          <w:sz w:val="22"/>
          <w:szCs w:val="22"/>
        </w:rPr>
        <w:t xml:space="preserve">. </w:t>
      </w:r>
      <w:r w:rsidRPr="00C64B1A">
        <w:rPr>
          <w:sz w:val="22"/>
          <w:szCs w:val="22"/>
        </w:rPr>
        <w:t xml:space="preserve">It would be important, however, to ensure not to exacerbate any socioeconomic disparity due to unplanned pregnancies, by making pregnancy-specific smoking cessation services easily accessible to all women in early pregnancy. </w:t>
      </w:r>
    </w:p>
    <w:p w14:paraId="3E8306F4" w14:textId="77777777" w:rsidR="00124A71" w:rsidRPr="00C64B1A" w:rsidRDefault="00124A71" w:rsidP="00124A71">
      <w:pPr>
        <w:rPr>
          <w:rFonts w:cstheme="minorHAnsi"/>
          <w:sz w:val="22"/>
          <w:szCs w:val="22"/>
        </w:rPr>
      </w:pPr>
    </w:p>
    <w:p w14:paraId="43AE8646" w14:textId="77777777" w:rsidR="00124A71" w:rsidRPr="00C64B1A" w:rsidRDefault="00124A71" w:rsidP="00124A71">
      <w:pPr>
        <w:rPr>
          <w:rFonts w:cstheme="minorHAnsi"/>
          <w:b/>
          <w:bCs/>
          <w:sz w:val="22"/>
          <w:szCs w:val="22"/>
        </w:rPr>
      </w:pPr>
      <w:r w:rsidRPr="00C64B1A">
        <w:rPr>
          <w:rFonts w:cstheme="minorHAnsi"/>
          <w:b/>
          <w:bCs/>
          <w:sz w:val="22"/>
          <w:szCs w:val="22"/>
        </w:rPr>
        <w:t>FUNDING</w:t>
      </w:r>
    </w:p>
    <w:p w14:paraId="1961F7C9" w14:textId="148E1D4C" w:rsidR="00124A71" w:rsidRPr="00C64B1A" w:rsidRDefault="00124A71" w:rsidP="0E08BD2D">
      <w:pPr>
        <w:rPr>
          <w:sz w:val="22"/>
          <w:szCs w:val="22"/>
        </w:rPr>
      </w:pPr>
      <w:r w:rsidRPr="00C64B1A">
        <w:rPr>
          <w:sz w:val="22"/>
          <w:szCs w:val="22"/>
        </w:rPr>
        <w:t xml:space="preserve">The work was done as part of </w:t>
      </w:r>
      <w:r w:rsidR="00AB6F7D" w:rsidRPr="00C64B1A">
        <w:rPr>
          <w:sz w:val="22"/>
          <w:szCs w:val="22"/>
        </w:rPr>
        <w:t xml:space="preserve">Hannah Igoe’s </w:t>
      </w:r>
      <w:r w:rsidRPr="00C64B1A">
        <w:rPr>
          <w:sz w:val="22"/>
          <w:szCs w:val="22"/>
        </w:rPr>
        <w:t>National Institute for Health Research Academic Clinical Fellowship.</w:t>
      </w:r>
      <w:r w:rsidR="00AB6F7D" w:rsidRPr="00C64B1A">
        <w:rPr>
          <w:sz w:val="22"/>
          <w:szCs w:val="22"/>
        </w:rPr>
        <w:t xml:space="preserve">  </w:t>
      </w:r>
      <w:proofErr w:type="spellStart"/>
      <w:r w:rsidR="00DB1DE9" w:rsidRPr="00C64B1A">
        <w:rPr>
          <w:sz w:val="22"/>
          <w:szCs w:val="22"/>
        </w:rPr>
        <w:t>MiQuit</w:t>
      </w:r>
      <w:proofErr w:type="spellEnd"/>
      <w:r w:rsidR="00DB1DE9" w:rsidRPr="00C64B1A">
        <w:rPr>
          <w:sz w:val="22"/>
          <w:szCs w:val="22"/>
        </w:rPr>
        <w:t xml:space="preserve"> Pilot </w:t>
      </w:r>
      <w:r w:rsidR="00C673A4" w:rsidRPr="00C64B1A">
        <w:rPr>
          <w:sz w:val="22"/>
          <w:szCs w:val="22"/>
        </w:rPr>
        <w:t xml:space="preserve">and MiQuit3 trials were </w:t>
      </w:r>
      <w:r w:rsidR="00DB1DE9" w:rsidRPr="00C64B1A">
        <w:rPr>
          <w:sz w:val="22"/>
          <w:szCs w:val="22"/>
        </w:rPr>
        <w:t xml:space="preserve">funded </w:t>
      </w:r>
      <w:r w:rsidR="00C673A4" w:rsidRPr="00C64B1A">
        <w:rPr>
          <w:sz w:val="22"/>
          <w:szCs w:val="22"/>
        </w:rPr>
        <w:t>by</w:t>
      </w:r>
      <w:r w:rsidR="00DB1DE9" w:rsidRPr="00C64B1A">
        <w:rPr>
          <w:sz w:val="22"/>
          <w:szCs w:val="22"/>
        </w:rPr>
        <w:t xml:space="preserve"> an NIHR Programme for Applied Health Research </w:t>
      </w:r>
      <w:r w:rsidR="00C673A4" w:rsidRPr="00C64B1A">
        <w:rPr>
          <w:sz w:val="22"/>
          <w:szCs w:val="22"/>
        </w:rPr>
        <w:t xml:space="preserve">(RP-PG-0109-10020), with MiQuit3 co-funded by Cancer Research UK </w:t>
      </w:r>
      <w:r w:rsidR="00203067" w:rsidRPr="00C64B1A">
        <w:rPr>
          <w:sz w:val="22"/>
          <w:szCs w:val="22"/>
        </w:rPr>
        <w:t>Grant/Award Number: C11232/A23434. Tim Coleman is an NIHR Senior Investigator</w:t>
      </w:r>
      <w:r w:rsidR="000F63C4" w:rsidRPr="00C64B1A">
        <w:rPr>
          <w:sz w:val="22"/>
          <w:szCs w:val="22"/>
        </w:rPr>
        <w:t>.  The views expressed in this article are those of the authors and not necessarily those of the NIHR or the Department of Health and Social Care (DHSC).</w:t>
      </w:r>
    </w:p>
    <w:p w14:paraId="5FA72CBB" w14:textId="77777777" w:rsidR="00124A71" w:rsidRPr="00C64B1A" w:rsidRDefault="00124A71" w:rsidP="00124A71">
      <w:pPr>
        <w:rPr>
          <w:rFonts w:cstheme="minorHAnsi"/>
          <w:b/>
          <w:bCs/>
          <w:sz w:val="22"/>
          <w:szCs w:val="22"/>
        </w:rPr>
      </w:pPr>
      <w:r w:rsidRPr="00C64B1A">
        <w:rPr>
          <w:rFonts w:cstheme="minorHAnsi"/>
          <w:b/>
          <w:bCs/>
          <w:sz w:val="22"/>
          <w:szCs w:val="22"/>
        </w:rPr>
        <w:t xml:space="preserve">DECLARATIONS OF INTEREST </w:t>
      </w:r>
    </w:p>
    <w:p w14:paraId="2B6BD974" w14:textId="77777777" w:rsidR="00124A71" w:rsidRPr="00C64B1A" w:rsidRDefault="00124A71" w:rsidP="00124A71">
      <w:pPr>
        <w:rPr>
          <w:rFonts w:cstheme="minorHAnsi"/>
          <w:sz w:val="22"/>
          <w:szCs w:val="22"/>
        </w:rPr>
      </w:pPr>
      <w:r w:rsidRPr="00C64B1A">
        <w:rPr>
          <w:rFonts w:cstheme="minorHAnsi"/>
          <w:sz w:val="22"/>
          <w:szCs w:val="22"/>
        </w:rPr>
        <w:t>None declared.</w:t>
      </w:r>
    </w:p>
    <w:p w14:paraId="762CF381" w14:textId="77777777" w:rsidR="00FD3578" w:rsidRPr="00C64B1A" w:rsidRDefault="00FD3578" w:rsidP="00FD3578">
      <w:pPr>
        <w:rPr>
          <w:rFonts w:cstheme="minorHAnsi"/>
          <w:b/>
          <w:bCs/>
          <w:sz w:val="22"/>
          <w:szCs w:val="22"/>
        </w:rPr>
      </w:pPr>
      <w:r w:rsidRPr="00C64B1A">
        <w:rPr>
          <w:rFonts w:cstheme="minorHAnsi"/>
          <w:b/>
          <w:bCs/>
          <w:sz w:val="22"/>
          <w:szCs w:val="22"/>
        </w:rPr>
        <w:t>STATEMENT OF DATA AVAILABILITY</w:t>
      </w:r>
    </w:p>
    <w:p w14:paraId="3586A4AF" w14:textId="77777777" w:rsidR="00FD3578" w:rsidRPr="00C64B1A" w:rsidRDefault="00FD3578" w:rsidP="00FD3578">
      <w:pPr>
        <w:rPr>
          <w:rFonts w:cstheme="minorHAnsi"/>
          <w:sz w:val="22"/>
          <w:szCs w:val="22"/>
        </w:rPr>
      </w:pPr>
      <w:r w:rsidRPr="00C64B1A">
        <w:rPr>
          <w:rFonts w:cstheme="minorHAnsi"/>
          <w:sz w:val="22"/>
          <w:szCs w:val="22"/>
        </w:rPr>
        <w:t>Data not publicly available.</w:t>
      </w:r>
    </w:p>
    <w:p w14:paraId="0AF876BA" w14:textId="77777777" w:rsidR="00124A71" w:rsidRPr="00C64B1A" w:rsidRDefault="00124A71" w:rsidP="00124A71">
      <w:pPr>
        <w:rPr>
          <w:rFonts w:cstheme="minorHAnsi"/>
          <w:b/>
          <w:bCs/>
          <w:sz w:val="22"/>
          <w:szCs w:val="22"/>
        </w:rPr>
      </w:pPr>
      <w:r w:rsidRPr="00C64B1A">
        <w:rPr>
          <w:rFonts w:cstheme="minorHAnsi"/>
          <w:b/>
          <w:bCs/>
          <w:sz w:val="22"/>
          <w:szCs w:val="22"/>
        </w:rPr>
        <w:t xml:space="preserve">ACKNOWLEDGEMENTS </w:t>
      </w:r>
    </w:p>
    <w:p w14:paraId="78EF802E" w14:textId="7A0C8AA3" w:rsidR="00124A71" w:rsidRPr="00C64B1A" w:rsidRDefault="00124A71" w:rsidP="0E08BD2D">
      <w:pPr>
        <w:rPr>
          <w:sz w:val="22"/>
          <w:szCs w:val="22"/>
        </w:rPr>
      </w:pPr>
      <w:r w:rsidRPr="00C64B1A">
        <w:rPr>
          <w:sz w:val="22"/>
          <w:szCs w:val="22"/>
        </w:rPr>
        <w:t xml:space="preserve">We are very grateful to the midwives who identified potential participants to the </w:t>
      </w:r>
      <w:proofErr w:type="spellStart"/>
      <w:r w:rsidRPr="00C64B1A">
        <w:rPr>
          <w:sz w:val="22"/>
          <w:szCs w:val="22"/>
        </w:rPr>
        <w:t>MiQuit</w:t>
      </w:r>
      <w:proofErr w:type="spellEnd"/>
      <w:r w:rsidR="51D805A9" w:rsidRPr="00C64B1A">
        <w:rPr>
          <w:sz w:val="22"/>
          <w:szCs w:val="22"/>
        </w:rPr>
        <w:t xml:space="preserve"> Pilot</w:t>
      </w:r>
      <w:r w:rsidRPr="00C64B1A">
        <w:rPr>
          <w:sz w:val="22"/>
          <w:szCs w:val="22"/>
        </w:rPr>
        <w:t xml:space="preserve"> and MiQuit3 studies. </w:t>
      </w:r>
    </w:p>
    <w:p w14:paraId="06E93B30" w14:textId="77777777" w:rsidR="0064560A" w:rsidRPr="00C64B1A" w:rsidRDefault="0064560A" w:rsidP="00124A71">
      <w:pPr>
        <w:rPr>
          <w:rFonts w:cstheme="minorHAnsi"/>
          <w:b/>
          <w:bCs/>
          <w:sz w:val="22"/>
          <w:szCs w:val="22"/>
        </w:rPr>
      </w:pPr>
    </w:p>
    <w:p w14:paraId="121F699A" w14:textId="77777777" w:rsidR="00124A71" w:rsidRPr="00C64B1A" w:rsidRDefault="00124A71" w:rsidP="00D52775">
      <w:pPr>
        <w:pStyle w:val="paragraph"/>
        <w:spacing w:before="0" w:beforeAutospacing="0" w:after="0" w:afterAutospacing="0"/>
        <w:textAlignment w:val="baseline"/>
        <w:rPr>
          <w:rFonts w:asciiTheme="minorHAnsi" w:hAnsiTheme="minorHAnsi" w:cstheme="minorBidi"/>
          <w:b/>
          <w:bCs/>
          <w:sz w:val="22"/>
          <w:szCs w:val="22"/>
          <w:shd w:val="clear" w:color="auto" w:fill="FFFFFF"/>
        </w:rPr>
      </w:pPr>
    </w:p>
    <w:p w14:paraId="169E3BFC" w14:textId="77777777" w:rsidR="005D5723" w:rsidRPr="00C64B1A" w:rsidRDefault="005D5723" w:rsidP="005D5723">
      <w:pPr>
        <w:rPr>
          <w:b/>
          <w:bCs/>
          <w:sz w:val="22"/>
          <w:szCs w:val="22"/>
        </w:rPr>
      </w:pPr>
      <w:bookmarkStart w:id="9" w:name="_Hlk192845218"/>
      <w:bookmarkStart w:id="10" w:name="_Hlk207975110"/>
      <w:r w:rsidRPr="00C64B1A">
        <w:rPr>
          <w:b/>
          <w:bCs/>
          <w:sz w:val="22"/>
          <w:szCs w:val="22"/>
          <w:lang w:val="en-US"/>
        </w:rPr>
        <w:t>REFERENCES</w:t>
      </w:r>
    </w:p>
    <w:p w14:paraId="4F6FE4AC" w14:textId="77777777"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hAnsiTheme="minorHAnsi"/>
          <w:sz w:val="22"/>
        </w:rPr>
        <w:fldChar w:fldCharType="begin"/>
      </w:r>
      <w:r w:rsidRPr="00C64B1A">
        <w:rPr>
          <w:rFonts w:asciiTheme="minorHAnsi" w:hAnsiTheme="minorHAnsi"/>
          <w:sz w:val="22"/>
        </w:rPr>
        <w:instrText xml:space="preserve"> ADDIN EN.REFLIST </w:instrText>
      </w:r>
      <w:r w:rsidRPr="00C64B1A">
        <w:rPr>
          <w:rFonts w:asciiTheme="minorHAnsi" w:hAnsiTheme="minorHAnsi"/>
          <w:sz w:val="22"/>
        </w:rPr>
        <w:fldChar w:fldCharType="separate"/>
      </w:r>
      <w:r w:rsidRPr="00C64B1A">
        <w:rPr>
          <w:rFonts w:asciiTheme="minorHAnsi" w:eastAsiaTheme="minorEastAsia" w:hAnsiTheme="minorHAnsi" w:cstheme="minorBidi"/>
          <w:sz w:val="22"/>
        </w:rPr>
        <w:t>1.</w:t>
      </w:r>
      <w:r w:rsidRPr="00C64B1A">
        <w:rPr>
          <w:rFonts w:asciiTheme="minorHAnsi" w:hAnsiTheme="minorHAnsi"/>
          <w:sz w:val="22"/>
        </w:rPr>
        <w:tab/>
      </w:r>
      <w:r w:rsidRPr="00C64B1A">
        <w:rPr>
          <w:rFonts w:asciiTheme="minorHAnsi" w:eastAsiaTheme="minorEastAsia" w:hAnsiTheme="minorHAnsi" w:cstheme="minorBidi"/>
          <w:sz w:val="22"/>
        </w:rPr>
        <w:t>Pineles B, Park E, Samet J. Systematic review and meta-analysis of miscarriage and maternal exposure to tobacco smoke during pregnancy. Am. J. Epidemiology. 2014;179(7):807-823. doi:10.1093/aje/kwt334</w:t>
      </w:r>
    </w:p>
    <w:p w14:paraId="12A4882F" w14:textId="670F39E9" w:rsidR="005D5723" w:rsidRPr="00C64B1A" w:rsidRDefault="005D5723" w:rsidP="49324E94">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lang w:val="en-GB"/>
        </w:rPr>
        <w:t xml:space="preserve">2. </w:t>
      </w:r>
      <w:r w:rsidRPr="00C64B1A">
        <w:tab/>
      </w:r>
      <w:r w:rsidRPr="00C64B1A">
        <w:rPr>
          <w:rFonts w:asciiTheme="minorHAnsi" w:eastAsiaTheme="minorEastAsia" w:hAnsiTheme="minorHAnsi" w:cstheme="minorBidi"/>
          <w:sz w:val="22"/>
          <w:lang w:val="en-GB"/>
        </w:rPr>
        <w:t>Hviid KVR, Bliddal S, El Issaoui M, Krog MC, Kolte AM, Nielsen HS. Smoking and recurrent pregnancy loss: A cohort study of 2829 women. J Reprod Immunol. 2024;164:104257. doi:10.1016/j.jri.2024.104257</w:t>
      </w:r>
    </w:p>
    <w:p w14:paraId="4D09238D" w14:textId="4E2D9C2D" w:rsidR="005D5723" w:rsidRPr="00C64B1A" w:rsidRDefault="005D5723" w:rsidP="49324E94">
      <w:pPr>
        <w:pStyle w:val="EndNoteBibliography"/>
        <w:spacing w:after="0"/>
        <w:rPr>
          <w:rFonts w:asciiTheme="minorHAnsi" w:eastAsiaTheme="minorEastAsia" w:hAnsiTheme="minorHAnsi" w:cstheme="minorBidi"/>
          <w:sz w:val="22"/>
          <w:lang w:val="en-GB"/>
        </w:rPr>
      </w:pPr>
      <w:r w:rsidRPr="00C64B1A">
        <w:rPr>
          <w:rFonts w:asciiTheme="minorHAnsi" w:eastAsiaTheme="minorEastAsia" w:hAnsiTheme="minorHAnsi" w:cstheme="minorBidi"/>
          <w:sz w:val="22"/>
          <w:lang w:val="en-GB"/>
        </w:rPr>
        <w:t xml:space="preserve">3. </w:t>
      </w:r>
      <w:r w:rsidRPr="00C64B1A">
        <w:tab/>
      </w:r>
      <w:r w:rsidRPr="00C64B1A">
        <w:rPr>
          <w:rFonts w:asciiTheme="minorHAnsi" w:eastAsiaTheme="minorEastAsia" w:hAnsiTheme="minorHAnsi" w:cstheme="minorBidi"/>
          <w:sz w:val="22"/>
          <w:lang w:val="en-GB"/>
        </w:rPr>
        <w:t>Yang, L., Wang, H., Yang, L. et al. Maternal cigarette smoking before or during pregnancy increases the risk of birth congenital anomalies: a population-based retrospective cohort study of 12 million mother-infant pairs. BMC Med. 2022; 20: 4.</w:t>
      </w:r>
    </w:p>
    <w:p w14:paraId="72A5C611" w14:textId="46CD3FD7" w:rsidR="005D5723" w:rsidRPr="00C64B1A" w:rsidRDefault="005D5723" w:rsidP="49324E94">
      <w:pPr>
        <w:pStyle w:val="EndNoteBibliography"/>
        <w:spacing w:after="0"/>
        <w:rPr>
          <w:rFonts w:asciiTheme="minorHAnsi" w:eastAsiaTheme="minorEastAsia" w:hAnsiTheme="minorHAnsi" w:cstheme="minorBidi"/>
          <w:sz w:val="22"/>
          <w:lang w:val="en-GB"/>
        </w:rPr>
      </w:pPr>
      <w:r w:rsidRPr="00C64B1A">
        <w:rPr>
          <w:rFonts w:asciiTheme="minorHAnsi" w:eastAsiaTheme="minorEastAsia" w:hAnsiTheme="minorHAnsi" w:cstheme="minorBidi"/>
          <w:sz w:val="22"/>
          <w:lang w:val="en-GB"/>
        </w:rPr>
        <w:lastRenderedPageBreak/>
        <w:t xml:space="preserve">4. </w:t>
      </w:r>
      <w:r w:rsidRPr="00C64B1A">
        <w:tab/>
      </w:r>
      <w:r w:rsidRPr="00C64B1A">
        <w:rPr>
          <w:rFonts w:asciiTheme="minorHAnsi" w:eastAsiaTheme="minorEastAsia" w:hAnsiTheme="minorHAnsi" w:cstheme="minorBidi"/>
          <w:sz w:val="22"/>
          <w:lang w:val="en-GB"/>
        </w:rPr>
        <w:t>Selvaratnam RJ, Sovio U, Cook E, Gaccioli F, Charnock-Jones DS, Smith GCS. Objective measures of smoking and caffeine intake and the risk of adverse pregnancy outcomes. Int J Epidemiol. 2023;52(6):1756-1765. doi:10.1093/ije/dyad123</w:t>
      </w:r>
    </w:p>
    <w:p w14:paraId="5CAC5EF4" w14:textId="4B16FE9C" w:rsidR="005D5723" w:rsidRPr="00C64B1A" w:rsidRDefault="005D5723" w:rsidP="005D5723">
      <w:pPr>
        <w:pStyle w:val="EndNoteBibliography"/>
        <w:spacing w:after="0"/>
        <w:rPr>
          <w:rFonts w:asciiTheme="minorHAnsi" w:eastAsia="Aptos" w:hAnsiTheme="minorHAnsi" w:cs="Aptos"/>
          <w:sz w:val="22"/>
          <w:lang w:val="en-GB"/>
        </w:rPr>
      </w:pPr>
      <w:r w:rsidRPr="00C64B1A">
        <w:rPr>
          <w:rFonts w:asciiTheme="minorHAnsi" w:eastAsia="Aptos" w:hAnsiTheme="minorHAnsi" w:cs="Aptos"/>
          <w:sz w:val="22"/>
          <w:lang w:val="en-GB"/>
        </w:rPr>
        <w:t>5.</w:t>
      </w:r>
      <w:r w:rsidR="00995512" w:rsidRPr="00C64B1A">
        <w:rPr>
          <w:rFonts w:asciiTheme="minorHAnsi" w:eastAsia="Aptos" w:hAnsiTheme="minorHAnsi" w:cs="Aptos"/>
          <w:sz w:val="22"/>
          <w:lang w:val="en-GB"/>
        </w:rPr>
        <w:tab/>
      </w:r>
      <w:r w:rsidRPr="00C64B1A">
        <w:rPr>
          <w:rFonts w:asciiTheme="minorHAnsi" w:eastAsia="Aptos" w:hAnsiTheme="minorHAnsi" w:cs="Aptos"/>
          <w:sz w:val="22"/>
          <w:lang w:val="en-GB"/>
        </w:rPr>
        <w:t xml:space="preserve"> Anderson T, Lavista Ferres J, Ren S, et al. Maternal Smoking Before and During Pregnancy and the Risk of Sudden Unexpected Infant Death. Pediatrics. 2019 Apr;143(4):e20183325. doi: 10.1542/peds.2018-3325. Epub 2019 Mar 11. PMID: 30858347; PMCID: PMC6564075.</w:t>
      </w:r>
    </w:p>
    <w:p w14:paraId="5BC39C51" w14:textId="4C3288E7" w:rsidR="005D5723" w:rsidRPr="00C64B1A" w:rsidRDefault="005D5723" w:rsidP="49324E94">
      <w:pPr>
        <w:pStyle w:val="EndNoteBibliography"/>
        <w:spacing w:after="0"/>
        <w:rPr>
          <w:rFonts w:asciiTheme="minorHAnsi" w:eastAsiaTheme="minorEastAsia" w:hAnsiTheme="minorHAnsi" w:cstheme="minorBidi"/>
          <w:sz w:val="22"/>
          <w:lang w:val="en-GB"/>
        </w:rPr>
      </w:pPr>
      <w:r w:rsidRPr="00C64B1A">
        <w:rPr>
          <w:rFonts w:asciiTheme="minorHAnsi" w:eastAsiaTheme="minorEastAsia" w:hAnsiTheme="minorHAnsi" w:cstheme="minorBidi"/>
          <w:sz w:val="22"/>
          <w:lang w:val="en-GB"/>
        </w:rPr>
        <w:t xml:space="preserve">6. </w:t>
      </w:r>
      <w:r w:rsidRPr="00C64B1A">
        <w:tab/>
      </w:r>
      <w:r w:rsidRPr="00C64B1A">
        <w:rPr>
          <w:rFonts w:asciiTheme="minorHAnsi" w:eastAsiaTheme="minorEastAsia" w:hAnsiTheme="minorHAnsi" w:cstheme="minorBidi"/>
          <w:sz w:val="22"/>
          <w:lang w:val="en-GB"/>
        </w:rPr>
        <w:t>Mahabee-Gittens, E, Harun, N, Glover, M. et al. Prenatal tobacco smoke exposure and risk for cognitive delays in infants born very premature. Sci Rep. 2024; 14:1397. https://doi.org/10.1038/s41598-024-51263-9</w:t>
      </w:r>
    </w:p>
    <w:p w14:paraId="7A50BBEB" w14:textId="49BAE4C7" w:rsidR="005D5723" w:rsidRPr="00C64B1A" w:rsidRDefault="005D5723" w:rsidP="49324E94">
      <w:pPr>
        <w:pStyle w:val="EndNoteBibliography"/>
        <w:spacing w:after="0"/>
        <w:rPr>
          <w:rFonts w:asciiTheme="minorHAnsi" w:eastAsiaTheme="minorEastAsia" w:hAnsiTheme="minorHAnsi" w:cstheme="minorBidi"/>
          <w:sz w:val="22"/>
          <w:lang w:val="en-GB"/>
        </w:rPr>
      </w:pPr>
      <w:r w:rsidRPr="00C64B1A">
        <w:rPr>
          <w:rFonts w:asciiTheme="minorHAnsi" w:eastAsiaTheme="minorEastAsia" w:hAnsiTheme="minorHAnsi" w:cstheme="minorBidi"/>
          <w:sz w:val="22"/>
          <w:lang w:val="en-GB"/>
        </w:rPr>
        <w:t xml:space="preserve">7. </w:t>
      </w:r>
      <w:r w:rsidRPr="00C64B1A">
        <w:tab/>
      </w:r>
      <w:r w:rsidRPr="00C64B1A">
        <w:rPr>
          <w:rFonts w:asciiTheme="minorHAnsi" w:eastAsiaTheme="minorEastAsia" w:hAnsiTheme="minorHAnsi" w:cstheme="minorBidi"/>
          <w:sz w:val="22"/>
          <w:lang w:val="en-GB"/>
        </w:rPr>
        <w:t>Mohammadian M, Khachatryan LG, Vadiyan FV, Maleki M, Fatahian F, Mohammadian-Hafshejani A. The association between maternal tobacco smoking during pregnancy and the risk of attention-deficit/hyperactivity disorder (ADHD) in offspring: A systematic review and meta-analysis. PLoS One. 2025;20(2):e0317112. Published 2025 Feb 7. doi:10.1371/journal.pone.0317112</w:t>
      </w:r>
    </w:p>
    <w:p w14:paraId="0646272D" w14:textId="3467A9B2" w:rsidR="005D5723" w:rsidRPr="00C64B1A" w:rsidRDefault="005D5723" w:rsidP="005D5723">
      <w:pPr>
        <w:pStyle w:val="EndNoteBibliography"/>
        <w:spacing w:after="0"/>
        <w:rPr>
          <w:rFonts w:asciiTheme="minorHAnsi" w:hAnsiTheme="minorHAnsi"/>
          <w:sz w:val="22"/>
        </w:rPr>
      </w:pPr>
      <w:r w:rsidRPr="00C64B1A">
        <w:rPr>
          <w:rFonts w:asciiTheme="minorHAnsi" w:eastAsiaTheme="minorEastAsia" w:hAnsiTheme="minorHAnsi" w:cstheme="minorBidi"/>
          <w:sz w:val="22"/>
        </w:rPr>
        <w:t>8.</w:t>
      </w:r>
      <w:r w:rsidRPr="00C64B1A">
        <w:rPr>
          <w:rFonts w:asciiTheme="minorHAnsi" w:hAnsiTheme="minorHAnsi"/>
          <w:sz w:val="22"/>
        </w:rPr>
        <w:tab/>
      </w:r>
      <w:r w:rsidRPr="00C64B1A">
        <w:rPr>
          <w:rFonts w:asciiTheme="minorHAnsi" w:eastAsiaTheme="minorEastAsia" w:hAnsiTheme="minorHAnsi" w:cstheme="minorBidi"/>
          <w:sz w:val="22"/>
        </w:rPr>
        <w:t xml:space="preserve">NHS Digital. Statistics on Women's Smoking Status at Time of Delivery: England, Quarter 2, 2023-24. Accessed </w:t>
      </w:r>
      <w:r w:rsidR="0039630F" w:rsidRPr="00C64B1A">
        <w:rPr>
          <w:rFonts w:asciiTheme="minorHAnsi" w:eastAsiaTheme="minorEastAsia" w:hAnsiTheme="minorHAnsi" w:cstheme="minorBidi"/>
          <w:sz w:val="22"/>
        </w:rPr>
        <w:t>March 8, 2024.</w:t>
      </w:r>
      <w:r w:rsidRPr="00C64B1A">
        <w:rPr>
          <w:rFonts w:asciiTheme="minorHAnsi" w:eastAsiaTheme="minorEastAsia" w:hAnsiTheme="minorHAnsi" w:cstheme="minorBidi"/>
          <w:sz w:val="22"/>
        </w:rPr>
        <w:t xml:space="preserve"> </w:t>
      </w:r>
      <w:hyperlink r:id="rId13">
        <w:r w:rsidRPr="00C64B1A">
          <w:rPr>
            <w:rStyle w:val="Hyperlink"/>
            <w:rFonts w:asciiTheme="minorHAnsi" w:eastAsiaTheme="minorEastAsia" w:hAnsiTheme="minorHAnsi" w:cstheme="minorBidi"/>
            <w:sz w:val="22"/>
          </w:rPr>
          <w:t>https://digital.nhs.uk/data-and-information/publications/statistical/statistics-on-women-s-smoking-status-at-time-of-delivery-england/statistics-on-womens-smoking-status-at-time-of-delivery-england-quarter-2-2023-24</w:t>
        </w:r>
      </w:hyperlink>
    </w:p>
    <w:p w14:paraId="4C59A61D" w14:textId="21E77E7C" w:rsidR="005D5723" w:rsidRPr="00C64B1A" w:rsidRDefault="005D5723" w:rsidP="49324E94">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lang w:val="en-GB"/>
        </w:rPr>
        <w:t>9</w:t>
      </w:r>
      <w:r w:rsidR="00995512" w:rsidRPr="00C64B1A">
        <w:rPr>
          <w:rFonts w:asciiTheme="minorHAnsi" w:eastAsiaTheme="minorEastAsia" w:hAnsiTheme="minorHAnsi" w:cstheme="minorBidi"/>
          <w:sz w:val="22"/>
          <w:lang w:val="en-GB"/>
        </w:rPr>
        <w:t>.</w:t>
      </w:r>
      <w:r w:rsidRPr="00C64B1A">
        <w:rPr>
          <w:rFonts w:asciiTheme="minorHAnsi" w:eastAsiaTheme="minorEastAsia" w:hAnsiTheme="minorHAnsi" w:cstheme="minorBidi"/>
          <w:sz w:val="22"/>
          <w:lang w:val="en-GB"/>
        </w:rPr>
        <w:t xml:space="preserve"> </w:t>
      </w:r>
      <w:r w:rsidRPr="00C64B1A">
        <w:tab/>
      </w:r>
      <w:r w:rsidRPr="00C64B1A">
        <w:rPr>
          <w:rFonts w:asciiTheme="minorHAnsi" w:eastAsiaTheme="minorEastAsia" w:hAnsiTheme="minorHAnsi" w:cstheme="minorBidi"/>
          <w:sz w:val="22"/>
          <w:lang w:val="en-GB"/>
        </w:rPr>
        <w:t xml:space="preserve">Office for Health Improvement and Disparities. Child and maternal health profiles, December 2024 update: statistical commentary. GOV.UK. Published December 3, 2024. Accessed September 5, 2025. </w:t>
      </w:r>
      <w:hyperlink r:id="rId14">
        <w:r w:rsidRPr="00C64B1A">
          <w:rPr>
            <w:rStyle w:val="Hyperlink"/>
            <w:rFonts w:asciiTheme="minorHAnsi" w:eastAsiaTheme="minorEastAsia" w:hAnsiTheme="minorHAnsi" w:cstheme="minorBidi"/>
            <w:sz w:val="22"/>
            <w:lang w:val="en-GB"/>
          </w:rPr>
          <w:t>https://www.gov.uk/government/statistics/child-and-maternal-health-profiles-december-2024-update/child-and-maternal-health-profiles-december-2024-update-statistical-commentary</w:t>
        </w:r>
      </w:hyperlink>
    </w:p>
    <w:p w14:paraId="26468C4A" w14:textId="350E9481" w:rsidR="005D5723" w:rsidRPr="00C64B1A" w:rsidRDefault="005D5723"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10.</w:t>
      </w:r>
      <w:r w:rsidRPr="00C64B1A">
        <w:tab/>
      </w:r>
      <w:r w:rsidRPr="00C64B1A">
        <w:rPr>
          <w:rFonts w:asciiTheme="minorHAnsi" w:eastAsiaTheme="minorEastAsia" w:hAnsiTheme="minorHAnsi" w:cstheme="minorBidi"/>
          <w:sz w:val="22"/>
        </w:rPr>
        <w:t>Lange S, Probst C, Rehm J, Popova S. National, regional, and global prevalence of smoking during pregnancy in the general population: a systematic review and meta-analysis. L</w:t>
      </w:r>
      <w:r w:rsidR="443ABACC" w:rsidRPr="00C64B1A">
        <w:rPr>
          <w:rFonts w:asciiTheme="minorHAnsi" w:eastAsiaTheme="minorEastAsia" w:hAnsiTheme="minorHAnsi" w:cstheme="minorBidi"/>
          <w:sz w:val="22"/>
        </w:rPr>
        <w:t xml:space="preserve">ancet </w:t>
      </w:r>
      <w:r w:rsidRPr="00C64B1A">
        <w:rPr>
          <w:rFonts w:asciiTheme="minorHAnsi" w:eastAsiaTheme="minorEastAsia" w:hAnsiTheme="minorHAnsi" w:cstheme="minorBidi"/>
          <w:sz w:val="22"/>
        </w:rPr>
        <w:t>G</w:t>
      </w:r>
      <w:r w:rsidR="1A7FC8BC" w:rsidRPr="00C64B1A">
        <w:rPr>
          <w:rFonts w:asciiTheme="minorHAnsi" w:eastAsiaTheme="minorEastAsia" w:hAnsiTheme="minorHAnsi" w:cstheme="minorBidi"/>
          <w:sz w:val="22"/>
        </w:rPr>
        <w:t xml:space="preserve">lob </w:t>
      </w:r>
      <w:r w:rsidRPr="00C64B1A">
        <w:rPr>
          <w:rFonts w:asciiTheme="minorHAnsi" w:eastAsiaTheme="minorEastAsia" w:hAnsiTheme="minorHAnsi" w:cstheme="minorBidi"/>
          <w:sz w:val="22"/>
        </w:rPr>
        <w:t>H</w:t>
      </w:r>
      <w:r w:rsidR="260BD131" w:rsidRPr="00C64B1A">
        <w:rPr>
          <w:rFonts w:asciiTheme="minorHAnsi" w:eastAsiaTheme="minorEastAsia" w:hAnsiTheme="minorHAnsi" w:cstheme="minorBidi"/>
          <w:sz w:val="22"/>
        </w:rPr>
        <w:t>ealth</w:t>
      </w:r>
      <w:r w:rsidRPr="00C64B1A">
        <w:rPr>
          <w:rFonts w:asciiTheme="minorHAnsi" w:eastAsiaTheme="minorEastAsia" w:hAnsiTheme="minorHAnsi" w:cstheme="minorBidi"/>
          <w:sz w:val="22"/>
        </w:rPr>
        <w:t>.</w:t>
      </w:r>
      <w:r w:rsidRPr="00C64B1A">
        <w:rPr>
          <w:rFonts w:asciiTheme="minorHAnsi" w:eastAsiaTheme="minorEastAsia" w:hAnsiTheme="minorHAnsi" w:cstheme="minorBidi"/>
          <w:i/>
          <w:iCs/>
          <w:sz w:val="22"/>
        </w:rPr>
        <w:t xml:space="preserve"> </w:t>
      </w:r>
      <w:r w:rsidRPr="00C64B1A">
        <w:rPr>
          <w:rFonts w:asciiTheme="minorHAnsi" w:eastAsiaTheme="minorEastAsia" w:hAnsiTheme="minorHAnsi" w:cstheme="minorBidi"/>
          <w:sz w:val="22"/>
        </w:rPr>
        <w:t xml:space="preserve"> 2018;6(7):e769-e776. doi:10.1016/S2214-109X(18)30223-7</w:t>
      </w:r>
    </w:p>
    <w:p w14:paraId="7B80BFFB" w14:textId="2E7D94AF"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11.</w:t>
      </w:r>
      <w:r w:rsidRPr="00C64B1A">
        <w:rPr>
          <w:rFonts w:asciiTheme="minorHAnsi" w:hAnsiTheme="minorHAnsi"/>
          <w:sz w:val="22"/>
        </w:rPr>
        <w:tab/>
      </w:r>
      <w:r w:rsidRPr="00C64B1A">
        <w:rPr>
          <w:rFonts w:asciiTheme="minorHAnsi" w:eastAsiaTheme="minorEastAsia" w:hAnsiTheme="minorHAnsi" w:cstheme="minorBidi"/>
          <w:sz w:val="22"/>
        </w:rPr>
        <w:t>Jones M, Lewis S, Parrott S, Wormall S, Coleman T. Re-starting smoking in the postpartum period after receiving a smoking cessation intervention: a systematic review. Addiction. 2016;111(6):981-990. doi</w:t>
      </w:r>
      <w:r w:rsidR="00995512" w:rsidRPr="00C64B1A">
        <w:rPr>
          <w:rFonts w:asciiTheme="minorHAnsi" w:eastAsiaTheme="minorEastAsia" w:hAnsiTheme="minorHAnsi" w:cstheme="minorBidi"/>
          <w:sz w:val="22"/>
        </w:rPr>
        <w:t>:</w:t>
      </w:r>
      <w:r w:rsidRPr="00C64B1A">
        <w:rPr>
          <w:rFonts w:asciiTheme="minorHAnsi" w:eastAsiaTheme="minorEastAsia" w:hAnsiTheme="minorHAnsi" w:cstheme="minorBidi"/>
          <w:sz w:val="22"/>
        </w:rPr>
        <w:t xml:space="preserve"> 10.1111/add.13309</w:t>
      </w:r>
    </w:p>
    <w:p w14:paraId="1551FCDE" w14:textId="77777777"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12.</w:t>
      </w:r>
      <w:r w:rsidRPr="00C64B1A">
        <w:rPr>
          <w:rFonts w:asciiTheme="minorHAnsi" w:hAnsiTheme="minorHAnsi"/>
          <w:sz w:val="22"/>
        </w:rPr>
        <w:tab/>
      </w:r>
      <w:r w:rsidRPr="00C64B1A">
        <w:rPr>
          <w:rFonts w:asciiTheme="minorHAnsi" w:eastAsiaTheme="minorEastAsia" w:hAnsiTheme="minorHAnsi" w:cstheme="minorBidi"/>
          <w:sz w:val="22"/>
        </w:rPr>
        <w:t>Leonardi-Bee J, Jere ML, Britton J. Exposure to parental and sibling smoking and the risk of smoking uptake in childhood and adolescence: a systematic review and meta-analysis. Thorax. 2011;66(10):847-55. doi:10.1136/thx.2010.153379</w:t>
      </w:r>
    </w:p>
    <w:p w14:paraId="055E8DB8" w14:textId="48EC2CDE"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lang w:val="en-GB"/>
        </w:rPr>
        <w:t xml:space="preserve">13. </w:t>
      </w:r>
      <w:r w:rsidR="00995512" w:rsidRPr="00C64B1A">
        <w:rPr>
          <w:rFonts w:asciiTheme="minorHAnsi" w:eastAsiaTheme="minorEastAsia" w:hAnsiTheme="minorHAnsi" w:cstheme="minorBidi"/>
          <w:sz w:val="22"/>
          <w:lang w:val="en-GB"/>
        </w:rPr>
        <w:tab/>
      </w:r>
      <w:r w:rsidRPr="00C64B1A">
        <w:rPr>
          <w:rFonts w:asciiTheme="minorHAnsi" w:eastAsiaTheme="minorEastAsia" w:hAnsiTheme="minorHAnsi" w:cstheme="minorBidi"/>
          <w:sz w:val="22"/>
          <w:lang w:val="en-GB"/>
        </w:rPr>
        <w:t>Wang, H., Sun, X., Wang, Z. </w:t>
      </w:r>
      <w:r w:rsidRPr="00C64B1A">
        <w:rPr>
          <w:rFonts w:asciiTheme="minorHAnsi" w:eastAsiaTheme="minorEastAsia" w:hAnsiTheme="minorHAnsi" w:cstheme="minorBidi"/>
          <w:i/>
          <w:iCs/>
          <w:sz w:val="22"/>
          <w:lang w:val="en-GB"/>
        </w:rPr>
        <w:t>et al.</w:t>
      </w:r>
      <w:r w:rsidRPr="00C64B1A">
        <w:rPr>
          <w:rFonts w:asciiTheme="minorHAnsi" w:eastAsiaTheme="minorEastAsia" w:hAnsiTheme="minorHAnsi" w:cstheme="minorBidi"/>
          <w:sz w:val="22"/>
          <w:lang w:val="en-GB"/>
        </w:rPr>
        <w:t> The association between maternal smoking during pregnancy and multimorbidity of non-communicable chronic diseases trajectory in offspring. BMC Public Health. 2024; 24, 3282. https://doi.org/10.1186/s12889-024-20686-4</w:t>
      </w:r>
    </w:p>
    <w:p w14:paraId="2BAADC01" w14:textId="278227FA" w:rsidR="005D5723" w:rsidRPr="00C64B1A" w:rsidRDefault="005D5723" w:rsidP="005D5723">
      <w:pPr>
        <w:pStyle w:val="EndNoteBibliography"/>
        <w:rPr>
          <w:rFonts w:asciiTheme="minorHAnsi" w:eastAsiaTheme="minorEastAsia" w:hAnsiTheme="minorHAnsi"/>
          <w:sz w:val="22"/>
          <w:lang w:val="en-GB"/>
        </w:rPr>
      </w:pPr>
      <w:r w:rsidRPr="00C64B1A">
        <w:rPr>
          <w:rFonts w:asciiTheme="minorHAnsi" w:eastAsiaTheme="minorEastAsia" w:hAnsiTheme="minorHAnsi" w:cstheme="minorBidi"/>
          <w:sz w:val="22"/>
          <w:lang w:val="en-GB"/>
        </w:rPr>
        <w:t xml:space="preserve">14. </w:t>
      </w:r>
      <w:r w:rsidR="00995512" w:rsidRPr="00C64B1A">
        <w:rPr>
          <w:rFonts w:asciiTheme="minorHAnsi" w:eastAsiaTheme="minorEastAsia" w:hAnsiTheme="minorHAnsi" w:cstheme="minorBidi"/>
          <w:sz w:val="22"/>
          <w:lang w:val="en-GB"/>
        </w:rPr>
        <w:tab/>
      </w:r>
      <w:r w:rsidRPr="00C64B1A">
        <w:rPr>
          <w:rFonts w:asciiTheme="minorHAnsi" w:eastAsiaTheme="minorEastAsia" w:hAnsiTheme="minorHAnsi" w:cstheme="minorBidi"/>
          <w:sz w:val="22"/>
          <w:lang w:val="en-GB"/>
        </w:rPr>
        <w:t>Elseifi OS, Younis FE, Mirza IM, Alhewiti A, Abd-Elhady NMS, Mortada EM. Breaking the Habit: A Systematic Review and Meta-Analysis of Pregnancy-Related Smoking Cessation Randomized Controlled Trials. Healthcare. 2025; 13(7):732. https://doi.org/10.3390/healthcare13070732</w:t>
      </w:r>
    </w:p>
    <w:p w14:paraId="54C6EA2E" w14:textId="5C6EDF99"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15.</w:t>
      </w:r>
      <w:r w:rsidRPr="00C64B1A">
        <w:rPr>
          <w:rFonts w:asciiTheme="minorHAnsi" w:hAnsiTheme="minorHAnsi"/>
          <w:sz w:val="22"/>
        </w:rPr>
        <w:tab/>
      </w:r>
      <w:r w:rsidRPr="00C64B1A">
        <w:rPr>
          <w:rFonts w:asciiTheme="minorHAnsi" w:eastAsiaTheme="minorEastAsia" w:hAnsiTheme="minorHAnsi" w:cstheme="minorBidi"/>
          <w:sz w:val="22"/>
        </w:rPr>
        <w:t>Schoenaker D, Ploubidis G, Goodman A, Mishra G. Factors across the life course predict women’s change in smoking behaviour during pregnancy and in midlife: results from the National Child Development Study. J Epidemiol Community Health. 2017;71(12):1137-1144. doi:10.1136/jech-2017-209493</w:t>
      </w:r>
    </w:p>
    <w:p w14:paraId="7F857A65" w14:textId="193EB5E7"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16.</w:t>
      </w:r>
      <w:r w:rsidRPr="00C64B1A">
        <w:rPr>
          <w:rFonts w:asciiTheme="minorHAnsi" w:hAnsiTheme="minorHAnsi"/>
          <w:sz w:val="22"/>
        </w:rPr>
        <w:tab/>
      </w:r>
      <w:r w:rsidRPr="00C64B1A">
        <w:rPr>
          <w:rFonts w:asciiTheme="minorHAnsi" w:eastAsiaTheme="minorEastAsia" w:hAnsiTheme="minorHAnsi" w:cstheme="minorBidi"/>
          <w:sz w:val="22"/>
        </w:rPr>
        <w:t xml:space="preserve">Borland R, Balmford J, Segan C, Livingston P, Owen N. The effectiveness of personalized smoking cessation strategies for callers to a Quitline service. Addiction. 2003;98(6):837-846. </w:t>
      </w:r>
    </w:p>
    <w:p w14:paraId="3EB5798A" w14:textId="2DAA9646"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17.</w:t>
      </w:r>
      <w:r w:rsidRPr="00C64B1A">
        <w:rPr>
          <w:rFonts w:asciiTheme="minorHAnsi" w:hAnsiTheme="minorHAnsi"/>
          <w:sz w:val="22"/>
        </w:rPr>
        <w:tab/>
      </w:r>
      <w:r w:rsidRPr="00C64B1A">
        <w:rPr>
          <w:rFonts w:asciiTheme="minorHAnsi" w:eastAsiaTheme="minorEastAsia" w:hAnsiTheme="minorHAnsi" w:cstheme="minorBidi"/>
          <w:sz w:val="22"/>
        </w:rPr>
        <w:t>Riaz M, Lewis S, Naughton F, Ussher M. Predictors of smoking cessation during pregnancy: a systematic review and meta-analysis. Addiction. 2018;113(4):610-622. doi:10.1111/add.14135</w:t>
      </w:r>
    </w:p>
    <w:p w14:paraId="74915C2A" w14:textId="474467CE" w:rsidR="005D5723" w:rsidRPr="00C64B1A" w:rsidRDefault="005D5723" w:rsidP="49324E94">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lang w:val="en-GB"/>
        </w:rPr>
        <w:lastRenderedPageBreak/>
        <w:t xml:space="preserve">18. </w:t>
      </w:r>
      <w:r w:rsidRPr="00C64B1A">
        <w:tab/>
      </w:r>
      <w:r w:rsidRPr="00C64B1A">
        <w:rPr>
          <w:rFonts w:asciiTheme="minorHAnsi" w:eastAsiaTheme="minorEastAsia" w:hAnsiTheme="minorHAnsi" w:cstheme="minorBidi"/>
          <w:sz w:val="22"/>
          <w:lang w:val="en-GB"/>
        </w:rPr>
        <w:t xml:space="preserve">Faul AL, Petersen KU, Batra A. Factors Associated With Smoking Cessation in Pregnancy: An Exploratory Cross-Sectional Study. </w:t>
      </w:r>
      <w:r w:rsidRPr="00C64B1A">
        <w:rPr>
          <w:rFonts w:asciiTheme="minorHAnsi" w:eastAsiaTheme="minorEastAsia" w:hAnsiTheme="minorHAnsi" w:cstheme="minorBidi"/>
          <w:i/>
          <w:iCs/>
          <w:sz w:val="22"/>
          <w:lang w:val="en-GB"/>
        </w:rPr>
        <w:t>SUCHT</w:t>
      </w:r>
      <w:r w:rsidRPr="00C64B1A">
        <w:rPr>
          <w:rFonts w:asciiTheme="minorHAnsi" w:eastAsiaTheme="minorEastAsia" w:hAnsiTheme="minorHAnsi" w:cstheme="minorBidi"/>
          <w:sz w:val="22"/>
          <w:lang w:val="en-GB"/>
        </w:rPr>
        <w:t>. 2024;70(5):255-262. doi:10.1024/0939-5911/a000891</w:t>
      </w:r>
    </w:p>
    <w:p w14:paraId="53047EEB" w14:textId="35D5B1FB"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19.</w:t>
      </w:r>
      <w:r w:rsidRPr="00C64B1A">
        <w:rPr>
          <w:rFonts w:asciiTheme="minorHAnsi" w:hAnsiTheme="minorHAnsi"/>
          <w:sz w:val="22"/>
        </w:rPr>
        <w:tab/>
      </w:r>
      <w:r w:rsidRPr="00C64B1A">
        <w:rPr>
          <w:rFonts w:asciiTheme="minorHAnsi" w:eastAsiaTheme="minorEastAsia" w:hAnsiTheme="minorHAnsi" w:cstheme="minorBidi"/>
          <w:sz w:val="22"/>
        </w:rPr>
        <w:t>Kia F, Tosun N, Carlson S, Allen S. Examining characteristics associated with quitting smoking during pregnancy and relapse postpartum. Addict Behav. 2018;78:114-119. doi:10.1016/j.addbeh.2017.11.011</w:t>
      </w:r>
    </w:p>
    <w:p w14:paraId="6E85EAC4" w14:textId="7ADA5C0C"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0.</w:t>
      </w:r>
      <w:r w:rsidRPr="00C64B1A">
        <w:rPr>
          <w:rFonts w:asciiTheme="minorHAnsi" w:hAnsiTheme="minorHAnsi"/>
          <w:sz w:val="22"/>
        </w:rPr>
        <w:tab/>
      </w:r>
      <w:r w:rsidRPr="00C64B1A">
        <w:rPr>
          <w:rFonts w:asciiTheme="minorHAnsi" w:eastAsiaTheme="minorEastAsia" w:hAnsiTheme="minorHAnsi" w:cstheme="minorBidi"/>
          <w:sz w:val="22"/>
        </w:rPr>
        <w:t>Schneider S, Huy C, Schutz J, Diehl K. Smoking cessation during pregnancy: A systematic literature review. Drug Alcohol Rev. 2010;29(1):81-90. doi:</w:t>
      </w:r>
      <w:hyperlink r:id="rId15">
        <w:r w:rsidRPr="00C64B1A">
          <w:rPr>
            <w:rStyle w:val="Hyperlink"/>
            <w:rFonts w:asciiTheme="minorHAnsi" w:eastAsiaTheme="minorEastAsia" w:hAnsiTheme="minorHAnsi" w:cstheme="minorBidi"/>
            <w:color w:val="auto"/>
            <w:sz w:val="22"/>
            <w:u w:val="none"/>
          </w:rPr>
          <w:t>https://doi.org/10.1111/j.1465-3362.2009.00098.x</w:t>
        </w:r>
      </w:hyperlink>
    </w:p>
    <w:p w14:paraId="228C4289" w14:textId="6E825C94"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1.</w:t>
      </w:r>
      <w:r w:rsidRPr="00C64B1A">
        <w:rPr>
          <w:rFonts w:asciiTheme="minorHAnsi" w:hAnsiTheme="minorHAnsi"/>
          <w:sz w:val="22"/>
        </w:rPr>
        <w:tab/>
      </w:r>
      <w:r w:rsidRPr="00C64B1A">
        <w:rPr>
          <w:rFonts w:asciiTheme="minorHAnsi" w:eastAsiaTheme="minorEastAsia" w:hAnsiTheme="minorHAnsi" w:cstheme="minorBidi"/>
          <w:sz w:val="22"/>
        </w:rPr>
        <w:t>Kroll-Desrosiers A, Holzhauer C, Russo L, et al. Factors Associated With Quitting Smoking During Pregnancy Among Women Veterans. Womens Health Issues. 2021;31(4):408-413. doi:10.1016/j.whi.2021.04.006</w:t>
      </w:r>
    </w:p>
    <w:p w14:paraId="79E159CF" w14:textId="532D5099"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2.</w:t>
      </w:r>
      <w:r w:rsidRPr="00C64B1A">
        <w:rPr>
          <w:rFonts w:asciiTheme="minorHAnsi" w:hAnsiTheme="minorHAnsi"/>
          <w:sz w:val="22"/>
        </w:rPr>
        <w:tab/>
      </w:r>
      <w:r w:rsidRPr="00C64B1A">
        <w:rPr>
          <w:rFonts w:asciiTheme="minorHAnsi" w:eastAsiaTheme="minorEastAsia" w:hAnsiTheme="minorHAnsi" w:cstheme="minorBidi"/>
          <w:sz w:val="22"/>
        </w:rPr>
        <w:t>Emery J, Sutton S, Naughton F. Cognitive and Behavioral Predictors of Quit Attempts and Biochemically-Validated Abstinence During Pregnancy. Nicotine Tob Res. 2017;19(5):547-554. doi:10.1093/ntr/ntw242</w:t>
      </w:r>
    </w:p>
    <w:p w14:paraId="553F4472" w14:textId="3D240F8C"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3.</w:t>
      </w:r>
      <w:r w:rsidRPr="00C64B1A">
        <w:rPr>
          <w:rFonts w:asciiTheme="minorHAnsi" w:hAnsiTheme="minorHAnsi"/>
          <w:sz w:val="22"/>
        </w:rPr>
        <w:tab/>
      </w:r>
      <w:r w:rsidRPr="00C64B1A">
        <w:rPr>
          <w:rFonts w:asciiTheme="minorHAnsi" w:eastAsiaTheme="minorEastAsia" w:hAnsiTheme="minorHAnsi" w:cstheme="minorBidi"/>
          <w:sz w:val="22"/>
        </w:rPr>
        <w:t>Naughton F, Prevost AT, Gilbert H, Sutton S. Randomized controlled trial evaluation of a tailored leaflet and SMS text message self-help intervention for pregnant smokers (MiQuit). Nicotine Tob Res. 2012;14(5):569-77. doi:10.1093/ntr/ntr254</w:t>
      </w:r>
    </w:p>
    <w:p w14:paraId="7731B921" w14:textId="4E1E4642"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4.</w:t>
      </w:r>
      <w:r w:rsidRPr="00C64B1A">
        <w:rPr>
          <w:rFonts w:asciiTheme="minorHAnsi" w:hAnsiTheme="minorHAnsi"/>
          <w:sz w:val="22"/>
        </w:rPr>
        <w:tab/>
      </w:r>
      <w:r w:rsidRPr="00C64B1A">
        <w:rPr>
          <w:rFonts w:asciiTheme="minorHAnsi" w:eastAsiaTheme="minorEastAsia" w:hAnsiTheme="minorHAnsi" w:cstheme="minorBidi"/>
          <w:sz w:val="22"/>
        </w:rPr>
        <w:t>Coleman T, Clark M, Welch C, et al. Effectiveness of offering tailored text message, self-help smoking cessation support to pregnant women who want information on stopping smoking: MiQuit3 randomised controlled trial and meta-analysis. Addiction. 2022;117(4):1079-1094. doi:10.1111/add.15715</w:t>
      </w:r>
    </w:p>
    <w:p w14:paraId="752C3970" w14:textId="1B238C7E"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5.</w:t>
      </w:r>
      <w:r w:rsidRPr="00C64B1A">
        <w:rPr>
          <w:rFonts w:asciiTheme="minorHAnsi" w:hAnsiTheme="minorHAnsi"/>
          <w:sz w:val="22"/>
        </w:rPr>
        <w:tab/>
      </w:r>
      <w:r w:rsidRPr="00C64B1A">
        <w:rPr>
          <w:rFonts w:asciiTheme="minorHAnsi" w:eastAsiaTheme="minorEastAsia" w:hAnsiTheme="minorHAnsi" w:cstheme="minorBidi"/>
          <w:sz w:val="22"/>
        </w:rPr>
        <w:t>Igoe H, Emery J, Naughton F, Leonardi-Bee J, Taggar J, Coleman T. Predictors of quit attempts and successful smoking cessation in pregnancy amongst women recruited to a text message, self-help, smoking cessation intervention trial. OSF Registries. 2023;doi:</w:t>
      </w:r>
      <w:hyperlink r:id="rId16">
        <w:r w:rsidRPr="00C64B1A">
          <w:rPr>
            <w:rStyle w:val="Hyperlink"/>
            <w:rFonts w:asciiTheme="minorHAnsi" w:eastAsiaTheme="minorEastAsia" w:hAnsiTheme="minorHAnsi" w:cstheme="minorBidi"/>
            <w:sz w:val="22"/>
            <w:u w:val="none"/>
          </w:rPr>
          <w:t>https://doi.org/10.17605/OSF.IO/38P6U</w:t>
        </w:r>
      </w:hyperlink>
    </w:p>
    <w:p w14:paraId="05C9EA83" w14:textId="5482A1E9" w:rsidR="005D5723" w:rsidRPr="00C64B1A" w:rsidRDefault="005D5723" w:rsidP="005D5723">
      <w:pPr>
        <w:pStyle w:val="EndNoteBibliography"/>
        <w:spacing w:after="0"/>
        <w:rPr>
          <w:rFonts w:asciiTheme="minorHAnsi" w:eastAsiaTheme="minorEastAsia" w:hAnsiTheme="minorHAnsi" w:cstheme="minorBidi"/>
          <w:sz w:val="22"/>
          <w:lang w:val="en-GB"/>
        </w:rPr>
      </w:pPr>
      <w:r w:rsidRPr="00C64B1A">
        <w:rPr>
          <w:rFonts w:asciiTheme="minorHAnsi" w:eastAsiaTheme="minorEastAsia" w:hAnsiTheme="minorHAnsi" w:cstheme="minorBidi"/>
          <w:sz w:val="22"/>
        </w:rPr>
        <w:t>26.</w:t>
      </w:r>
      <w:r w:rsidRPr="00C64B1A">
        <w:rPr>
          <w:rFonts w:asciiTheme="minorHAnsi" w:hAnsiTheme="minorHAnsi"/>
          <w:sz w:val="22"/>
        </w:rPr>
        <w:tab/>
      </w:r>
      <w:r w:rsidRPr="00C64B1A">
        <w:rPr>
          <w:rFonts w:asciiTheme="minorHAnsi" w:eastAsiaTheme="minorEastAsia" w:hAnsiTheme="minorHAnsi" w:cstheme="minorBidi"/>
          <w:sz w:val="22"/>
          <w:lang w:val="en-GB"/>
        </w:rPr>
        <w:t>Department for Communities and Local Government. The English Indices of Deprivation 2010. London: Department for Communities and Local Government; 2015. https://www.gov.uk/government/statistics/english-indices-of-deprivation-2010</w:t>
      </w:r>
    </w:p>
    <w:p w14:paraId="0E8F795E" w14:textId="3BDF2EB8" w:rsidR="005D5723" w:rsidRPr="00C64B1A" w:rsidRDefault="005D5723"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7.</w:t>
      </w:r>
      <w:r w:rsidRPr="00C64B1A">
        <w:rPr>
          <w:rFonts w:asciiTheme="minorHAnsi" w:hAnsiTheme="minorHAnsi"/>
          <w:sz w:val="22"/>
        </w:rPr>
        <w:tab/>
      </w:r>
      <w:r w:rsidRPr="00C64B1A">
        <w:rPr>
          <w:rFonts w:asciiTheme="minorHAnsi" w:eastAsiaTheme="minorEastAsia" w:hAnsiTheme="minorHAnsi" w:cstheme="minorBidi"/>
          <w:sz w:val="22"/>
        </w:rPr>
        <w:t>Heatherton T, Kozlowski L, Frecker R, Rickert W, Robinson J. Measuring the heaviness of smoking: using self-reported time to the first cigarette of the day and number of cigarettes smoked per day. Br J Addict.1989;84(7):791-9. doi:10.1111/j.1360-0443.1989.tb03059.x</w:t>
      </w:r>
    </w:p>
    <w:p w14:paraId="312FC43F" w14:textId="45D19591" w:rsidR="005D5723" w:rsidRPr="00C64B1A" w:rsidRDefault="005D5723"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2</w:t>
      </w:r>
      <w:r w:rsidR="00AF4868" w:rsidRPr="00C64B1A">
        <w:rPr>
          <w:rFonts w:asciiTheme="minorHAnsi" w:eastAsiaTheme="minorEastAsia" w:hAnsiTheme="minorHAnsi" w:cstheme="minorBidi"/>
          <w:sz w:val="22"/>
        </w:rPr>
        <w:t>8</w:t>
      </w:r>
      <w:r w:rsidRPr="00C64B1A">
        <w:rPr>
          <w:rFonts w:asciiTheme="minorHAnsi" w:eastAsiaTheme="minorEastAsia" w:hAnsiTheme="minorHAnsi" w:cstheme="minorBidi"/>
          <w:sz w:val="22"/>
        </w:rPr>
        <w:t>.</w:t>
      </w:r>
      <w:r w:rsidRPr="00C64B1A">
        <w:tab/>
      </w:r>
      <w:r w:rsidRPr="00C64B1A">
        <w:rPr>
          <w:rFonts w:asciiTheme="minorHAnsi" w:eastAsiaTheme="minorEastAsia" w:hAnsiTheme="minorHAnsi" w:cstheme="minorBidi"/>
          <w:sz w:val="22"/>
        </w:rPr>
        <w:t>Fidler J, Shahab L, West R. Strength of urges to smoke as a measure of severity of cigarette dependence: comparison with the Fagerstrom Test for Nicotine Dependence and its components. Addiction. 2011;</w:t>
      </w:r>
      <w:r w:rsidR="31CB630C" w:rsidRPr="00C64B1A">
        <w:rPr>
          <w:rFonts w:asciiTheme="minorHAnsi" w:eastAsiaTheme="minorEastAsia" w:hAnsiTheme="minorHAnsi" w:cstheme="minorBidi"/>
          <w:sz w:val="22"/>
        </w:rPr>
        <w:t>106</w:t>
      </w:r>
      <w:r w:rsidRPr="00C64B1A">
        <w:rPr>
          <w:rFonts w:asciiTheme="minorHAnsi" w:eastAsiaTheme="minorEastAsia" w:hAnsiTheme="minorHAnsi" w:cstheme="minorBidi"/>
          <w:sz w:val="22"/>
        </w:rPr>
        <w:t>(</w:t>
      </w:r>
      <w:r w:rsidR="563959F3" w:rsidRPr="00C64B1A">
        <w:rPr>
          <w:rFonts w:asciiTheme="minorHAnsi" w:eastAsiaTheme="minorEastAsia" w:hAnsiTheme="minorHAnsi" w:cstheme="minorBidi"/>
          <w:sz w:val="22"/>
        </w:rPr>
        <w:t>3</w:t>
      </w:r>
      <w:r w:rsidRPr="00C64B1A">
        <w:rPr>
          <w:rFonts w:asciiTheme="minorHAnsi" w:eastAsiaTheme="minorEastAsia" w:hAnsiTheme="minorHAnsi" w:cstheme="minorBidi"/>
          <w:sz w:val="22"/>
        </w:rPr>
        <w:t xml:space="preserve">):631-8. </w:t>
      </w:r>
    </w:p>
    <w:p w14:paraId="1944D1D8" w14:textId="264F1657" w:rsidR="00AF4868" w:rsidRPr="00C64B1A" w:rsidRDefault="00AF4868" w:rsidP="00AF4868">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lang w:val="en-GB"/>
        </w:rPr>
        <w:t xml:space="preserve">29. </w:t>
      </w:r>
      <w:r w:rsidR="00995512" w:rsidRPr="00C64B1A">
        <w:rPr>
          <w:rFonts w:asciiTheme="minorHAnsi" w:eastAsiaTheme="minorEastAsia" w:hAnsiTheme="minorHAnsi" w:cstheme="minorBidi"/>
          <w:sz w:val="22"/>
          <w:lang w:val="en-GB"/>
        </w:rPr>
        <w:tab/>
      </w:r>
      <w:r w:rsidRPr="00C64B1A">
        <w:rPr>
          <w:rFonts w:asciiTheme="minorHAnsi" w:eastAsiaTheme="minorEastAsia" w:hAnsiTheme="minorHAnsi" w:cstheme="minorBidi"/>
          <w:sz w:val="22"/>
          <w:lang w:val="en-GB"/>
        </w:rPr>
        <w:t>Benowitz N, Bernert J, Foulds J, et al. Biochemical Verification of Tobacco Use and Abstinence: 2019 Update. Nicotine Tob Res. 2020;22(7):1086-1097. doi:10.1093/ntr/ntz132</w:t>
      </w:r>
    </w:p>
    <w:p w14:paraId="1088681A" w14:textId="31C83751" w:rsidR="005D5723" w:rsidRPr="00C64B1A" w:rsidRDefault="00D37054"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0</w:t>
      </w:r>
      <w:r w:rsidR="005D5723" w:rsidRPr="00C64B1A">
        <w:rPr>
          <w:rFonts w:asciiTheme="minorHAnsi" w:eastAsiaTheme="minorEastAsia" w:hAnsiTheme="minorHAnsi" w:cstheme="minorBidi"/>
          <w:sz w:val="22"/>
        </w:rPr>
        <w:t>.</w:t>
      </w:r>
      <w:r w:rsidR="005D5723" w:rsidRPr="00C64B1A">
        <w:rPr>
          <w:rFonts w:asciiTheme="minorHAnsi" w:hAnsiTheme="minorHAnsi"/>
          <w:sz w:val="22"/>
        </w:rPr>
        <w:tab/>
      </w:r>
      <w:r w:rsidR="005D5723" w:rsidRPr="00C64B1A">
        <w:rPr>
          <w:rFonts w:asciiTheme="minorHAnsi" w:eastAsiaTheme="minorEastAsia" w:hAnsiTheme="minorHAnsi" w:cstheme="minorBidi"/>
          <w:sz w:val="22"/>
        </w:rPr>
        <w:t>SRNT Subcommittee on Biochemical Verification. Biochemical verification of tobacco use and cessation. Nicotine Tob Res. 2002;4(2):149-159.</w:t>
      </w:r>
    </w:p>
    <w:p w14:paraId="5C0E5E4C" w14:textId="1156A164" w:rsidR="005D5723" w:rsidRPr="00C64B1A" w:rsidRDefault="00392ADD"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w:t>
      </w:r>
      <w:r w:rsidR="00D37054" w:rsidRPr="00C64B1A">
        <w:rPr>
          <w:rFonts w:asciiTheme="minorHAnsi" w:eastAsiaTheme="minorEastAsia" w:hAnsiTheme="minorHAnsi" w:cstheme="minorBidi"/>
          <w:sz w:val="22"/>
        </w:rPr>
        <w:t>1</w:t>
      </w:r>
      <w:r w:rsidR="005D5723" w:rsidRPr="00C64B1A">
        <w:rPr>
          <w:rFonts w:asciiTheme="minorHAnsi" w:eastAsiaTheme="minorEastAsia" w:hAnsiTheme="minorHAnsi" w:cstheme="minorBidi"/>
          <w:sz w:val="22"/>
        </w:rPr>
        <w:t>.</w:t>
      </w:r>
      <w:r w:rsidR="005D5723" w:rsidRPr="00C64B1A">
        <w:rPr>
          <w:rFonts w:asciiTheme="minorHAnsi" w:hAnsiTheme="minorHAnsi"/>
          <w:sz w:val="22"/>
        </w:rPr>
        <w:tab/>
      </w:r>
      <w:r w:rsidR="005D5723" w:rsidRPr="00C64B1A">
        <w:rPr>
          <w:rFonts w:asciiTheme="minorHAnsi" w:eastAsiaTheme="minorEastAsia" w:hAnsiTheme="minorHAnsi" w:cstheme="minorBidi"/>
          <w:sz w:val="22"/>
        </w:rPr>
        <w:t>West R, Hajek P, Stead L, Stapleton J. Outcome criteria in smoking cessation trials: proposal for a common standard. Addiction. 2005;100(3):299-303. doi:10.1111/j.1360-0443.2004.00995.x.</w:t>
      </w:r>
    </w:p>
    <w:p w14:paraId="2E4473EF" w14:textId="20376995" w:rsidR="005D5723" w:rsidRPr="00C64B1A" w:rsidRDefault="00392ADD" w:rsidP="005D5723">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w:t>
      </w:r>
      <w:r w:rsidR="00D37054" w:rsidRPr="00C64B1A">
        <w:rPr>
          <w:rFonts w:asciiTheme="minorHAnsi" w:eastAsiaTheme="minorEastAsia" w:hAnsiTheme="minorHAnsi" w:cstheme="minorBidi"/>
          <w:sz w:val="22"/>
        </w:rPr>
        <w:t>2</w:t>
      </w:r>
      <w:r w:rsidR="005D5723" w:rsidRPr="00C64B1A">
        <w:rPr>
          <w:rFonts w:asciiTheme="minorHAnsi" w:eastAsiaTheme="minorEastAsia" w:hAnsiTheme="minorHAnsi" w:cstheme="minorBidi"/>
          <w:sz w:val="22"/>
        </w:rPr>
        <w:t>.</w:t>
      </w:r>
      <w:r w:rsidR="005D5723" w:rsidRPr="00C64B1A">
        <w:rPr>
          <w:rFonts w:asciiTheme="minorHAnsi" w:hAnsiTheme="minorHAnsi"/>
          <w:sz w:val="22"/>
        </w:rPr>
        <w:tab/>
      </w:r>
      <w:r w:rsidR="005D5723" w:rsidRPr="00C64B1A">
        <w:rPr>
          <w:rFonts w:asciiTheme="minorHAnsi" w:eastAsiaTheme="minorEastAsia" w:hAnsiTheme="minorHAnsi" w:cstheme="minorBidi"/>
          <w:sz w:val="22"/>
        </w:rPr>
        <w:t xml:space="preserve">Vangeli E, Stapleton J, Smit ES, Borland R, West R. Predictors of attempts to stop smoking and their success in adult general population samples: a systematic review. Addiction. 2011;106(12):2110-2121. </w:t>
      </w:r>
    </w:p>
    <w:p w14:paraId="5D42891C" w14:textId="4318CC8A" w:rsidR="005D5723" w:rsidRPr="00C64B1A" w:rsidRDefault="00392ADD"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w:t>
      </w:r>
      <w:r w:rsidR="00D37054" w:rsidRPr="00C64B1A">
        <w:rPr>
          <w:rFonts w:asciiTheme="minorHAnsi" w:eastAsiaTheme="minorEastAsia" w:hAnsiTheme="minorHAnsi" w:cstheme="minorBidi"/>
          <w:sz w:val="22"/>
        </w:rPr>
        <w:t>3</w:t>
      </w:r>
      <w:r w:rsidR="005606FB" w:rsidRPr="00C64B1A">
        <w:rPr>
          <w:rFonts w:asciiTheme="minorHAnsi" w:eastAsiaTheme="minorEastAsia" w:hAnsiTheme="minorHAnsi" w:cstheme="minorBidi"/>
          <w:sz w:val="22"/>
        </w:rPr>
        <w:t>.</w:t>
      </w:r>
      <w:r w:rsidRPr="00C64B1A">
        <w:tab/>
      </w:r>
      <w:r w:rsidR="005606FB" w:rsidRPr="00C64B1A">
        <w:rPr>
          <w:rFonts w:asciiTheme="minorHAnsi" w:eastAsiaTheme="minorEastAsia" w:hAnsiTheme="minorHAnsi" w:cstheme="minorBidi"/>
          <w:sz w:val="22"/>
        </w:rPr>
        <w:t xml:space="preserve"> </w:t>
      </w:r>
      <w:r w:rsidR="005D5723" w:rsidRPr="00C64B1A">
        <w:rPr>
          <w:rFonts w:asciiTheme="minorHAnsi" w:eastAsiaTheme="minorEastAsia" w:hAnsiTheme="minorHAnsi" w:cstheme="minorBidi"/>
          <w:sz w:val="22"/>
        </w:rPr>
        <w:t xml:space="preserve">Ussher M, West R, Hibbs N. A survey of pregnant smokers' interest in different types of smoking cessation support. Patient Educ. Couns. 2004;54(1):67-72. </w:t>
      </w:r>
    </w:p>
    <w:p w14:paraId="5C92F174" w14:textId="1C6720A8" w:rsidR="005D5723" w:rsidRPr="00C64B1A" w:rsidRDefault="00392ADD"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w:t>
      </w:r>
      <w:r w:rsidR="00D37054" w:rsidRPr="00C64B1A">
        <w:rPr>
          <w:rFonts w:asciiTheme="minorHAnsi" w:eastAsiaTheme="minorEastAsia" w:hAnsiTheme="minorHAnsi" w:cstheme="minorBidi"/>
          <w:sz w:val="22"/>
        </w:rPr>
        <w:t>4</w:t>
      </w:r>
      <w:r w:rsidR="005D5723" w:rsidRPr="00C64B1A">
        <w:rPr>
          <w:rFonts w:asciiTheme="minorHAnsi" w:eastAsiaTheme="minorEastAsia" w:hAnsiTheme="minorHAnsi" w:cstheme="minorBidi"/>
          <w:sz w:val="22"/>
        </w:rPr>
        <w:t>.</w:t>
      </w:r>
      <w:r w:rsidRPr="00C64B1A">
        <w:tab/>
      </w:r>
      <w:r w:rsidR="005D5723" w:rsidRPr="00C64B1A">
        <w:rPr>
          <w:rFonts w:asciiTheme="minorHAnsi" w:eastAsiaTheme="minorEastAsia" w:hAnsiTheme="minorHAnsi" w:cstheme="minorBidi"/>
          <w:sz w:val="22"/>
        </w:rPr>
        <w:t>Borland R, Balmford J, Cooper J, Cummings M, et al. Motivational factors predict quit attempts but not maintenance of smoking cessation: findings from the International Tobacco Control Four country project. Nicotine Tob Res. 2010;12 Suppl(Suppl 1):S4-11. doi:10.1093/ntr/ntq050</w:t>
      </w:r>
    </w:p>
    <w:p w14:paraId="224FB6C9" w14:textId="37C18687" w:rsidR="2250439C" w:rsidRPr="00C64B1A" w:rsidRDefault="2250439C"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lastRenderedPageBreak/>
        <w:t>35</w:t>
      </w:r>
      <w:r w:rsidR="1FC7F6B8" w:rsidRPr="00C64B1A">
        <w:rPr>
          <w:rFonts w:asciiTheme="minorHAnsi" w:eastAsiaTheme="minorEastAsia" w:hAnsiTheme="minorHAnsi" w:cstheme="minorBidi"/>
          <w:sz w:val="22"/>
        </w:rPr>
        <w:t xml:space="preserve">. </w:t>
      </w:r>
      <w:r w:rsidR="1FC7F6B8" w:rsidRPr="00C64B1A">
        <w:rPr>
          <w:rFonts w:asciiTheme="minorHAnsi" w:eastAsiaTheme="minorEastAsia" w:hAnsiTheme="minorHAnsi" w:cstheme="minorBidi"/>
          <w:color w:val="333333"/>
          <w:sz w:val="22"/>
        </w:rPr>
        <w:t xml:space="preserve">Lorencatto, F., West, R. &amp; Michie, S. (2012). Specifying evidence-based behavior change techniques to aid smoking cessation in pregnancy. Nicotine and Tobacco Research, 14(9), pp. 1019-1026. doi: 10.1093/ntr/ntr324 </w:t>
      </w:r>
      <w:r w:rsidR="1FC7F6B8" w:rsidRPr="00C64B1A">
        <w:rPr>
          <w:rFonts w:asciiTheme="minorHAnsi" w:eastAsiaTheme="minorEastAsia" w:hAnsiTheme="minorHAnsi" w:cstheme="minorBidi"/>
          <w:sz w:val="22"/>
        </w:rPr>
        <w:t xml:space="preserve"> </w:t>
      </w:r>
    </w:p>
    <w:p w14:paraId="2BFF5DC6" w14:textId="2B5A297A" w:rsidR="0A374FCA" w:rsidRPr="00C64B1A" w:rsidRDefault="0A374FCA" w:rsidP="3FA7287D">
      <w:pPr>
        <w:pStyle w:val="EndNoteBibliography"/>
        <w:spacing w:after="0"/>
        <w:rPr>
          <w:rFonts w:asciiTheme="minorHAnsi" w:eastAsiaTheme="minorEastAsia" w:hAnsiTheme="minorHAnsi" w:cstheme="minorBidi"/>
          <w:color w:val="333333"/>
          <w:sz w:val="22"/>
        </w:rPr>
      </w:pPr>
      <w:r w:rsidRPr="00C64B1A">
        <w:rPr>
          <w:rFonts w:asciiTheme="minorHAnsi" w:eastAsiaTheme="minorEastAsia" w:hAnsiTheme="minorHAnsi" w:cstheme="minorBidi"/>
          <w:sz w:val="22"/>
        </w:rPr>
        <w:t>36</w:t>
      </w:r>
      <w:r w:rsidR="177FD2ED" w:rsidRPr="00C64B1A">
        <w:rPr>
          <w:rFonts w:asciiTheme="minorHAnsi" w:eastAsiaTheme="minorEastAsia" w:hAnsiTheme="minorHAnsi" w:cstheme="minorBidi"/>
          <w:sz w:val="22"/>
        </w:rPr>
        <w:t>.</w:t>
      </w:r>
      <w:r w:rsidR="1FC7F6B8" w:rsidRPr="00C64B1A">
        <w:rPr>
          <w:rFonts w:asciiTheme="minorHAnsi" w:eastAsiaTheme="minorEastAsia" w:hAnsiTheme="minorHAnsi" w:cstheme="minorBidi"/>
          <w:sz w:val="22"/>
        </w:rPr>
        <w:t xml:space="preserve"> </w:t>
      </w:r>
      <w:r w:rsidR="1FC7F6B8" w:rsidRPr="00C64B1A">
        <w:rPr>
          <w:rFonts w:asciiTheme="minorHAnsi" w:eastAsiaTheme="minorEastAsia" w:hAnsiTheme="minorHAnsi" w:cstheme="minorBidi"/>
          <w:color w:val="333333"/>
          <w:sz w:val="22"/>
        </w:rPr>
        <w:t>Papadakis S, Hermon Y, McEwen A; National Centre for Smoking Cessation and Training. Standard Treatment Programme for Pregnant Women: A guide to providing behavioural support for smoking cessation during pregnancy and the post-partum period. National Centre for Smoking Cessation and Training; 2019. Accessed 10/10/2025.</w:t>
      </w:r>
    </w:p>
    <w:p w14:paraId="0C45D9C4" w14:textId="15BFA81C" w:rsidR="005D5723" w:rsidRPr="00C64B1A" w:rsidRDefault="005D5723"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w:t>
      </w:r>
      <w:r w:rsidR="1D298F13" w:rsidRPr="00C64B1A">
        <w:rPr>
          <w:rFonts w:asciiTheme="minorHAnsi" w:eastAsiaTheme="minorEastAsia" w:hAnsiTheme="minorHAnsi" w:cstheme="minorBidi"/>
          <w:sz w:val="22"/>
        </w:rPr>
        <w:t>7</w:t>
      </w:r>
      <w:r w:rsidRPr="00C64B1A">
        <w:rPr>
          <w:rFonts w:asciiTheme="minorHAnsi" w:eastAsiaTheme="minorEastAsia" w:hAnsiTheme="minorHAnsi" w:cstheme="minorBidi"/>
          <w:sz w:val="22"/>
        </w:rPr>
        <w:t>.</w:t>
      </w:r>
      <w:r w:rsidRPr="00C64B1A">
        <w:tab/>
      </w:r>
      <w:r w:rsidRPr="00C64B1A">
        <w:rPr>
          <w:rFonts w:asciiTheme="minorHAnsi" w:eastAsiaTheme="minorEastAsia" w:hAnsiTheme="minorHAnsi" w:cstheme="minorBidi"/>
          <w:sz w:val="22"/>
        </w:rPr>
        <w:t>Smedberg J, Lupattelli A, Mårdby AC, Nordeng H. Characteristics of women who continue smoking during pregnancy: A cross-sectional study of pregnant women and new mothers in 15 European countries. BMC Pregnancy Childbirth. 2014;14:213. 213. doi:10.1186/1471-2393-14-213</w:t>
      </w:r>
    </w:p>
    <w:p w14:paraId="6EBFF9E2" w14:textId="2CCC8ACC" w:rsidR="005D5723" w:rsidRPr="00C64B1A" w:rsidRDefault="005D5723"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w:t>
      </w:r>
      <w:r w:rsidR="5E1A9E76" w:rsidRPr="00C64B1A">
        <w:rPr>
          <w:rFonts w:asciiTheme="minorHAnsi" w:eastAsiaTheme="minorEastAsia" w:hAnsiTheme="minorHAnsi" w:cstheme="minorBidi"/>
          <w:sz w:val="22"/>
        </w:rPr>
        <w:t>8</w:t>
      </w:r>
      <w:r w:rsidRPr="00C64B1A">
        <w:rPr>
          <w:rFonts w:asciiTheme="minorHAnsi" w:eastAsiaTheme="minorEastAsia" w:hAnsiTheme="minorHAnsi" w:cstheme="minorBidi"/>
          <w:sz w:val="22"/>
        </w:rPr>
        <w:t>.</w:t>
      </w:r>
      <w:r w:rsidRPr="00C64B1A">
        <w:tab/>
      </w:r>
      <w:r w:rsidRPr="00C64B1A">
        <w:rPr>
          <w:rFonts w:asciiTheme="minorHAnsi" w:eastAsiaTheme="minorEastAsia" w:hAnsiTheme="minorHAnsi" w:cstheme="minorBidi"/>
          <w:sz w:val="22"/>
        </w:rPr>
        <w:t>Román-Gálvez R, Amezcua-Prieto C, Olmedo-Requena R, Lewis-Mikhael Saad A, Martínez-Galiano J, Bueno-Cavanillas A. Partner smoking influences whether mothers quit smoking during pregnancy: a prospective cohort study. BJOG: Int. J. Obstet. Gynaecol. 2017:n/a-n/a. doi:10.1111/1471-0528.14986</w:t>
      </w:r>
    </w:p>
    <w:p w14:paraId="55E25075" w14:textId="071FDAA5" w:rsidR="005D5723" w:rsidRPr="00C64B1A" w:rsidRDefault="005D5723"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3</w:t>
      </w:r>
      <w:r w:rsidR="22A9344A" w:rsidRPr="00C64B1A">
        <w:rPr>
          <w:rFonts w:asciiTheme="minorHAnsi" w:eastAsiaTheme="minorEastAsia" w:hAnsiTheme="minorHAnsi" w:cstheme="minorBidi"/>
          <w:sz w:val="22"/>
        </w:rPr>
        <w:t>9</w:t>
      </w:r>
      <w:r w:rsidRPr="00C64B1A">
        <w:rPr>
          <w:rFonts w:asciiTheme="minorHAnsi" w:eastAsiaTheme="minorEastAsia" w:hAnsiTheme="minorHAnsi" w:cstheme="minorBidi"/>
          <w:sz w:val="22"/>
        </w:rPr>
        <w:t>.</w:t>
      </w:r>
      <w:r w:rsidRPr="00C64B1A">
        <w:tab/>
      </w:r>
      <w:r w:rsidRPr="00C64B1A">
        <w:rPr>
          <w:rFonts w:asciiTheme="minorHAnsi" w:eastAsiaTheme="minorEastAsia" w:hAnsiTheme="minorHAnsi" w:cstheme="minorBidi"/>
          <w:sz w:val="22"/>
        </w:rPr>
        <w:t xml:space="preserve">NHS Digital. Saving babies’ lives: version 3 A care bundle for reducing perinatal mortality. Accessed </w:t>
      </w:r>
      <w:r w:rsidR="0039630F" w:rsidRPr="00C64B1A">
        <w:rPr>
          <w:rFonts w:asciiTheme="minorHAnsi" w:eastAsiaTheme="minorEastAsia" w:hAnsiTheme="minorHAnsi" w:cstheme="minorBidi"/>
          <w:sz w:val="22"/>
        </w:rPr>
        <w:t xml:space="preserve">March </w:t>
      </w:r>
      <w:r w:rsidRPr="00C64B1A">
        <w:rPr>
          <w:rFonts w:asciiTheme="minorHAnsi" w:eastAsiaTheme="minorEastAsia" w:hAnsiTheme="minorHAnsi" w:cstheme="minorBidi"/>
          <w:sz w:val="22"/>
        </w:rPr>
        <w:t>21</w:t>
      </w:r>
      <w:r w:rsidR="0039630F" w:rsidRPr="00C64B1A">
        <w:rPr>
          <w:rFonts w:asciiTheme="minorHAnsi" w:eastAsiaTheme="minorEastAsia" w:hAnsiTheme="minorHAnsi" w:cstheme="minorBidi"/>
          <w:sz w:val="22"/>
        </w:rPr>
        <w:t>,</w:t>
      </w:r>
      <w:r w:rsidRPr="00C64B1A">
        <w:rPr>
          <w:rFonts w:asciiTheme="minorHAnsi" w:eastAsiaTheme="minorEastAsia" w:hAnsiTheme="minorHAnsi" w:cstheme="minorBidi"/>
          <w:sz w:val="22"/>
        </w:rPr>
        <w:t xml:space="preserve"> 2025. </w:t>
      </w:r>
      <w:hyperlink r:id="rId17">
        <w:r w:rsidRPr="00C64B1A">
          <w:rPr>
            <w:rStyle w:val="Hyperlink"/>
            <w:rFonts w:asciiTheme="minorHAnsi" w:eastAsiaTheme="minorEastAsia" w:hAnsiTheme="minorHAnsi" w:cstheme="minorBidi"/>
            <w:sz w:val="22"/>
          </w:rPr>
          <w:t>https://www.england.nhs.uk/long-read/saving-babies-lives-version-3/</w:t>
        </w:r>
      </w:hyperlink>
    </w:p>
    <w:p w14:paraId="66356DFF" w14:textId="61F47290" w:rsidR="005D5723" w:rsidRPr="00C64B1A" w:rsidRDefault="5A5B2160"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40</w:t>
      </w:r>
      <w:r w:rsidR="005D5723" w:rsidRPr="00C64B1A">
        <w:rPr>
          <w:rFonts w:asciiTheme="minorHAnsi" w:eastAsiaTheme="minorEastAsia" w:hAnsiTheme="minorHAnsi" w:cstheme="minorBidi"/>
          <w:sz w:val="22"/>
        </w:rPr>
        <w:t>.</w:t>
      </w:r>
      <w:r w:rsidR="005D5723" w:rsidRPr="00C64B1A">
        <w:tab/>
      </w:r>
      <w:r w:rsidR="005D5723" w:rsidRPr="00C64B1A">
        <w:rPr>
          <w:rFonts w:asciiTheme="minorHAnsi" w:eastAsiaTheme="minorEastAsia" w:hAnsiTheme="minorHAnsi" w:cstheme="minorBidi"/>
          <w:sz w:val="22"/>
        </w:rPr>
        <w:t>Andrews C, Ellwood D, Middleton P, et al. Implementation and evaluation of a quality improvement initiative to reduce late gestation stillbirths in Australia: Safer Baby Bundle study protocol. BMC Pregnancy Childbirth. 13 2020;20(1):694. doi:10.1186/s12884-020-03401-0</w:t>
      </w:r>
    </w:p>
    <w:p w14:paraId="2AC9B325" w14:textId="277F75C0" w:rsidR="005D5723" w:rsidRPr="00C64B1A" w:rsidRDefault="0ABE6130"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41</w:t>
      </w:r>
      <w:r w:rsidR="005D5723" w:rsidRPr="00C64B1A">
        <w:rPr>
          <w:rFonts w:asciiTheme="minorHAnsi" w:eastAsiaTheme="minorEastAsia" w:hAnsiTheme="minorHAnsi" w:cstheme="minorBidi"/>
          <w:sz w:val="22"/>
        </w:rPr>
        <w:t>.</w:t>
      </w:r>
      <w:r w:rsidR="00392ADD" w:rsidRPr="00C64B1A">
        <w:tab/>
      </w:r>
      <w:r w:rsidR="005D5723" w:rsidRPr="00C64B1A">
        <w:rPr>
          <w:rFonts w:asciiTheme="minorHAnsi" w:eastAsiaTheme="minorEastAsia" w:hAnsiTheme="minorHAnsi" w:cstheme="minorBidi"/>
          <w:sz w:val="22"/>
        </w:rPr>
        <w:t>Chamberlain C, O'Mara-Eves A, Porter J, et al. Psychosocial interventions for supporting women to stop smoking in pregnancy. Cochrane Database Syst. Rev. 2017;(2)doi:</w:t>
      </w:r>
      <w:hyperlink r:id="rId18">
        <w:r w:rsidR="005D5723" w:rsidRPr="00C64B1A">
          <w:rPr>
            <w:rStyle w:val="Hyperlink"/>
            <w:rFonts w:asciiTheme="minorHAnsi" w:eastAsiaTheme="minorEastAsia" w:hAnsiTheme="minorHAnsi" w:cstheme="minorBidi"/>
            <w:sz w:val="22"/>
          </w:rPr>
          <w:t>https://doi.org/10.1002/14651858.CD001055.pub5</w:t>
        </w:r>
      </w:hyperlink>
    </w:p>
    <w:p w14:paraId="16EA4E50" w14:textId="3098F795" w:rsidR="005D5723" w:rsidRPr="00C64B1A" w:rsidRDefault="00461C42" w:rsidP="3FA7287D">
      <w:pPr>
        <w:pStyle w:val="EndNoteBibliography"/>
        <w:spacing w:after="0"/>
        <w:rPr>
          <w:rFonts w:asciiTheme="minorHAnsi" w:eastAsiaTheme="minorEastAsia" w:hAnsiTheme="minorHAnsi" w:cstheme="minorBidi"/>
          <w:sz w:val="22"/>
        </w:rPr>
      </w:pPr>
      <w:r w:rsidRPr="00C64B1A">
        <w:rPr>
          <w:rFonts w:asciiTheme="minorHAnsi" w:eastAsiaTheme="minorEastAsia" w:hAnsiTheme="minorHAnsi" w:cstheme="minorBidi"/>
          <w:sz w:val="22"/>
        </w:rPr>
        <w:t>4</w:t>
      </w:r>
      <w:r w:rsidR="162C56E2" w:rsidRPr="00C64B1A">
        <w:rPr>
          <w:rFonts w:asciiTheme="minorHAnsi" w:eastAsiaTheme="minorEastAsia" w:hAnsiTheme="minorHAnsi" w:cstheme="minorBidi"/>
          <w:sz w:val="22"/>
        </w:rPr>
        <w:t>2</w:t>
      </w:r>
      <w:r w:rsidR="005D5723" w:rsidRPr="00C64B1A">
        <w:rPr>
          <w:rFonts w:asciiTheme="minorHAnsi" w:eastAsiaTheme="minorEastAsia" w:hAnsiTheme="minorHAnsi" w:cstheme="minorBidi"/>
          <w:sz w:val="22"/>
        </w:rPr>
        <w:t>.</w:t>
      </w:r>
      <w:r w:rsidRPr="00C64B1A">
        <w:tab/>
      </w:r>
      <w:r w:rsidR="005D5723" w:rsidRPr="00C64B1A">
        <w:rPr>
          <w:rFonts w:asciiTheme="minorHAnsi" w:eastAsiaTheme="minorEastAsia" w:hAnsiTheme="minorHAnsi" w:cstheme="minorBidi"/>
          <w:sz w:val="22"/>
        </w:rPr>
        <w:t>Iseyemi  A, Zhoa Q, McNicholas C, Peipiert, J. Socioeconomic Status as a Risk Factor for Unintended Pregnancy in the Contraceptive CHOICE Project.</w:t>
      </w:r>
      <w:r w:rsidR="005D5723" w:rsidRPr="00C64B1A">
        <w:rPr>
          <w:rFonts w:asciiTheme="minorHAnsi" w:eastAsiaTheme="minorEastAsia" w:hAnsiTheme="minorHAnsi" w:cstheme="minorBidi"/>
          <w:i/>
          <w:iCs/>
          <w:sz w:val="22"/>
        </w:rPr>
        <w:t xml:space="preserve"> Obstet Gynecol. </w:t>
      </w:r>
      <w:r w:rsidR="005D5723" w:rsidRPr="00C64B1A">
        <w:rPr>
          <w:rFonts w:asciiTheme="minorHAnsi" w:eastAsiaTheme="minorEastAsia" w:hAnsiTheme="minorHAnsi" w:cstheme="minorBidi"/>
          <w:sz w:val="22"/>
        </w:rPr>
        <w:t>2017;130(3):609-615. doi:doi:10.1097/AOG.0000000000002189</w:t>
      </w:r>
    </w:p>
    <w:p w14:paraId="35CB0B8F" w14:textId="233B0D78" w:rsidR="005D5723" w:rsidRPr="00C64B1A" w:rsidRDefault="00392ADD" w:rsidP="3FA7287D">
      <w:pPr>
        <w:pStyle w:val="EndNoteBibliography"/>
        <w:rPr>
          <w:rFonts w:asciiTheme="minorHAnsi" w:eastAsiaTheme="minorEastAsia" w:hAnsiTheme="minorHAnsi" w:cstheme="minorBidi"/>
          <w:sz w:val="22"/>
        </w:rPr>
      </w:pPr>
      <w:r w:rsidRPr="00C64B1A">
        <w:rPr>
          <w:rFonts w:asciiTheme="minorHAnsi" w:eastAsiaTheme="minorEastAsia" w:hAnsiTheme="minorHAnsi" w:cstheme="minorBidi"/>
          <w:sz w:val="22"/>
        </w:rPr>
        <w:t>4</w:t>
      </w:r>
      <w:r w:rsidR="181350C0" w:rsidRPr="00C64B1A">
        <w:rPr>
          <w:rFonts w:asciiTheme="minorHAnsi" w:eastAsiaTheme="minorEastAsia" w:hAnsiTheme="minorHAnsi" w:cstheme="minorBidi"/>
          <w:sz w:val="22"/>
        </w:rPr>
        <w:t>3</w:t>
      </w:r>
      <w:r w:rsidR="005D5723" w:rsidRPr="00C64B1A">
        <w:rPr>
          <w:rFonts w:asciiTheme="minorHAnsi" w:eastAsiaTheme="minorEastAsia" w:hAnsiTheme="minorHAnsi" w:cstheme="minorBidi"/>
          <w:sz w:val="22"/>
        </w:rPr>
        <w:t>.</w:t>
      </w:r>
      <w:r w:rsidRPr="00C64B1A">
        <w:tab/>
      </w:r>
      <w:r w:rsidR="005D5723" w:rsidRPr="00C64B1A">
        <w:rPr>
          <w:rFonts w:asciiTheme="minorHAnsi" w:eastAsiaTheme="minorEastAsia" w:hAnsiTheme="minorHAnsi" w:cstheme="minorBidi"/>
          <w:sz w:val="22"/>
        </w:rPr>
        <w:t>Houston-Ludlam A, Bucholz K, Grant J, Waldron M, Madden P, Heath A. The interaction of sociodemographic risk factors and measures of nicotine dependence in predicting maternal smoking during pregnancy. Drug Alcohol Depend. 2019;198:168-175. doi:10.1016/j.drugalcdep.2019.02.014</w:t>
      </w:r>
    </w:p>
    <w:p w14:paraId="49874524" w14:textId="77777777" w:rsidR="005D5723" w:rsidRPr="00B24824" w:rsidRDefault="005D5723" w:rsidP="005D5723">
      <w:pPr>
        <w:rPr>
          <w:rFonts w:eastAsiaTheme="minorEastAsia"/>
          <w:sz w:val="22"/>
          <w:szCs w:val="22"/>
        </w:rPr>
      </w:pPr>
      <w:r w:rsidRPr="00C64B1A">
        <w:rPr>
          <w:sz w:val="22"/>
          <w:szCs w:val="22"/>
        </w:rPr>
        <w:fldChar w:fldCharType="end"/>
      </w:r>
      <w:bookmarkEnd w:id="9"/>
    </w:p>
    <w:p w14:paraId="657447E6" w14:textId="77777777" w:rsidR="005D5723" w:rsidRPr="00B24824" w:rsidRDefault="005D5723" w:rsidP="005D5723">
      <w:pPr>
        <w:rPr>
          <w:sz w:val="22"/>
          <w:szCs w:val="22"/>
        </w:rPr>
      </w:pPr>
    </w:p>
    <w:bookmarkEnd w:id="10"/>
    <w:p w14:paraId="4B7B953F" w14:textId="3168A567" w:rsidR="00D80125" w:rsidRPr="00B24824" w:rsidRDefault="00D80125" w:rsidP="005D5723">
      <w:pPr>
        <w:rPr>
          <w:rFonts w:eastAsiaTheme="minorEastAsia"/>
          <w:sz w:val="22"/>
          <w:szCs w:val="22"/>
        </w:rPr>
      </w:pPr>
    </w:p>
    <w:sectPr w:rsidR="00D80125" w:rsidRPr="00B248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C84D6B" w14:textId="77777777" w:rsidR="00B05B67" w:rsidRDefault="00B05B67" w:rsidP="00BC2B01">
      <w:pPr>
        <w:spacing w:after="0" w:line="240" w:lineRule="auto"/>
      </w:pPr>
      <w:r>
        <w:separator/>
      </w:r>
    </w:p>
  </w:endnote>
  <w:endnote w:type="continuationSeparator" w:id="0">
    <w:p w14:paraId="48D1DA85" w14:textId="77777777" w:rsidR="00B05B67" w:rsidRDefault="00B05B67" w:rsidP="00BC2B01">
      <w:pPr>
        <w:spacing w:after="0" w:line="240" w:lineRule="auto"/>
      </w:pPr>
      <w:r>
        <w:continuationSeparator/>
      </w:r>
    </w:p>
  </w:endnote>
  <w:endnote w:type="continuationNotice" w:id="1">
    <w:p w14:paraId="1422650D" w14:textId="77777777" w:rsidR="00B05B67" w:rsidRDefault="00B05B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C7A85" w14:textId="77777777" w:rsidR="00B05B67" w:rsidRDefault="00B05B67" w:rsidP="00BC2B01">
      <w:pPr>
        <w:spacing w:after="0" w:line="240" w:lineRule="auto"/>
      </w:pPr>
      <w:r>
        <w:separator/>
      </w:r>
    </w:p>
  </w:footnote>
  <w:footnote w:type="continuationSeparator" w:id="0">
    <w:p w14:paraId="0C0714A1" w14:textId="77777777" w:rsidR="00B05B67" w:rsidRDefault="00B05B67" w:rsidP="00BC2B01">
      <w:pPr>
        <w:spacing w:after="0" w:line="240" w:lineRule="auto"/>
      </w:pPr>
      <w:r>
        <w:continuationSeparator/>
      </w:r>
    </w:p>
  </w:footnote>
  <w:footnote w:type="continuationNotice" w:id="1">
    <w:p w14:paraId="048DC38C" w14:textId="77777777" w:rsidR="00B05B67" w:rsidRDefault="00B05B67">
      <w:pPr>
        <w:spacing w:after="0" w:line="240" w:lineRule="auto"/>
      </w:pPr>
    </w:p>
  </w:footnote>
  <w:footnote w:id="2">
    <w:p w14:paraId="4526A2AD" w14:textId="3191E33B" w:rsidR="00BC2B01" w:rsidRDefault="00BC2B01">
      <w:pPr>
        <w:pStyle w:val="FootnoteText"/>
      </w:pPr>
      <w:r>
        <w:rPr>
          <w:rStyle w:val="FootnoteReference"/>
        </w:rPr>
        <w:footnoteRef/>
      </w:r>
      <w:r>
        <w:t xml:space="preserve"> </w:t>
      </w:r>
      <w:r w:rsidR="001B3371" w:rsidRPr="004F033A">
        <w:rPr>
          <w:rFonts w:cs="Arial"/>
        </w:rPr>
        <w:t>The University of Nottingham</w:t>
      </w:r>
    </w:p>
  </w:footnote>
  <w:footnote w:id="3">
    <w:p w14:paraId="10F3AEC0" w14:textId="391C5E06" w:rsidR="00564B95" w:rsidRDefault="00564B95">
      <w:pPr>
        <w:pStyle w:val="FootnoteText"/>
      </w:pPr>
      <w:r>
        <w:rPr>
          <w:rStyle w:val="FootnoteReference"/>
        </w:rPr>
        <w:footnoteRef/>
      </w:r>
      <w:r>
        <w:t xml:space="preserve"> University of East Angl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041070"/>
    <w:multiLevelType w:val="multilevel"/>
    <w:tmpl w:val="78CEF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00A0742"/>
    <w:multiLevelType w:val="multilevel"/>
    <w:tmpl w:val="58F2C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74798446">
    <w:abstractNumId w:val="1"/>
  </w:num>
  <w:num w:numId="2" w16cid:durableId="12904337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9taptx9fwtfkexpd9x2wrmpredp59r92zv&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7&lt;/item&gt;&lt;item&gt;38&lt;/item&gt;&lt;item&gt;39&lt;/item&gt;&lt;/record-ids&gt;&lt;/item&gt;&lt;/Libraries&gt;"/>
  </w:docVars>
  <w:rsids>
    <w:rsidRoot w:val="00D417C8"/>
    <w:rsid w:val="00002297"/>
    <w:rsid w:val="00002C10"/>
    <w:rsid w:val="00027EB6"/>
    <w:rsid w:val="00032536"/>
    <w:rsid w:val="000334FE"/>
    <w:rsid w:val="0003497C"/>
    <w:rsid w:val="00043360"/>
    <w:rsid w:val="0004364D"/>
    <w:rsid w:val="0004580A"/>
    <w:rsid w:val="000467FE"/>
    <w:rsid w:val="00057360"/>
    <w:rsid w:val="000701EC"/>
    <w:rsid w:val="000770AF"/>
    <w:rsid w:val="0008501F"/>
    <w:rsid w:val="00085DD1"/>
    <w:rsid w:val="0009188E"/>
    <w:rsid w:val="0009501A"/>
    <w:rsid w:val="000971C5"/>
    <w:rsid w:val="000A5606"/>
    <w:rsid w:val="000B177E"/>
    <w:rsid w:val="000D39EB"/>
    <w:rsid w:val="000E3C90"/>
    <w:rsid w:val="000F4C1E"/>
    <w:rsid w:val="000F567F"/>
    <w:rsid w:val="000F63C4"/>
    <w:rsid w:val="001018FD"/>
    <w:rsid w:val="00105A28"/>
    <w:rsid w:val="00124A71"/>
    <w:rsid w:val="00126EB7"/>
    <w:rsid w:val="0013094C"/>
    <w:rsid w:val="00133398"/>
    <w:rsid w:val="001334B5"/>
    <w:rsid w:val="00133673"/>
    <w:rsid w:val="00133AB9"/>
    <w:rsid w:val="00135C93"/>
    <w:rsid w:val="001456EC"/>
    <w:rsid w:val="001665F5"/>
    <w:rsid w:val="001726E9"/>
    <w:rsid w:val="00172825"/>
    <w:rsid w:val="001B1704"/>
    <w:rsid w:val="001B3371"/>
    <w:rsid w:val="001C0C90"/>
    <w:rsid w:val="001C4BFA"/>
    <w:rsid w:val="001F39ED"/>
    <w:rsid w:val="00201EB5"/>
    <w:rsid w:val="00203067"/>
    <w:rsid w:val="00250314"/>
    <w:rsid w:val="00260DB9"/>
    <w:rsid w:val="00280B65"/>
    <w:rsid w:val="00287532"/>
    <w:rsid w:val="00291A79"/>
    <w:rsid w:val="00295985"/>
    <w:rsid w:val="002A6679"/>
    <w:rsid w:val="002B5CAC"/>
    <w:rsid w:val="002C4917"/>
    <w:rsid w:val="002D363A"/>
    <w:rsid w:val="002DD819"/>
    <w:rsid w:val="002F69BE"/>
    <w:rsid w:val="002F7D7B"/>
    <w:rsid w:val="003053DE"/>
    <w:rsid w:val="00306D62"/>
    <w:rsid w:val="00307756"/>
    <w:rsid w:val="00316919"/>
    <w:rsid w:val="0032095A"/>
    <w:rsid w:val="00331779"/>
    <w:rsid w:val="003401AB"/>
    <w:rsid w:val="00344800"/>
    <w:rsid w:val="003451D3"/>
    <w:rsid w:val="00346F5F"/>
    <w:rsid w:val="00366B21"/>
    <w:rsid w:val="00374BB0"/>
    <w:rsid w:val="0037F0EF"/>
    <w:rsid w:val="003831C9"/>
    <w:rsid w:val="00392ADD"/>
    <w:rsid w:val="0039630F"/>
    <w:rsid w:val="003A1B2E"/>
    <w:rsid w:val="003B31E7"/>
    <w:rsid w:val="003C481E"/>
    <w:rsid w:val="003C654F"/>
    <w:rsid w:val="003D16CC"/>
    <w:rsid w:val="003D7AFF"/>
    <w:rsid w:val="003E14BB"/>
    <w:rsid w:val="003E5AA2"/>
    <w:rsid w:val="00400224"/>
    <w:rsid w:val="004112AD"/>
    <w:rsid w:val="00431E8C"/>
    <w:rsid w:val="00435DCB"/>
    <w:rsid w:val="00441867"/>
    <w:rsid w:val="00442422"/>
    <w:rsid w:val="004450CE"/>
    <w:rsid w:val="00446F6D"/>
    <w:rsid w:val="00456BA9"/>
    <w:rsid w:val="00461C42"/>
    <w:rsid w:val="0047740B"/>
    <w:rsid w:val="0048769A"/>
    <w:rsid w:val="00494F05"/>
    <w:rsid w:val="00494F83"/>
    <w:rsid w:val="004A1B35"/>
    <w:rsid w:val="004A2E4C"/>
    <w:rsid w:val="004D13D3"/>
    <w:rsid w:val="004D7990"/>
    <w:rsid w:val="004E372C"/>
    <w:rsid w:val="004F033A"/>
    <w:rsid w:val="005026A8"/>
    <w:rsid w:val="0050381C"/>
    <w:rsid w:val="00515A38"/>
    <w:rsid w:val="00521AAC"/>
    <w:rsid w:val="005248CB"/>
    <w:rsid w:val="00534FC3"/>
    <w:rsid w:val="005432C1"/>
    <w:rsid w:val="00551C08"/>
    <w:rsid w:val="0055773F"/>
    <w:rsid w:val="005606FB"/>
    <w:rsid w:val="00564B95"/>
    <w:rsid w:val="00572B55"/>
    <w:rsid w:val="00577E5D"/>
    <w:rsid w:val="00582075"/>
    <w:rsid w:val="005A5532"/>
    <w:rsid w:val="005A5F2C"/>
    <w:rsid w:val="005A7D82"/>
    <w:rsid w:val="005B3D0F"/>
    <w:rsid w:val="005D3271"/>
    <w:rsid w:val="005D4170"/>
    <w:rsid w:val="005D5723"/>
    <w:rsid w:val="005E2778"/>
    <w:rsid w:val="005E717A"/>
    <w:rsid w:val="00603707"/>
    <w:rsid w:val="006076F1"/>
    <w:rsid w:val="00614577"/>
    <w:rsid w:val="006302EA"/>
    <w:rsid w:val="006308CA"/>
    <w:rsid w:val="00630B48"/>
    <w:rsid w:val="00637C81"/>
    <w:rsid w:val="0064560A"/>
    <w:rsid w:val="006538AD"/>
    <w:rsid w:val="00655885"/>
    <w:rsid w:val="0065652E"/>
    <w:rsid w:val="006611B4"/>
    <w:rsid w:val="00665C15"/>
    <w:rsid w:val="0068717F"/>
    <w:rsid w:val="00692FC2"/>
    <w:rsid w:val="00697AD8"/>
    <w:rsid w:val="006B1A62"/>
    <w:rsid w:val="006B704C"/>
    <w:rsid w:val="006C5270"/>
    <w:rsid w:val="006D0BBD"/>
    <w:rsid w:val="006D115D"/>
    <w:rsid w:val="006D29D6"/>
    <w:rsid w:val="006E5CCF"/>
    <w:rsid w:val="006E5ECD"/>
    <w:rsid w:val="006F2BC5"/>
    <w:rsid w:val="006F2CD3"/>
    <w:rsid w:val="006F307C"/>
    <w:rsid w:val="006F7E8A"/>
    <w:rsid w:val="00710319"/>
    <w:rsid w:val="00714292"/>
    <w:rsid w:val="007226BE"/>
    <w:rsid w:val="00725B46"/>
    <w:rsid w:val="00727C79"/>
    <w:rsid w:val="00731B40"/>
    <w:rsid w:val="00737C49"/>
    <w:rsid w:val="007437A6"/>
    <w:rsid w:val="00760F51"/>
    <w:rsid w:val="007616F3"/>
    <w:rsid w:val="007637EF"/>
    <w:rsid w:val="00763E08"/>
    <w:rsid w:val="00772B98"/>
    <w:rsid w:val="0077603C"/>
    <w:rsid w:val="00777E2E"/>
    <w:rsid w:val="007909B5"/>
    <w:rsid w:val="007A255A"/>
    <w:rsid w:val="007B0220"/>
    <w:rsid w:val="007B6EAF"/>
    <w:rsid w:val="007C13B7"/>
    <w:rsid w:val="007C1682"/>
    <w:rsid w:val="007D5FA6"/>
    <w:rsid w:val="007E3A85"/>
    <w:rsid w:val="007F106B"/>
    <w:rsid w:val="008002F6"/>
    <w:rsid w:val="008013C7"/>
    <w:rsid w:val="00812CEA"/>
    <w:rsid w:val="00823790"/>
    <w:rsid w:val="00823EB2"/>
    <w:rsid w:val="00827E0D"/>
    <w:rsid w:val="00847647"/>
    <w:rsid w:val="008516CB"/>
    <w:rsid w:val="00855813"/>
    <w:rsid w:val="0085670A"/>
    <w:rsid w:val="0088146B"/>
    <w:rsid w:val="008908FF"/>
    <w:rsid w:val="008A490F"/>
    <w:rsid w:val="008B1D83"/>
    <w:rsid w:val="008C534A"/>
    <w:rsid w:val="008E2166"/>
    <w:rsid w:val="008E785F"/>
    <w:rsid w:val="008F2CE1"/>
    <w:rsid w:val="008F7271"/>
    <w:rsid w:val="009107D0"/>
    <w:rsid w:val="00927CB6"/>
    <w:rsid w:val="0093E861"/>
    <w:rsid w:val="0094316F"/>
    <w:rsid w:val="0094692A"/>
    <w:rsid w:val="009525FD"/>
    <w:rsid w:val="00952600"/>
    <w:rsid w:val="00954D4A"/>
    <w:rsid w:val="00956AA9"/>
    <w:rsid w:val="0097027D"/>
    <w:rsid w:val="00973A53"/>
    <w:rsid w:val="00984D15"/>
    <w:rsid w:val="00995512"/>
    <w:rsid w:val="009A14B5"/>
    <w:rsid w:val="009A3AFC"/>
    <w:rsid w:val="009A5011"/>
    <w:rsid w:val="009A7585"/>
    <w:rsid w:val="009D4E46"/>
    <w:rsid w:val="009D565E"/>
    <w:rsid w:val="00A01920"/>
    <w:rsid w:val="00A12F4B"/>
    <w:rsid w:val="00A32EC8"/>
    <w:rsid w:val="00A347D9"/>
    <w:rsid w:val="00A437A1"/>
    <w:rsid w:val="00A47291"/>
    <w:rsid w:val="00A4791D"/>
    <w:rsid w:val="00A60D75"/>
    <w:rsid w:val="00A7384F"/>
    <w:rsid w:val="00A85704"/>
    <w:rsid w:val="00A87725"/>
    <w:rsid w:val="00A926C0"/>
    <w:rsid w:val="00A948D8"/>
    <w:rsid w:val="00AB10C4"/>
    <w:rsid w:val="00AB6F7D"/>
    <w:rsid w:val="00AC1BA0"/>
    <w:rsid w:val="00AD549A"/>
    <w:rsid w:val="00AF3D19"/>
    <w:rsid w:val="00AF4868"/>
    <w:rsid w:val="00B05B67"/>
    <w:rsid w:val="00B07275"/>
    <w:rsid w:val="00B24824"/>
    <w:rsid w:val="00B25E7B"/>
    <w:rsid w:val="00B2C95B"/>
    <w:rsid w:val="00B31DE0"/>
    <w:rsid w:val="00B32AAB"/>
    <w:rsid w:val="00B45C39"/>
    <w:rsid w:val="00B69E74"/>
    <w:rsid w:val="00B7320D"/>
    <w:rsid w:val="00B92934"/>
    <w:rsid w:val="00B937BF"/>
    <w:rsid w:val="00BA3353"/>
    <w:rsid w:val="00BB348E"/>
    <w:rsid w:val="00BB396C"/>
    <w:rsid w:val="00BC04CF"/>
    <w:rsid w:val="00BC22B2"/>
    <w:rsid w:val="00BC2B01"/>
    <w:rsid w:val="00BD1256"/>
    <w:rsid w:val="00BE6BB5"/>
    <w:rsid w:val="00BF216E"/>
    <w:rsid w:val="00BF5703"/>
    <w:rsid w:val="00BFB422"/>
    <w:rsid w:val="00C03E30"/>
    <w:rsid w:val="00C071DF"/>
    <w:rsid w:val="00C1398D"/>
    <w:rsid w:val="00C168B6"/>
    <w:rsid w:val="00C32EBF"/>
    <w:rsid w:val="00C54961"/>
    <w:rsid w:val="00C57BAD"/>
    <w:rsid w:val="00C61F47"/>
    <w:rsid w:val="00C64B1A"/>
    <w:rsid w:val="00C6594E"/>
    <w:rsid w:val="00C663A7"/>
    <w:rsid w:val="00C673A4"/>
    <w:rsid w:val="00C92807"/>
    <w:rsid w:val="00CA35CC"/>
    <w:rsid w:val="00CB2007"/>
    <w:rsid w:val="00CB7B33"/>
    <w:rsid w:val="00CC06DC"/>
    <w:rsid w:val="00CD2592"/>
    <w:rsid w:val="00CD3EE5"/>
    <w:rsid w:val="00CD4B2E"/>
    <w:rsid w:val="00CE5F11"/>
    <w:rsid w:val="00CE6851"/>
    <w:rsid w:val="00CFE883"/>
    <w:rsid w:val="00D11733"/>
    <w:rsid w:val="00D129C1"/>
    <w:rsid w:val="00D13844"/>
    <w:rsid w:val="00D15D57"/>
    <w:rsid w:val="00D165D6"/>
    <w:rsid w:val="00D247BB"/>
    <w:rsid w:val="00D30FBC"/>
    <w:rsid w:val="00D37054"/>
    <w:rsid w:val="00D40145"/>
    <w:rsid w:val="00D417C8"/>
    <w:rsid w:val="00D43B50"/>
    <w:rsid w:val="00D457D0"/>
    <w:rsid w:val="00D52775"/>
    <w:rsid w:val="00D712F9"/>
    <w:rsid w:val="00D7354A"/>
    <w:rsid w:val="00D7449F"/>
    <w:rsid w:val="00D80125"/>
    <w:rsid w:val="00D81AA8"/>
    <w:rsid w:val="00D93FDE"/>
    <w:rsid w:val="00DB096E"/>
    <w:rsid w:val="00DB145B"/>
    <w:rsid w:val="00DB1DE9"/>
    <w:rsid w:val="00DB274F"/>
    <w:rsid w:val="00E04A42"/>
    <w:rsid w:val="00E11ABC"/>
    <w:rsid w:val="00E127E2"/>
    <w:rsid w:val="00E264E1"/>
    <w:rsid w:val="00E26FC0"/>
    <w:rsid w:val="00E46B4B"/>
    <w:rsid w:val="00E512BD"/>
    <w:rsid w:val="00E56ADC"/>
    <w:rsid w:val="00E6023F"/>
    <w:rsid w:val="00E64434"/>
    <w:rsid w:val="00E77898"/>
    <w:rsid w:val="00E77CF1"/>
    <w:rsid w:val="00E975BB"/>
    <w:rsid w:val="00EA3386"/>
    <w:rsid w:val="00EB28DC"/>
    <w:rsid w:val="00EC6327"/>
    <w:rsid w:val="00ED7C15"/>
    <w:rsid w:val="00EE0035"/>
    <w:rsid w:val="00EE2B48"/>
    <w:rsid w:val="00EE4DCB"/>
    <w:rsid w:val="00EE60E4"/>
    <w:rsid w:val="00F01A40"/>
    <w:rsid w:val="00F116B4"/>
    <w:rsid w:val="00F11F81"/>
    <w:rsid w:val="00F244E4"/>
    <w:rsid w:val="00F24AC9"/>
    <w:rsid w:val="00F24E74"/>
    <w:rsid w:val="00F2544B"/>
    <w:rsid w:val="00F3302B"/>
    <w:rsid w:val="00F40ECB"/>
    <w:rsid w:val="00F50BB6"/>
    <w:rsid w:val="00F6228A"/>
    <w:rsid w:val="00F63148"/>
    <w:rsid w:val="00F85FA3"/>
    <w:rsid w:val="00FA252E"/>
    <w:rsid w:val="00FA5163"/>
    <w:rsid w:val="00FD3578"/>
    <w:rsid w:val="00FE5EF7"/>
    <w:rsid w:val="00FF150E"/>
    <w:rsid w:val="0105C53B"/>
    <w:rsid w:val="01187FFA"/>
    <w:rsid w:val="012C32FB"/>
    <w:rsid w:val="013106F9"/>
    <w:rsid w:val="0135B1DE"/>
    <w:rsid w:val="01451650"/>
    <w:rsid w:val="01A4818E"/>
    <w:rsid w:val="01A4C081"/>
    <w:rsid w:val="01CDEFB9"/>
    <w:rsid w:val="01D5A6D2"/>
    <w:rsid w:val="01EDD414"/>
    <w:rsid w:val="01FCA3A4"/>
    <w:rsid w:val="01FDB194"/>
    <w:rsid w:val="02097C1D"/>
    <w:rsid w:val="0217D74E"/>
    <w:rsid w:val="023958D2"/>
    <w:rsid w:val="0240F282"/>
    <w:rsid w:val="0246EDCF"/>
    <w:rsid w:val="0264CD46"/>
    <w:rsid w:val="026F526D"/>
    <w:rsid w:val="02739290"/>
    <w:rsid w:val="027A9363"/>
    <w:rsid w:val="02872F62"/>
    <w:rsid w:val="02BC6D62"/>
    <w:rsid w:val="02BEA5B2"/>
    <w:rsid w:val="02C1DD63"/>
    <w:rsid w:val="02C4F6F1"/>
    <w:rsid w:val="02D335B8"/>
    <w:rsid w:val="02EF3651"/>
    <w:rsid w:val="0300CFE8"/>
    <w:rsid w:val="031F80AF"/>
    <w:rsid w:val="0342C6B2"/>
    <w:rsid w:val="034594D6"/>
    <w:rsid w:val="03478E19"/>
    <w:rsid w:val="03491D8C"/>
    <w:rsid w:val="034ADBBC"/>
    <w:rsid w:val="03513409"/>
    <w:rsid w:val="03573294"/>
    <w:rsid w:val="0360E783"/>
    <w:rsid w:val="03660640"/>
    <w:rsid w:val="03676C3B"/>
    <w:rsid w:val="036AC547"/>
    <w:rsid w:val="037DD1E8"/>
    <w:rsid w:val="0389C8DD"/>
    <w:rsid w:val="03AF5096"/>
    <w:rsid w:val="03B456EE"/>
    <w:rsid w:val="03CD5B35"/>
    <w:rsid w:val="03E6DE9E"/>
    <w:rsid w:val="03F3FBBD"/>
    <w:rsid w:val="03FE30A4"/>
    <w:rsid w:val="03FE30C7"/>
    <w:rsid w:val="040FAB56"/>
    <w:rsid w:val="041343D9"/>
    <w:rsid w:val="0413D9DF"/>
    <w:rsid w:val="042F0AFB"/>
    <w:rsid w:val="0445DB18"/>
    <w:rsid w:val="045DF085"/>
    <w:rsid w:val="046F0EBE"/>
    <w:rsid w:val="04723DA7"/>
    <w:rsid w:val="047E1EF3"/>
    <w:rsid w:val="047F440D"/>
    <w:rsid w:val="04BC897F"/>
    <w:rsid w:val="04C27E23"/>
    <w:rsid w:val="04D97AB3"/>
    <w:rsid w:val="04DA7162"/>
    <w:rsid w:val="05075486"/>
    <w:rsid w:val="054F91ED"/>
    <w:rsid w:val="054FE2A9"/>
    <w:rsid w:val="055111C7"/>
    <w:rsid w:val="055D535B"/>
    <w:rsid w:val="055E54F4"/>
    <w:rsid w:val="057D42DD"/>
    <w:rsid w:val="05873E61"/>
    <w:rsid w:val="05956DDC"/>
    <w:rsid w:val="0595D55D"/>
    <w:rsid w:val="05ED8E0C"/>
    <w:rsid w:val="0600C4BB"/>
    <w:rsid w:val="061212D7"/>
    <w:rsid w:val="0612779B"/>
    <w:rsid w:val="061773DE"/>
    <w:rsid w:val="062CC194"/>
    <w:rsid w:val="062E413D"/>
    <w:rsid w:val="0647AB97"/>
    <w:rsid w:val="064AEAA1"/>
    <w:rsid w:val="0657643F"/>
    <w:rsid w:val="066B76F4"/>
    <w:rsid w:val="066B99D8"/>
    <w:rsid w:val="066FC874"/>
    <w:rsid w:val="067E67CF"/>
    <w:rsid w:val="068817BB"/>
    <w:rsid w:val="06ABC533"/>
    <w:rsid w:val="06ADA250"/>
    <w:rsid w:val="06B03481"/>
    <w:rsid w:val="06B068DF"/>
    <w:rsid w:val="06B854D0"/>
    <w:rsid w:val="06C873D8"/>
    <w:rsid w:val="06DA7F88"/>
    <w:rsid w:val="06E3DECA"/>
    <w:rsid w:val="06ED6AC6"/>
    <w:rsid w:val="06F97291"/>
    <w:rsid w:val="0702A3C6"/>
    <w:rsid w:val="07084F6D"/>
    <w:rsid w:val="071AF840"/>
    <w:rsid w:val="073EC814"/>
    <w:rsid w:val="07532908"/>
    <w:rsid w:val="07564456"/>
    <w:rsid w:val="075B0CAB"/>
    <w:rsid w:val="07B09283"/>
    <w:rsid w:val="07B91049"/>
    <w:rsid w:val="07C49E78"/>
    <w:rsid w:val="07CDA8E1"/>
    <w:rsid w:val="07D11EA5"/>
    <w:rsid w:val="07D62006"/>
    <w:rsid w:val="07EBA617"/>
    <w:rsid w:val="0819EF8F"/>
    <w:rsid w:val="081DE963"/>
    <w:rsid w:val="08296E5C"/>
    <w:rsid w:val="083953EC"/>
    <w:rsid w:val="083B67F1"/>
    <w:rsid w:val="084B1576"/>
    <w:rsid w:val="085F9D90"/>
    <w:rsid w:val="086503CE"/>
    <w:rsid w:val="08665BAE"/>
    <w:rsid w:val="088D6F2E"/>
    <w:rsid w:val="088EF03B"/>
    <w:rsid w:val="08998EB6"/>
    <w:rsid w:val="08A527A7"/>
    <w:rsid w:val="08B0F697"/>
    <w:rsid w:val="08C7738D"/>
    <w:rsid w:val="08C7C475"/>
    <w:rsid w:val="08EFB9F2"/>
    <w:rsid w:val="08F47484"/>
    <w:rsid w:val="08F7ADA3"/>
    <w:rsid w:val="08FC7A16"/>
    <w:rsid w:val="0917B2E2"/>
    <w:rsid w:val="092A82FD"/>
    <w:rsid w:val="096228C8"/>
    <w:rsid w:val="097A581A"/>
    <w:rsid w:val="097ECB45"/>
    <w:rsid w:val="098DD11C"/>
    <w:rsid w:val="09961AC3"/>
    <w:rsid w:val="099E81B4"/>
    <w:rsid w:val="09AFEC74"/>
    <w:rsid w:val="0A104B73"/>
    <w:rsid w:val="0A2B8125"/>
    <w:rsid w:val="0A374FCA"/>
    <w:rsid w:val="0A3DC541"/>
    <w:rsid w:val="0A621DC7"/>
    <w:rsid w:val="0A7B201A"/>
    <w:rsid w:val="0A894E24"/>
    <w:rsid w:val="0AA02E3B"/>
    <w:rsid w:val="0AA712DF"/>
    <w:rsid w:val="0AAF7724"/>
    <w:rsid w:val="0AB6335C"/>
    <w:rsid w:val="0ABE6130"/>
    <w:rsid w:val="0ACC2335"/>
    <w:rsid w:val="0ADCCBA4"/>
    <w:rsid w:val="0AE9D471"/>
    <w:rsid w:val="0AF081F7"/>
    <w:rsid w:val="0AFB7DDB"/>
    <w:rsid w:val="0B0DAAA6"/>
    <w:rsid w:val="0B38AB2D"/>
    <w:rsid w:val="0B45E993"/>
    <w:rsid w:val="0B6F15EC"/>
    <w:rsid w:val="0B74B905"/>
    <w:rsid w:val="0BA044BD"/>
    <w:rsid w:val="0BACD08D"/>
    <w:rsid w:val="0BCF0775"/>
    <w:rsid w:val="0C04504F"/>
    <w:rsid w:val="0C544016"/>
    <w:rsid w:val="0C604DB5"/>
    <w:rsid w:val="0C73C824"/>
    <w:rsid w:val="0C79AB71"/>
    <w:rsid w:val="0C80B873"/>
    <w:rsid w:val="0C8BDAE2"/>
    <w:rsid w:val="0C8C82F8"/>
    <w:rsid w:val="0C95D61F"/>
    <w:rsid w:val="0C9AFA57"/>
    <w:rsid w:val="0CAAD1BD"/>
    <w:rsid w:val="0CAE9085"/>
    <w:rsid w:val="0CB2A884"/>
    <w:rsid w:val="0CB73A0C"/>
    <w:rsid w:val="0CD9D8B8"/>
    <w:rsid w:val="0CF2D8EF"/>
    <w:rsid w:val="0CF3874A"/>
    <w:rsid w:val="0CF404F0"/>
    <w:rsid w:val="0D07760D"/>
    <w:rsid w:val="0D0C28D0"/>
    <w:rsid w:val="0D12EF21"/>
    <w:rsid w:val="0D2B4CA3"/>
    <w:rsid w:val="0D401195"/>
    <w:rsid w:val="0D4B18CC"/>
    <w:rsid w:val="0D509623"/>
    <w:rsid w:val="0D53F130"/>
    <w:rsid w:val="0D585808"/>
    <w:rsid w:val="0D72D112"/>
    <w:rsid w:val="0D854F47"/>
    <w:rsid w:val="0D98682E"/>
    <w:rsid w:val="0DA65A76"/>
    <w:rsid w:val="0DEF3E95"/>
    <w:rsid w:val="0DFA0538"/>
    <w:rsid w:val="0E08BD2D"/>
    <w:rsid w:val="0E0990EA"/>
    <w:rsid w:val="0E2FC0B1"/>
    <w:rsid w:val="0E37F85D"/>
    <w:rsid w:val="0E3940D4"/>
    <w:rsid w:val="0E436237"/>
    <w:rsid w:val="0E5120F4"/>
    <w:rsid w:val="0E61B190"/>
    <w:rsid w:val="0E68E5FB"/>
    <w:rsid w:val="0E69E6E9"/>
    <w:rsid w:val="0E8ABA39"/>
    <w:rsid w:val="0E9D04CC"/>
    <w:rsid w:val="0E9E03C8"/>
    <w:rsid w:val="0EA141EB"/>
    <w:rsid w:val="0EAD1E4C"/>
    <w:rsid w:val="0EB6E5E3"/>
    <w:rsid w:val="0ECDC48F"/>
    <w:rsid w:val="0ED49CBC"/>
    <w:rsid w:val="0EE8EBF0"/>
    <w:rsid w:val="0EEE0F05"/>
    <w:rsid w:val="0EFC82C6"/>
    <w:rsid w:val="0F16325D"/>
    <w:rsid w:val="0F26205E"/>
    <w:rsid w:val="0F332053"/>
    <w:rsid w:val="0F47D621"/>
    <w:rsid w:val="0F51EFB5"/>
    <w:rsid w:val="0F5D7A8B"/>
    <w:rsid w:val="0F827AE4"/>
    <w:rsid w:val="0F913F5F"/>
    <w:rsid w:val="0FE30814"/>
    <w:rsid w:val="0FE776B8"/>
    <w:rsid w:val="0FF802CB"/>
    <w:rsid w:val="10186EA9"/>
    <w:rsid w:val="101B87C9"/>
    <w:rsid w:val="103E0870"/>
    <w:rsid w:val="105B3B56"/>
    <w:rsid w:val="1075D827"/>
    <w:rsid w:val="10A0D4D0"/>
    <w:rsid w:val="10A4A8A2"/>
    <w:rsid w:val="10B5A145"/>
    <w:rsid w:val="10D12173"/>
    <w:rsid w:val="10DB6CD7"/>
    <w:rsid w:val="10E2BF71"/>
    <w:rsid w:val="10FB2E4E"/>
    <w:rsid w:val="1117D5EC"/>
    <w:rsid w:val="1117FD41"/>
    <w:rsid w:val="1120838C"/>
    <w:rsid w:val="112D3284"/>
    <w:rsid w:val="11306C9C"/>
    <w:rsid w:val="1139FA7F"/>
    <w:rsid w:val="113E8A3D"/>
    <w:rsid w:val="115B5B50"/>
    <w:rsid w:val="1168E5E5"/>
    <w:rsid w:val="11838388"/>
    <w:rsid w:val="1186045E"/>
    <w:rsid w:val="119B4A83"/>
    <w:rsid w:val="119EB3B2"/>
    <w:rsid w:val="11D4AC0F"/>
    <w:rsid w:val="11D4AF8F"/>
    <w:rsid w:val="11DD84BB"/>
    <w:rsid w:val="11DE20B4"/>
    <w:rsid w:val="11FC9564"/>
    <w:rsid w:val="11FEDC38"/>
    <w:rsid w:val="120D0ACF"/>
    <w:rsid w:val="122600BB"/>
    <w:rsid w:val="12400106"/>
    <w:rsid w:val="124F6396"/>
    <w:rsid w:val="125D62D9"/>
    <w:rsid w:val="1263CAF0"/>
    <w:rsid w:val="126BAB46"/>
    <w:rsid w:val="1271D1ED"/>
    <w:rsid w:val="1275A0FC"/>
    <w:rsid w:val="127DA85E"/>
    <w:rsid w:val="1289AC5A"/>
    <w:rsid w:val="128B3590"/>
    <w:rsid w:val="1296F997"/>
    <w:rsid w:val="12986393"/>
    <w:rsid w:val="12BF2CC7"/>
    <w:rsid w:val="12C7593B"/>
    <w:rsid w:val="12E0A6D7"/>
    <w:rsid w:val="1329DEB2"/>
    <w:rsid w:val="13409410"/>
    <w:rsid w:val="13597D83"/>
    <w:rsid w:val="1363044A"/>
    <w:rsid w:val="137E3AA3"/>
    <w:rsid w:val="1382BCC4"/>
    <w:rsid w:val="138300D4"/>
    <w:rsid w:val="13940DE5"/>
    <w:rsid w:val="139B4FA8"/>
    <w:rsid w:val="13AA8FB9"/>
    <w:rsid w:val="13ADF821"/>
    <w:rsid w:val="13C8FCEE"/>
    <w:rsid w:val="13CB2F51"/>
    <w:rsid w:val="13CBFA09"/>
    <w:rsid w:val="13E1FC81"/>
    <w:rsid w:val="13F672CE"/>
    <w:rsid w:val="14221E4E"/>
    <w:rsid w:val="14235980"/>
    <w:rsid w:val="143564B1"/>
    <w:rsid w:val="145387DA"/>
    <w:rsid w:val="14685C35"/>
    <w:rsid w:val="14A11C56"/>
    <w:rsid w:val="14AFFE9A"/>
    <w:rsid w:val="14B61BFD"/>
    <w:rsid w:val="14E455E5"/>
    <w:rsid w:val="14EC75C8"/>
    <w:rsid w:val="14F71BEA"/>
    <w:rsid w:val="150D3DC3"/>
    <w:rsid w:val="150FF986"/>
    <w:rsid w:val="156823DD"/>
    <w:rsid w:val="1590464E"/>
    <w:rsid w:val="1599B062"/>
    <w:rsid w:val="15D65FDD"/>
    <w:rsid w:val="15EE0DE9"/>
    <w:rsid w:val="15FA91B4"/>
    <w:rsid w:val="16199344"/>
    <w:rsid w:val="162C56E2"/>
    <w:rsid w:val="163607BD"/>
    <w:rsid w:val="1648F26C"/>
    <w:rsid w:val="165C8D45"/>
    <w:rsid w:val="1662F2D8"/>
    <w:rsid w:val="1686853A"/>
    <w:rsid w:val="1693FE97"/>
    <w:rsid w:val="16A4A3D7"/>
    <w:rsid w:val="16C94847"/>
    <w:rsid w:val="16CCD409"/>
    <w:rsid w:val="16D77087"/>
    <w:rsid w:val="16EA6B89"/>
    <w:rsid w:val="16F7E2F1"/>
    <w:rsid w:val="171DCC6A"/>
    <w:rsid w:val="1735927E"/>
    <w:rsid w:val="17422D6A"/>
    <w:rsid w:val="174FEE2E"/>
    <w:rsid w:val="1775373D"/>
    <w:rsid w:val="177FD2ED"/>
    <w:rsid w:val="17832F18"/>
    <w:rsid w:val="178E5C05"/>
    <w:rsid w:val="178F76B9"/>
    <w:rsid w:val="17A3BBCB"/>
    <w:rsid w:val="17A5EA64"/>
    <w:rsid w:val="17A78B79"/>
    <w:rsid w:val="17B65F80"/>
    <w:rsid w:val="17BF5844"/>
    <w:rsid w:val="17C9CD16"/>
    <w:rsid w:val="17EEEE31"/>
    <w:rsid w:val="17F9B282"/>
    <w:rsid w:val="17FF2170"/>
    <w:rsid w:val="18054AD8"/>
    <w:rsid w:val="1806D347"/>
    <w:rsid w:val="180C8E06"/>
    <w:rsid w:val="181350C0"/>
    <w:rsid w:val="18249DFC"/>
    <w:rsid w:val="184FBB6C"/>
    <w:rsid w:val="18506B43"/>
    <w:rsid w:val="186B45C7"/>
    <w:rsid w:val="18792F28"/>
    <w:rsid w:val="187B67B8"/>
    <w:rsid w:val="187C73A2"/>
    <w:rsid w:val="188A87F1"/>
    <w:rsid w:val="189305B3"/>
    <w:rsid w:val="18951E44"/>
    <w:rsid w:val="189D835B"/>
    <w:rsid w:val="189EAC20"/>
    <w:rsid w:val="18B21AB0"/>
    <w:rsid w:val="18BFC2A9"/>
    <w:rsid w:val="18CD63D9"/>
    <w:rsid w:val="18D1B9BC"/>
    <w:rsid w:val="18D7C247"/>
    <w:rsid w:val="18F1FC8C"/>
    <w:rsid w:val="1907002A"/>
    <w:rsid w:val="1910191E"/>
    <w:rsid w:val="192EE66A"/>
    <w:rsid w:val="1958257A"/>
    <w:rsid w:val="195AB44C"/>
    <w:rsid w:val="195DA172"/>
    <w:rsid w:val="19728352"/>
    <w:rsid w:val="198039DB"/>
    <w:rsid w:val="199EAAED"/>
    <w:rsid w:val="19BBFB0F"/>
    <w:rsid w:val="19C22FB3"/>
    <w:rsid w:val="19E76309"/>
    <w:rsid w:val="19F2F54D"/>
    <w:rsid w:val="19F9FED6"/>
    <w:rsid w:val="1A067C5E"/>
    <w:rsid w:val="1A20AF8E"/>
    <w:rsid w:val="1A2522D0"/>
    <w:rsid w:val="1A2E02EA"/>
    <w:rsid w:val="1A2ED1B7"/>
    <w:rsid w:val="1A2F8894"/>
    <w:rsid w:val="1A65CDEC"/>
    <w:rsid w:val="1A6C9C5C"/>
    <w:rsid w:val="1A7CD0BE"/>
    <w:rsid w:val="1A7FC8BC"/>
    <w:rsid w:val="1A89EE82"/>
    <w:rsid w:val="1AA24C2F"/>
    <w:rsid w:val="1AA85FDC"/>
    <w:rsid w:val="1ABACF1D"/>
    <w:rsid w:val="1AD9C032"/>
    <w:rsid w:val="1AF3ED1B"/>
    <w:rsid w:val="1B10C82E"/>
    <w:rsid w:val="1B15A5CD"/>
    <w:rsid w:val="1B171D2C"/>
    <w:rsid w:val="1B2444D4"/>
    <w:rsid w:val="1B2A3FF5"/>
    <w:rsid w:val="1B44E248"/>
    <w:rsid w:val="1B6A46F8"/>
    <w:rsid w:val="1B8ACFB1"/>
    <w:rsid w:val="1BAA73C5"/>
    <w:rsid w:val="1BB4D680"/>
    <w:rsid w:val="1BC48D05"/>
    <w:rsid w:val="1C1A7B2B"/>
    <w:rsid w:val="1C4352B3"/>
    <w:rsid w:val="1C48C94B"/>
    <w:rsid w:val="1C4EF089"/>
    <w:rsid w:val="1C5BE716"/>
    <w:rsid w:val="1C6B5A2B"/>
    <w:rsid w:val="1C7E95DC"/>
    <w:rsid w:val="1C808B4A"/>
    <w:rsid w:val="1C99B987"/>
    <w:rsid w:val="1CA444B9"/>
    <w:rsid w:val="1CAFAD99"/>
    <w:rsid w:val="1CBB83EA"/>
    <w:rsid w:val="1CC25CA3"/>
    <w:rsid w:val="1CCF6596"/>
    <w:rsid w:val="1CE69F40"/>
    <w:rsid w:val="1CEAA462"/>
    <w:rsid w:val="1CF2647A"/>
    <w:rsid w:val="1CF933E3"/>
    <w:rsid w:val="1CFE241C"/>
    <w:rsid w:val="1D0E4A12"/>
    <w:rsid w:val="1D0E756D"/>
    <w:rsid w:val="1D298F13"/>
    <w:rsid w:val="1D366261"/>
    <w:rsid w:val="1D3CBB36"/>
    <w:rsid w:val="1D3E3525"/>
    <w:rsid w:val="1D55A05D"/>
    <w:rsid w:val="1D55D27D"/>
    <w:rsid w:val="1D7B3555"/>
    <w:rsid w:val="1D9290B7"/>
    <w:rsid w:val="1D9A4B7C"/>
    <w:rsid w:val="1DA103B6"/>
    <w:rsid w:val="1DCB4C90"/>
    <w:rsid w:val="1DE632DA"/>
    <w:rsid w:val="1E2D7C42"/>
    <w:rsid w:val="1E304EEE"/>
    <w:rsid w:val="1E3C449A"/>
    <w:rsid w:val="1E4A56EF"/>
    <w:rsid w:val="1E4B0EAA"/>
    <w:rsid w:val="1E5A2D7B"/>
    <w:rsid w:val="1E5DECC0"/>
    <w:rsid w:val="1E7887CB"/>
    <w:rsid w:val="1E7F2679"/>
    <w:rsid w:val="1E8898E4"/>
    <w:rsid w:val="1EBCAFAB"/>
    <w:rsid w:val="1EDB13FE"/>
    <w:rsid w:val="1EE1B012"/>
    <w:rsid w:val="1EF28239"/>
    <w:rsid w:val="1EFE0B20"/>
    <w:rsid w:val="1EFF03C5"/>
    <w:rsid w:val="1F0B8DE9"/>
    <w:rsid w:val="1F21A026"/>
    <w:rsid w:val="1F3B9FCE"/>
    <w:rsid w:val="1F4CED4E"/>
    <w:rsid w:val="1F7EA4AE"/>
    <w:rsid w:val="1F86344D"/>
    <w:rsid w:val="1F889EBA"/>
    <w:rsid w:val="1F8F149B"/>
    <w:rsid w:val="1F94B86C"/>
    <w:rsid w:val="1F9E93C1"/>
    <w:rsid w:val="1FAF2CC6"/>
    <w:rsid w:val="1FC54518"/>
    <w:rsid w:val="1FC7F6B8"/>
    <w:rsid w:val="1FEBEECD"/>
    <w:rsid w:val="20023B86"/>
    <w:rsid w:val="20024CF2"/>
    <w:rsid w:val="201609C0"/>
    <w:rsid w:val="2018C3B6"/>
    <w:rsid w:val="2026EF9E"/>
    <w:rsid w:val="20446E44"/>
    <w:rsid w:val="20471B3A"/>
    <w:rsid w:val="2056EA40"/>
    <w:rsid w:val="206EC0ED"/>
    <w:rsid w:val="20925FB8"/>
    <w:rsid w:val="209BC049"/>
    <w:rsid w:val="209D7FCB"/>
    <w:rsid w:val="20BCE74F"/>
    <w:rsid w:val="20DBD711"/>
    <w:rsid w:val="20E220AD"/>
    <w:rsid w:val="20EAE94B"/>
    <w:rsid w:val="210CF3C7"/>
    <w:rsid w:val="21175AF1"/>
    <w:rsid w:val="2169625D"/>
    <w:rsid w:val="21A57E32"/>
    <w:rsid w:val="21A5C01F"/>
    <w:rsid w:val="21CE2AEE"/>
    <w:rsid w:val="21D9F777"/>
    <w:rsid w:val="21E1D60B"/>
    <w:rsid w:val="21E4FFB3"/>
    <w:rsid w:val="21F7117F"/>
    <w:rsid w:val="2205B257"/>
    <w:rsid w:val="2213D7AB"/>
    <w:rsid w:val="224FD875"/>
    <w:rsid w:val="2250439C"/>
    <w:rsid w:val="22566666"/>
    <w:rsid w:val="22611816"/>
    <w:rsid w:val="226B7C4D"/>
    <w:rsid w:val="2299EE06"/>
    <w:rsid w:val="22A9344A"/>
    <w:rsid w:val="22B310E4"/>
    <w:rsid w:val="22D279E1"/>
    <w:rsid w:val="22FD67E8"/>
    <w:rsid w:val="2310FCE9"/>
    <w:rsid w:val="2311B242"/>
    <w:rsid w:val="2311D643"/>
    <w:rsid w:val="23227C26"/>
    <w:rsid w:val="23244A1D"/>
    <w:rsid w:val="23257809"/>
    <w:rsid w:val="232FBBFF"/>
    <w:rsid w:val="238A2E6A"/>
    <w:rsid w:val="239A3B7C"/>
    <w:rsid w:val="23D22BD8"/>
    <w:rsid w:val="23D74955"/>
    <w:rsid w:val="240C564F"/>
    <w:rsid w:val="2411F5F5"/>
    <w:rsid w:val="2420972C"/>
    <w:rsid w:val="242CB119"/>
    <w:rsid w:val="2452093A"/>
    <w:rsid w:val="2460F849"/>
    <w:rsid w:val="247290B0"/>
    <w:rsid w:val="249EB8DB"/>
    <w:rsid w:val="24AD07CE"/>
    <w:rsid w:val="24B8DE9F"/>
    <w:rsid w:val="24DBB54F"/>
    <w:rsid w:val="24E5C0EB"/>
    <w:rsid w:val="24E94E7D"/>
    <w:rsid w:val="24EA955A"/>
    <w:rsid w:val="24ED51D9"/>
    <w:rsid w:val="24EE037F"/>
    <w:rsid w:val="24EEB63A"/>
    <w:rsid w:val="250B34DA"/>
    <w:rsid w:val="25357837"/>
    <w:rsid w:val="253B41C4"/>
    <w:rsid w:val="25459B95"/>
    <w:rsid w:val="254B825A"/>
    <w:rsid w:val="25570047"/>
    <w:rsid w:val="25779093"/>
    <w:rsid w:val="25AC871F"/>
    <w:rsid w:val="25BB2676"/>
    <w:rsid w:val="25D1ACA9"/>
    <w:rsid w:val="25DAFFB2"/>
    <w:rsid w:val="25E4B3AC"/>
    <w:rsid w:val="25ECEA5F"/>
    <w:rsid w:val="25EF4F9C"/>
    <w:rsid w:val="260BD131"/>
    <w:rsid w:val="260C1FBF"/>
    <w:rsid w:val="260CB76F"/>
    <w:rsid w:val="262A369B"/>
    <w:rsid w:val="2637A36F"/>
    <w:rsid w:val="2642CD05"/>
    <w:rsid w:val="26432CCB"/>
    <w:rsid w:val="26613EA2"/>
    <w:rsid w:val="26642C86"/>
    <w:rsid w:val="26730435"/>
    <w:rsid w:val="26757FD0"/>
    <w:rsid w:val="267ADE96"/>
    <w:rsid w:val="268F913D"/>
    <w:rsid w:val="26B5DF02"/>
    <w:rsid w:val="26C66FCD"/>
    <w:rsid w:val="26EA77E7"/>
    <w:rsid w:val="26F8CEB3"/>
    <w:rsid w:val="270F8083"/>
    <w:rsid w:val="27102F58"/>
    <w:rsid w:val="27171B50"/>
    <w:rsid w:val="27181848"/>
    <w:rsid w:val="271EAE92"/>
    <w:rsid w:val="272C259C"/>
    <w:rsid w:val="2738FE8F"/>
    <w:rsid w:val="2739D84E"/>
    <w:rsid w:val="273D0E2E"/>
    <w:rsid w:val="2749E59C"/>
    <w:rsid w:val="27610E12"/>
    <w:rsid w:val="276736AB"/>
    <w:rsid w:val="27677A6C"/>
    <w:rsid w:val="27742ABC"/>
    <w:rsid w:val="2776038D"/>
    <w:rsid w:val="277AE4FE"/>
    <w:rsid w:val="27941F3D"/>
    <w:rsid w:val="27D34F81"/>
    <w:rsid w:val="27DA13FD"/>
    <w:rsid w:val="27F538DB"/>
    <w:rsid w:val="27F816BF"/>
    <w:rsid w:val="2810194C"/>
    <w:rsid w:val="28135BEE"/>
    <w:rsid w:val="282FABB4"/>
    <w:rsid w:val="28339E13"/>
    <w:rsid w:val="2852DF4F"/>
    <w:rsid w:val="286FB28F"/>
    <w:rsid w:val="288198F3"/>
    <w:rsid w:val="288FDEEB"/>
    <w:rsid w:val="28906668"/>
    <w:rsid w:val="2890DC2E"/>
    <w:rsid w:val="289A3159"/>
    <w:rsid w:val="289F7415"/>
    <w:rsid w:val="28C292E2"/>
    <w:rsid w:val="28C383FA"/>
    <w:rsid w:val="28C82EF0"/>
    <w:rsid w:val="28DEFFFB"/>
    <w:rsid w:val="290344DF"/>
    <w:rsid w:val="29079DEE"/>
    <w:rsid w:val="290D77F5"/>
    <w:rsid w:val="2917A5B2"/>
    <w:rsid w:val="291A2E85"/>
    <w:rsid w:val="2929C267"/>
    <w:rsid w:val="292E4C3B"/>
    <w:rsid w:val="2937F958"/>
    <w:rsid w:val="2947EC3F"/>
    <w:rsid w:val="2949C8CB"/>
    <w:rsid w:val="296B6DAC"/>
    <w:rsid w:val="296D67EE"/>
    <w:rsid w:val="297FA84D"/>
    <w:rsid w:val="2986118B"/>
    <w:rsid w:val="2990AAB0"/>
    <w:rsid w:val="29ACDA8E"/>
    <w:rsid w:val="29B8F48E"/>
    <w:rsid w:val="29BDBF1A"/>
    <w:rsid w:val="29C3D099"/>
    <w:rsid w:val="29D548B2"/>
    <w:rsid w:val="29E1781A"/>
    <w:rsid w:val="2A14ACE7"/>
    <w:rsid w:val="2A428798"/>
    <w:rsid w:val="2A47F305"/>
    <w:rsid w:val="2A597E05"/>
    <w:rsid w:val="2A711CED"/>
    <w:rsid w:val="2A71ED0B"/>
    <w:rsid w:val="2A7EBDCC"/>
    <w:rsid w:val="2A82CC60"/>
    <w:rsid w:val="2A8672FA"/>
    <w:rsid w:val="2A87B0DC"/>
    <w:rsid w:val="2A8C5F54"/>
    <w:rsid w:val="2A9908BE"/>
    <w:rsid w:val="2A9EF9B3"/>
    <w:rsid w:val="2ABA303F"/>
    <w:rsid w:val="2ABFC399"/>
    <w:rsid w:val="2ADC922B"/>
    <w:rsid w:val="2AFECC74"/>
    <w:rsid w:val="2B043D09"/>
    <w:rsid w:val="2B0AD284"/>
    <w:rsid w:val="2B2138E1"/>
    <w:rsid w:val="2B2AD9C3"/>
    <w:rsid w:val="2B4CD221"/>
    <w:rsid w:val="2B70EF9F"/>
    <w:rsid w:val="2B8A49EE"/>
    <w:rsid w:val="2BAC5ADA"/>
    <w:rsid w:val="2BCA7851"/>
    <w:rsid w:val="2BEC1B50"/>
    <w:rsid w:val="2BF25CAD"/>
    <w:rsid w:val="2C12A9F0"/>
    <w:rsid w:val="2C17CFD2"/>
    <w:rsid w:val="2C1B8590"/>
    <w:rsid w:val="2C519B39"/>
    <w:rsid w:val="2C6AFCE5"/>
    <w:rsid w:val="2C70A185"/>
    <w:rsid w:val="2C842F94"/>
    <w:rsid w:val="2CBACB7C"/>
    <w:rsid w:val="2CC1EF7A"/>
    <w:rsid w:val="2CD7C5BC"/>
    <w:rsid w:val="2CF79A56"/>
    <w:rsid w:val="2D04225A"/>
    <w:rsid w:val="2D4CDD84"/>
    <w:rsid w:val="2D8DAD85"/>
    <w:rsid w:val="2DDF877C"/>
    <w:rsid w:val="2DE61755"/>
    <w:rsid w:val="2DE7A416"/>
    <w:rsid w:val="2DF39FDE"/>
    <w:rsid w:val="2E0474E4"/>
    <w:rsid w:val="2E08CFBA"/>
    <w:rsid w:val="2E0E1FE1"/>
    <w:rsid w:val="2E1FF979"/>
    <w:rsid w:val="2E2DF6AB"/>
    <w:rsid w:val="2E30126D"/>
    <w:rsid w:val="2E3422A0"/>
    <w:rsid w:val="2E3ED62E"/>
    <w:rsid w:val="2E42FB92"/>
    <w:rsid w:val="2E64E703"/>
    <w:rsid w:val="2E6C1A1D"/>
    <w:rsid w:val="2E78EA9B"/>
    <w:rsid w:val="2E809494"/>
    <w:rsid w:val="2E9AE3BA"/>
    <w:rsid w:val="2E9E25DE"/>
    <w:rsid w:val="2EA72616"/>
    <w:rsid w:val="2EAB1A3A"/>
    <w:rsid w:val="2EAFF464"/>
    <w:rsid w:val="2EB51640"/>
    <w:rsid w:val="2EB9E124"/>
    <w:rsid w:val="2ECC20D9"/>
    <w:rsid w:val="2ED627D7"/>
    <w:rsid w:val="2EECB7FD"/>
    <w:rsid w:val="2EF39BA9"/>
    <w:rsid w:val="2F022760"/>
    <w:rsid w:val="2F2B665D"/>
    <w:rsid w:val="2F4384D2"/>
    <w:rsid w:val="2F70CDEC"/>
    <w:rsid w:val="2F77FF71"/>
    <w:rsid w:val="2F83B180"/>
    <w:rsid w:val="2FA762ED"/>
    <w:rsid w:val="2FAEF561"/>
    <w:rsid w:val="2FCD9FAD"/>
    <w:rsid w:val="2FDC09AD"/>
    <w:rsid w:val="2FDC2CA1"/>
    <w:rsid w:val="2FDF434B"/>
    <w:rsid w:val="2FE5B5FE"/>
    <w:rsid w:val="2FEF5840"/>
    <w:rsid w:val="2FEFBFC7"/>
    <w:rsid w:val="2FF88ED6"/>
    <w:rsid w:val="30100538"/>
    <w:rsid w:val="301751D2"/>
    <w:rsid w:val="3045D02D"/>
    <w:rsid w:val="3075DC00"/>
    <w:rsid w:val="308542D0"/>
    <w:rsid w:val="30BEF82B"/>
    <w:rsid w:val="30C12625"/>
    <w:rsid w:val="30CA8C5C"/>
    <w:rsid w:val="30DD4593"/>
    <w:rsid w:val="30DE4204"/>
    <w:rsid w:val="30E3B60E"/>
    <w:rsid w:val="30E56964"/>
    <w:rsid w:val="30E5A604"/>
    <w:rsid w:val="30E93FA9"/>
    <w:rsid w:val="30F6EE0B"/>
    <w:rsid w:val="30F81DB4"/>
    <w:rsid w:val="30F8C0F9"/>
    <w:rsid w:val="31071E09"/>
    <w:rsid w:val="311E8214"/>
    <w:rsid w:val="3131B563"/>
    <w:rsid w:val="3145734F"/>
    <w:rsid w:val="31524309"/>
    <w:rsid w:val="316473FC"/>
    <w:rsid w:val="318E4E19"/>
    <w:rsid w:val="319F8932"/>
    <w:rsid w:val="31B377A1"/>
    <w:rsid w:val="31B5A56C"/>
    <w:rsid w:val="31B686BC"/>
    <w:rsid w:val="31BA374C"/>
    <w:rsid w:val="31BC83EB"/>
    <w:rsid w:val="31CB630C"/>
    <w:rsid w:val="31CDD51D"/>
    <w:rsid w:val="324AD4CB"/>
    <w:rsid w:val="325A223B"/>
    <w:rsid w:val="328929F1"/>
    <w:rsid w:val="328B0602"/>
    <w:rsid w:val="32981836"/>
    <w:rsid w:val="32B201CC"/>
    <w:rsid w:val="32CE011E"/>
    <w:rsid w:val="32D445E5"/>
    <w:rsid w:val="32E70832"/>
    <w:rsid w:val="32FF513D"/>
    <w:rsid w:val="330079E3"/>
    <w:rsid w:val="330BA4C8"/>
    <w:rsid w:val="3318E5AF"/>
    <w:rsid w:val="33499E7C"/>
    <w:rsid w:val="3369E3FA"/>
    <w:rsid w:val="336A86FD"/>
    <w:rsid w:val="338A40C3"/>
    <w:rsid w:val="338DF202"/>
    <w:rsid w:val="3395D8A0"/>
    <w:rsid w:val="339B7AE5"/>
    <w:rsid w:val="33B30886"/>
    <w:rsid w:val="33BA67D3"/>
    <w:rsid w:val="33BC0339"/>
    <w:rsid w:val="33D6D29F"/>
    <w:rsid w:val="33DB860D"/>
    <w:rsid w:val="33F42484"/>
    <w:rsid w:val="34070D2B"/>
    <w:rsid w:val="341E3786"/>
    <w:rsid w:val="3421CFBD"/>
    <w:rsid w:val="343FAA46"/>
    <w:rsid w:val="3470591B"/>
    <w:rsid w:val="347D8E17"/>
    <w:rsid w:val="3484333A"/>
    <w:rsid w:val="34882337"/>
    <w:rsid w:val="3496348E"/>
    <w:rsid w:val="34A74D94"/>
    <w:rsid w:val="34B716BA"/>
    <w:rsid w:val="34C6E3E2"/>
    <w:rsid w:val="34C904D6"/>
    <w:rsid w:val="34CD7FC6"/>
    <w:rsid w:val="34CEBF24"/>
    <w:rsid w:val="34E2235F"/>
    <w:rsid w:val="34FACFC8"/>
    <w:rsid w:val="3508BCBF"/>
    <w:rsid w:val="352BF03A"/>
    <w:rsid w:val="354A62AB"/>
    <w:rsid w:val="354BC5DE"/>
    <w:rsid w:val="35527FA1"/>
    <w:rsid w:val="355E1C43"/>
    <w:rsid w:val="357787E8"/>
    <w:rsid w:val="3582BCB8"/>
    <w:rsid w:val="359663B5"/>
    <w:rsid w:val="35A0DF0E"/>
    <w:rsid w:val="35AFDDCB"/>
    <w:rsid w:val="35B6AA09"/>
    <w:rsid w:val="35C3E10F"/>
    <w:rsid w:val="35C501B4"/>
    <w:rsid w:val="35DC3F2D"/>
    <w:rsid w:val="35DE0552"/>
    <w:rsid w:val="35E0AD4F"/>
    <w:rsid w:val="35FB7BD3"/>
    <w:rsid w:val="36194A20"/>
    <w:rsid w:val="362B30C8"/>
    <w:rsid w:val="362BC732"/>
    <w:rsid w:val="36357350"/>
    <w:rsid w:val="363F2361"/>
    <w:rsid w:val="3662B396"/>
    <w:rsid w:val="367FE15F"/>
    <w:rsid w:val="368BF1E0"/>
    <w:rsid w:val="36978054"/>
    <w:rsid w:val="36B02DFA"/>
    <w:rsid w:val="36E35514"/>
    <w:rsid w:val="36E4FECB"/>
    <w:rsid w:val="36E76E30"/>
    <w:rsid w:val="36EE11E9"/>
    <w:rsid w:val="371ADA57"/>
    <w:rsid w:val="371E8EA3"/>
    <w:rsid w:val="37284D49"/>
    <w:rsid w:val="373B2076"/>
    <w:rsid w:val="374EDEAC"/>
    <w:rsid w:val="375DA11A"/>
    <w:rsid w:val="37605AA5"/>
    <w:rsid w:val="37660508"/>
    <w:rsid w:val="37663B14"/>
    <w:rsid w:val="3767589A"/>
    <w:rsid w:val="3771F100"/>
    <w:rsid w:val="377CBEDC"/>
    <w:rsid w:val="378D1C00"/>
    <w:rsid w:val="378EFB2C"/>
    <w:rsid w:val="378F6E79"/>
    <w:rsid w:val="37914253"/>
    <w:rsid w:val="37974B24"/>
    <w:rsid w:val="3797E72A"/>
    <w:rsid w:val="379FBA74"/>
    <w:rsid w:val="37A2EC06"/>
    <w:rsid w:val="37A724CE"/>
    <w:rsid w:val="37ACE3A6"/>
    <w:rsid w:val="37B20744"/>
    <w:rsid w:val="37C54098"/>
    <w:rsid w:val="37EBB071"/>
    <w:rsid w:val="37EEA92E"/>
    <w:rsid w:val="37FFA251"/>
    <w:rsid w:val="382F8908"/>
    <w:rsid w:val="3832672A"/>
    <w:rsid w:val="38389A2B"/>
    <w:rsid w:val="3845E709"/>
    <w:rsid w:val="38487EE6"/>
    <w:rsid w:val="3848E6C2"/>
    <w:rsid w:val="3853FBD1"/>
    <w:rsid w:val="385A5761"/>
    <w:rsid w:val="3865BB76"/>
    <w:rsid w:val="38868D40"/>
    <w:rsid w:val="388CC686"/>
    <w:rsid w:val="38BA3299"/>
    <w:rsid w:val="38BF02B2"/>
    <w:rsid w:val="38C19EBD"/>
    <w:rsid w:val="38DE5CFB"/>
    <w:rsid w:val="38FF5C6F"/>
    <w:rsid w:val="3931D0BB"/>
    <w:rsid w:val="39407F37"/>
    <w:rsid w:val="395A9820"/>
    <w:rsid w:val="3969B06C"/>
    <w:rsid w:val="39774935"/>
    <w:rsid w:val="397E0122"/>
    <w:rsid w:val="3994CB11"/>
    <w:rsid w:val="399776A9"/>
    <w:rsid w:val="39BE15DE"/>
    <w:rsid w:val="39C87E7E"/>
    <w:rsid w:val="3A203F9D"/>
    <w:rsid w:val="3A2DE623"/>
    <w:rsid w:val="3A488AE2"/>
    <w:rsid w:val="3A4CE42F"/>
    <w:rsid w:val="3A803548"/>
    <w:rsid w:val="3A8B9BF2"/>
    <w:rsid w:val="3A9B2064"/>
    <w:rsid w:val="3AA37480"/>
    <w:rsid w:val="3AAC9E1B"/>
    <w:rsid w:val="3AC3052B"/>
    <w:rsid w:val="3AF1D5A3"/>
    <w:rsid w:val="3B02799D"/>
    <w:rsid w:val="3B09521C"/>
    <w:rsid w:val="3B0C44BA"/>
    <w:rsid w:val="3B1FC3EA"/>
    <w:rsid w:val="3B29D20F"/>
    <w:rsid w:val="3B2C6540"/>
    <w:rsid w:val="3B4512AF"/>
    <w:rsid w:val="3B5ABC2E"/>
    <w:rsid w:val="3B632B1E"/>
    <w:rsid w:val="3B811E66"/>
    <w:rsid w:val="3B87597A"/>
    <w:rsid w:val="3B8B0340"/>
    <w:rsid w:val="3B8FF1B2"/>
    <w:rsid w:val="3B921966"/>
    <w:rsid w:val="3BBDA7C7"/>
    <w:rsid w:val="3BC6978E"/>
    <w:rsid w:val="3BE1E20D"/>
    <w:rsid w:val="3BE2E04C"/>
    <w:rsid w:val="3BE85555"/>
    <w:rsid w:val="3BE91854"/>
    <w:rsid w:val="3BFD5B7B"/>
    <w:rsid w:val="3C04E0E5"/>
    <w:rsid w:val="3C39B5D2"/>
    <w:rsid w:val="3C57F6AD"/>
    <w:rsid w:val="3C5C8E43"/>
    <w:rsid w:val="3C5D80EE"/>
    <w:rsid w:val="3C67E236"/>
    <w:rsid w:val="3C689F6F"/>
    <w:rsid w:val="3C7F590D"/>
    <w:rsid w:val="3C846CE7"/>
    <w:rsid w:val="3C8BF3BF"/>
    <w:rsid w:val="3C8E970C"/>
    <w:rsid w:val="3CADD723"/>
    <w:rsid w:val="3CD7CFC8"/>
    <w:rsid w:val="3CDF2C32"/>
    <w:rsid w:val="3CF084DA"/>
    <w:rsid w:val="3D020C39"/>
    <w:rsid w:val="3D12D0FD"/>
    <w:rsid w:val="3D276597"/>
    <w:rsid w:val="3D373D69"/>
    <w:rsid w:val="3D4873F1"/>
    <w:rsid w:val="3D574BF6"/>
    <w:rsid w:val="3D5A0052"/>
    <w:rsid w:val="3D8CBC3C"/>
    <w:rsid w:val="3D982C63"/>
    <w:rsid w:val="3D9AF24D"/>
    <w:rsid w:val="3DA8B22A"/>
    <w:rsid w:val="3DBFEE5B"/>
    <w:rsid w:val="3DC755AD"/>
    <w:rsid w:val="3DCC7CF5"/>
    <w:rsid w:val="3DDB110D"/>
    <w:rsid w:val="3DDE93F1"/>
    <w:rsid w:val="3DFBA6D1"/>
    <w:rsid w:val="3E067837"/>
    <w:rsid w:val="3E1AD2A7"/>
    <w:rsid w:val="3E49454E"/>
    <w:rsid w:val="3E5B2B32"/>
    <w:rsid w:val="3E74A137"/>
    <w:rsid w:val="3E7E2DD2"/>
    <w:rsid w:val="3E8E6BC2"/>
    <w:rsid w:val="3E98F706"/>
    <w:rsid w:val="3EBA0AF2"/>
    <w:rsid w:val="3EC40DD1"/>
    <w:rsid w:val="3EF38D62"/>
    <w:rsid w:val="3EF43E04"/>
    <w:rsid w:val="3F081943"/>
    <w:rsid w:val="3F175BE8"/>
    <w:rsid w:val="3F1E7812"/>
    <w:rsid w:val="3F1FB810"/>
    <w:rsid w:val="3F229E91"/>
    <w:rsid w:val="3F3E2AA7"/>
    <w:rsid w:val="3F58AB2F"/>
    <w:rsid w:val="3FA2FFF9"/>
    <w:rsid w:val="3FA7287D"/>
    <w:rsid w:val="3FD68C66"/>
    <w:rsid w:val="3FE1B774"/>
    <w:rsid w:val="400C74DA"/>
    <w:rsid w:val="4028A185"/>
    <w:rsid w:val="402FDD14"/>
    <w:rsid w:val="403538B7"/>
    <w:rsid w:val="40401A9B"/>
    <w:rsid w:val="404D8BBE"/>
    <w:rsid w:val="40729D93"/>
    <w:rsid w:val="407F7670"/>
    <w:rsid w:val="409525FF"/>
    <w:rsid w:val="40A814C2"/>
    <w:rsid w:val="40BE946B"/>
    <w:rsid w:val="411AEA9F"/>
    <w:rsid w:val="412778D8"/>
    <w:rsid w:val="412DB304"/>
    <w:rsid w:val="412E7206"/>
    <w:rsid w:val="414A147A"/>
    <w:rsid w:val="4161956C"/>
    <w:rsid w:val="417056E5"/>
    <w:rsid w:val="4174648A"/>
    <w:rsid w:val="41754F0A"/>
    <w:rsid w:val="417AB947"/>
    <w:rsid w:val="417DB576"/>
    <w:rsid w:val="417F2AE1"/>
    <w:rsid w:val="4186F077"/>
    <w:rsid w:val="41A44B87"/>
    <w:rsid w:val="41BB5B19"/>
    <w:rsid w:val="41D67DBB"/>
    <w:rsid w:val="42019939"/>
    <w:rsid w:val="421EE23E"/>
    <w:rsid w:val="42375241"/>
    <w:rsid w:val="423B90D6"/>
    <w:rsid w:val="423D0638"/>
    <w:rsid w:val="4249FB27"/>
    <w:rsid w:val="4255B974"/>
    <w:rsid w:val="425F3529"/>
    <w:rsid w:val="4272F68A"/>
    <w:rsid w:val="42846E02"/>
    <w:rsid w:val="4284C526"/>
    <w:rsid w:val="42870160"/>
    <w:rsid w:val="428BBB5B"/>
    <w:rsid w:val="42A69D38"/>
    <w:rsid w:val="42B3B58B"/>
    <w:rsid w:val="42D09CA1"/>
    <w:rsid w:val="42E6F226"/>
    <w:rsid w:val="42F820D7"/>
    <w:rsid w:val="42F8B605"/>
    <w:rsid w:val="42F98F5D"/>
    <w:rsid w:val="431A31F2"/>
    <w:rsid w:val="4323A9DE"/>
    <w:rsid w:val="4330433F"/>
    <w:rsid w:val="4337A0E3"/>
    <w:rsid w:val="43389389"/>
    <w:rsid w:val="43481B02"/>
    <w:rsid w:val="4362AFB1"/>
    <w:rsid w:val="4365D090"/>
    <w:rsid w:val="43838D79"/>
    <w:rsid w:val="43C04CAC"/>
    <w:rsid w:val="43C5B4CC"/>
    <w:rsid w:val="43CD5E83"/>
    <w:rsid w:val="43DF0294"/>
    <w:rsid w:val="43E804DC"/>
    <w:rsid w:val="43F2AF00"/>
    <w:rsid w:val="43FB5615"/>
    <w:rsid w:val="44376F82"/>
    <w:rsid w:val="443ABACC"/>
    <w:rsid w:val="444F13C4"/>
    <w:rsid w:val="444FD1FC"/>
    <w:rsid w:val="44564021"/>
    <w:rsid w:val="447CEC44"/>
    <w:rsid w:val="448829DD"/>
    <w:rsid w:val="4495BFC1"/>
    <w:rsid w:val="4497C1FA"/>
    <w:rsid w:val="449AD1EC"/>
    <w:rsid w:val="449D7AF5"/>
    <w:rsid w:val="44A14CAC"/>
    <w:rsid w:val="44A97C4B"/>
    <w:rsid w:val="44AECEF8"/>
    <w:rsid w:val="44CBF8BA"/>
    <w:rsid w:val="44E49CB8"/>
    <w:rsid w:val="44EC06DE"/>
    <w:rsid w:val="4510A7D0"/>
    <w:rsid w:val="4525963D"/>
    <w:rsid w:val="452B04E8"/>
    <w:rsid w:val="45351CE6"/>
    <w:rsid w:val="45492BB5"/>
    <w:rsid w:val="4561FC62"/>
    <w:rsid w:val="4566474A"/>
    <w:rsid w:val="456E4458"/>
    <w:rsid w:val="458EC8F3"/>
    <w:rsid w:val="458F5220"/>
    <w:rsid w:val="459247F5"/>
    <w:rsid w:val="45A7B32E"/>
    <w:rsid w:val="45BD11F6"/>
    <w:rsid w:val="45C90923"/>
    <w:rsid w:val="45DFF04A"/>
    <w:rsid w:val="45E15791"/>
    <w:rsid w:val="45EB1297"/>
    <w:rsid w:val="45EB4A6E"/>
    <w:rsid w:val="462368C1"/>
    <w:rsid w:val="462A9B20"/>
    <w:rsid w:val="462E0AE1"/>
    <w:rsid w:val="464341E6"/>
    <w:rsid w:val="46532A45"/>
    <w:rsid w:val="4660D231"/>
    <w:rsid w:val="466C22AA"/>
    <w:rsid w:val="468DC440"/>
    <w:rsid w:val="4693C648"/>
    <w:rsid w:val="4693EE79"/>
    <w:rsid w:val="46A3B5B5"/>
    <w:rsid w:val="46AC475F"/>
    <w:rsid w:val="46C3009F"/>
    <w:rsid w:val="46EC31CD"/>
    <w:rsid w:val="46FE7BD5"/>
    <w:rsid w:val="4720F541"/>
    <w:rsid w:val="4727A64F"/>
    <w:rsid w:val="4727D2D2"/>
    <w:rsid w:val="47647992"/>
    <w:rsid w:val="477D8287"/>
    <w:rsid w:val="47872683"/>
    <w:rsid w:val="47B5252B"/>
    <w:rsid w:val="47CF5CB2"/>
    <w:rsid w:val="47ED436E"/>
    <w:rsid w:val="47EF4288"/>
    <w:rsid w:val="47F6A41C"/>
    <w:rsid w:val="4808FFFA"/>
    <w:rsid w:val="48128708"/>
    <w:rsid w:val="481D33F6"/>
    <w:rsid w:val="48400323"/>
    <w:rsid w:val="4858BD28"/>
    <w:rsid w:val="485B5169"/>
    <w:rsid w:val="485F24C9"/>
    <w:rsid w:val="48626899"/>
    <w:rsid w:val="4872F50C"/>
    <w:rsid w:val="487C3828"/>
    <w:rsid w:val="489415D1"/>
    <w:rsid w:val="48C42589"/>
    <w:rsid w:val="48C97904"/>
    <w:rsid w:val="48D7CC50"/>
    <w:rsid w:val="48F750BE"/>
    <w:rsid w:val="49004FBD"/>
    <w:rsid w:val="49057CFC"/>
    <w:rsid w:val="490CEC66"/>
    <w:rsid w:val="492374AC"/>
    <w:rsid w:val="4926371D"/>
    <w:rsid w:val="4928F20F"/>
    <w:rsid w:val="49324E94"/>
    <w:rsid w:val="493A54F1"/>
    <w:rsid w:val="49444565"/>
    <w:rsid w:val="494F2A74"/>
    <w:rsid w:val="496E5BEE"/>
    <w:rsid w:val="4979B0DE"/>
    <w:rsid w:val="4994BDBA"/>
    <w:rsid w:val="4997AB8C"/>
    <w:rsid w:val="499B3874"/>
    <w:rsid w:val="49A43F8C"/>
    <w:rsid w:val="49A71E91"/>
    <w:rsid w:val="49A73E20"/>
    <w:rsid w:val="49A758A4"/>
    <w:rsid w:val="49AFBA49"/>
    <w:rsid w:val="49B10E60"/>
    <w:rsid w:val="49D18CD2"/>
    <w:rsid w:val="49DA2142"/>
    <w:rsid w:val="49E36E37"/>
    <w:rsid w:val="49E5B6AC"/>
    <w:rsid w:val="4A0233AE"/>
    <w:rsid w:val="4A10A46E"/>
    <w:rsid w:val="4A379624"/>
    <w:rsid w:val="4A481CC9"/>
    <w:rsid w:val="4A5E4049"/>
    <w:rsid w:val="4A69B468"/>
    <w:rsid w:val="4A733124"/>
    <w:rsid w:val="4A7584C0"/>
    <w:rsid w:val="4A7EB23C"/>
    <w:rsid w:val="4A8FECA6"/>
    <w:rsid w:val="4A91965D"/>
    <w:rsid w:val="4A95A601"/>
    <w:rsid w:val="4A9B1904"/>
    <w:rsid w:val="4AA51B59"/>
    <w:rsid w:val="4AAD6E25"/>
    <w:rsid w:val="4ABACF9E"/>
    <w:rsid w:val="4ACBAF7C"/>
    <w:rsid w:val="4AE0EDFE"/>
    <w:rsid w:val="4AE1317D"/>
    <w:rsid w:val="4AFC08D2"/>
    <w:rsid w:val="4B23CE32"/>
    <w:rsid w:val="4B2BA878"/>
    <w:rsid w:val="4B8CA956"/>
    <w:rsid w:val="4BD4BA8D"/>
    <w:rsid w:val="4BD9FE74"/>
    <w:rsid w:val="4BEC9274"/>
    <w:rsid w:val="4C085546"/>
    <w:rsid w:val="4C2FAACA"/>
    <w:rsid w:val="4C3D09A8"/>
    <w:rsid w:val="4C470CA2"/>
    <w:rsid w:val="4C4C570A"/>
    <w:rsid w:val="4C6A6D26"/>
    <w:rsid w:val="4C78B47E"/>
    <w:rsid w:val="4C79D6DC"/>
    <w:rsid w:val="4C8A4152"/>
    <w:rsid w:val="4C8ECFDD"/>
    <w:rsid w:val="4CBAEED1"/>
    <w:rsid w:val="4CCFC231"/>
    <w:rsid w:val="4D08A02B"/>
    <w:rsid w:val="4D0C480E"/>
    <w:rsid w:val="4D25961C"/>
    <w:rsid w:val="4D394988"/>
    <w:rsid w:val="4D3A5A7D"/>
    <w:rsid w:val="4D52E67A"/>
    <w:rsid w:val="4D71AD50"/>
    <w:rsid w:val="4D71BF4A"/>
    <w:rsid w:val="4D782BB7"/>
    <w:rsid w:val="4D8AF2B4"/>
    <w:rsid w:val="4D8DEE89"/>
    <w:rsid w:val="4D9E0144"/>
    <w:rsid w:val="4DA6B110"/>
    <w:rsid w:val="4DBBDAFE"/>
    <w:rsid w:val="4DC0E8E6"/>
    <w:rsid w:val="4DC56025"/>
    <w:rsid w:val="4DDA6158"/>
    <w:rsid w:val="4DDEE2BC"/>
    <w:rsid w:val="4E228C38"/>
    <w:rsid w:val="4E2B0B4D"/>
    <w:rsid w:val="4E4BF04A"/>
    <w:rsid w:val="4E4E0D89"/>
    <w:rsid w:val="4E5BA215"/>
    <w:rsid w:val="4E68B98D"/>
    <w:rsid w:val="4E745B3C"/>
    <w:rsid w:val="4ECAA162"/>
    <w:rsid w:val="4EE3191D"/>
    <w:rsid w:val="4F101466"/>
    <w:rsid w:val="4F16967D"/>
    <w:rsid w:val="4F26AA8F"/>
    <w:rsid w:val="4F4C6A3D"/>
    <w:rsid w:val="4F51DE17"/>
    <w:rsid w:val="4F5B850D"/>
    <w:rsid w:val="4F6D5744"/>
    <w:rsid w:val="4F6E59ED"/>
    <w:rsid w:val="4F7AEA62"/>
    <w:rsid w:val="4F964577"/>
    <w:rsid w:val="4FA59B04"/>
    <w:rsid w:val="4FC30883"/>
    <w:rsid w:val="4FCE4F6B"/>
    <w:rsid w:val="4FD05729"/>
    <w:rsid w:val="4FEF901C"/>
    <w:rsid w:val="4FFF627A"/>
    <w:rsid w:val="500014E3"/>
    <w:rsid w:val="500F1887"/>
    <w:rsid w:val="50163FEA"/>
    <w:rsid w:val="50472681"/>
    <w:rsid w:val="50578F7A"/>
    <w:rsid w:val="5057AC58"/>
    <w:rsid w:val="50660B80"/>
    <w:rsid w:val="5087570A"/>
    <w:rsid w:val="5092B235"/>
    <w:rsid w:val="5099903E"/>
    <w:rsid w:val="50A8923A"/>
    <w:rsid w:val="50B8D360"/>
    <w:rsid w:val="50BA8F42"/>
    <w:rsid w:val="50D58E3F"/>
    <w:rsid w:val="50DE67DB"/>
    <w:rsid w:val="50E972CE"/>
    <w:rsid w:val="50F5548C"/>
    <w:rsid w:val="50F774C2"/>
    <w:rsid w:val="50FCBEA4"/>
    <w:rsid w:val="50FFB36B"/>
    <w:rsid w:val="5102C627"/>
    <w:rsid w:val="51079EB2"/>
    <w:rsid w:val="510DFB3A"/>
    <w:rsid w:val="512B5D81"/>
    <w:rsid w:val="5131706E"/>
    <w:rsid w:val="51357563"/>
    <w:rsid w:val="515A538E"/>
    <w:rsid w:val="51612538"/>
    <w:rsid w:val="51712784"/>
    <w:rsid w:val="51764002"/>
    <w:rsid w:val="5181FABC"/>
    <w:rsid w:val="518A110C"/>
    <w:rsid w:val="5196A497"/>
    <w:rsid w:val="51A8F04B"/>
    <w:rsid w:val="51A954D1"/>
    <w:rsid w:val="51AA77B4"/>
    <w:rsid w:val="51C159E3"/>
    <w:rsid w:val="51D5636A"/>
    <w:rsid w:val="51D805A9"/>
    <w:rsid w:val="5215CF56"/>
    <w:rsid w:val="5218E95E"/>
    <w:rsid w:val="524CE9A8"/>
    <w:rsid w:val="52506C35"/>
    <w:rsid w:val="52594CCC"/>
    <w:rsid w:val="5262FF05"/>
    <w:rsid w:val="5264AFF6"/>
    <w:rsid w:val="52724F22"/>
    <w:rsid w:val="527E884E"/>
    <w:rsid w:val="528894C5"/>
    <w:rsid w:val="52B50484"/>
    <w:rsid w:val="52D73EA9"/>
    <w:rsid w:val="52DDA9E8"/>
    <w:rsid w:val="52E01C3C"/>
    <w:rsid w:val="52FFF257"/>
    <w:rsid w:val="53258818"/>
    <w:rsid w:val="5357737A"/>
    <w:rsid w:val="53642F75"/>
    <w:rsid w:val="538512BB"/>
    <w:rsid w:val="53930291"/>
    <w:rsid w:val="539FE2AB"/>
    <w:rsid w:val="53A4AF91"/>
    <w:rsid w:val="53A76E99"/>
    <w:rsid w:val="53AE8579"/>
    <w:rsid w:val="53B5B8BA"/>
    <w:rsid w:val="53C56294"/>
    <w:rsid w:val="53D3473C"/>
    <w:rsid w:val="53EFB97D"/>
    <w:rsid w:val="53FBD376"/>
    <w:rsid w:val="53FDC731"/>
    <w:rsid w:val="5405D8F8"/>
    <w:rsid w:val="54068BC2"/>
    <w:rsid w:val="5422088E"/>
    <w:rsid w:val="542834EF"/>
    <w:rsid w:val="54474958"/>
    <w:rsid w:val="545CE7CE"/>
    <w:rsid w:val="546332C1"/>
    <w:rsid w:val="54698502"/>
    <w:rsid w:val="5469F8A2"/>
    <w:rsid w:val="547AC0B2"/>
    <w:rsid w:val="54984414"/>
    <w:rsid w:val="549A3344"/>
    <w:rsid w:val="549C3E57"/>
    <w:rsid w:val="54BE356E"/>
    <w:rsid w:val="54C9D1A0"/>
    <w:rsid w:val="54D78CF2"/>
    <w:rsid w:val="54F4BBDA"/>
    <w:rsid w:val="55155D92"/>
    <w:rsid w:val="552664BA"/>
    <w:rsid w:val="552CD5EE"/>
    <w:rsid w:val="55554CAE"/>
    <w:rsid w:val="55631736"/>
    <w:rsid w:val="556BF776"/>
    <w:rsid w:val="556C1A19"/>
    <w:rsid w:val="558910D5"/>
    <w:rsid w:val="55A11808"/>
    <w:rsid w:val="55A855A0"/>
    <w:rsid w:val="55BAEF26"/>
    <w:rsid w:val="55DFCAF0"/>
    <w:rsid w:val="55ECA2CF"/>
    <w:rsid w:val="55F42D39"/>
    <w:rsid w:val="55F6F802"/>
    <w:rsid w:val="561B7EBF"/>
    <w:rsid w:val="561F6343"/>
    <w:rsid w:val="563959F3"/>
    <w:rsid w:val="56536CDB"/>
    <w:rsid w:val="5694B300"/>
    <w:rsid w:val="56A89E48"/>
    <w:rsid w:val="56C6D412"/>
    <w:rsid w:val="56E29FBC"/>
    <w:rsid w:val="56E6FA97"/>
    <w:rsid w:val="56EE688F"/>
    <w:rsid w:val="56F79A7D"/>
    <w:rsid w:val="5705358E"/>
    <w:rsid w:val="57299707"/>
    <w:rsid w:val="57450671"/>
    <w:rsid w:val="57476CB6"/>
    <w:rsid w:val="577581C7"/>
    <w:rsid w:val="57A0BD90"/>
    <w:rsid w:val="57A3EE30"/>
    <w:rsid w:val="57A6A124"/>
    <w:rsid w:val="57AEB32D"/>
    <w:rsid w:val="57B0418B"/>
    <w:rsid w:val="57B3F930"/>
    <w:rsid w:val="57CA7881"/>
    <w:rsid w:val="57D65A6D"/>
    <w:rsid w:val="57D828E4"/>
    <w:rsid w:val="57E1F2E5"/>
    <w:rsid w:val="57F14335"/>
    <w:rsid w:val="57FEF942"/>
    <w:rsid w:val="57FFE12D"/>
    <w:rsid w:val="580B93A0"/>
    <w:rsid w:val="580BD937"/>
    <w:rsid w:val="580FD9CB"/>
    <w:rsid w:val="5828854D"/>
    <w:rsid w:val="582C164B"/>
    <w:rsid w:val="5890DE28"/>
    <w:rsid w:val="58AF634D"/>
    <w:rsid w:val="58B87193"/>
    <w:rsid w:val="58D83706"/>
    <w:rsid w:val="58DE83B5"/>
    <w:rsid w:val="58E5BF35"/>
    <w:rsid w:val="593A37A7"/>
    <w:rsid w:val="594E4AFC"/>
    <w:rsid w:val="5950BFA8"/>
    <w:rsid w:val="595B23C4"/>
    <w:rsid w:val="59712972"/>
    <w:rsid w:val="599B0EBC"/>
    <w:rsid w:val="59CABAC7"/>
    <w:rsid w:val="59EE465E"/>
    <w:rsid w:val="59F2CA05"/>
    <w:rsid w:val="5A071B4C"/>
    <w:rsid w:val="5A205433"/>
    <w:rsid w:val="5A2ED624"/>
    <w:rsid w:val="5A2F9E15"/>
    <w:rsid w:val="5A34C776"/>
    <w:rsid w:val="5A37DDAA"/>
    <w:rsid w:val="5A4462B8"/>
    <w:rsid w:val="5A49CD67"/>
    <w:rsid w:val="5A5B2160"/>
    <w:rsid w:val="5A7EFCD9"/>
    <w:rsid w:val="5A8051BE"/>
    <w:rsid w:val="5A81F857"/>
    <w:rsid w:val="5A8FFCC2"/>
    <w:rsid w:val="5ABBD89F"/>
    <w:rsid w:val="5ACABFD8"/>
    <w:rsid w:val="5AFA53D9"/>
    <w:rsid w:val="5B01F722"/>
    <w:rsid w:val="5B221068"/>
    <w:rsid w:val="5B37CF6F"/>
    <w:rsid w:val="5B5F9713"/>
    <w:rsid w:val="5B629293"/>
    <w:rsid w:val="5B79361D"/>
    <w:rsid w:val="5B84FBF0"/>
    <w:rsid w:val="5BC3649D"/>
    <w:rsid w:val="5BD5F99D"/>
    <w:rsid w:val="5BF1F139"/>
    <w:rsid w:val="5BF338D8"/>
    <w:rsid w:val="5BF57256"/>
    <w:rsid w:val="5C065BC8"/>
    <w:rsid w:val="5C1B2D5A"/>
    <w:rsid w:val="5C1F6545"/>
    <w:rsid w:val="5C2609B7"/>
    <w:rsid w:val="5C2616F6"/>
    <w:rsid w:val="5C27FF49"/>
    <w:rsid w:val="5C6DF28B"/>
    <w:rsid w:val="5C73E251"/>
    <w:rsid w:val="5C83A06F"/>
    <w:rsid w:val="5CB3E2F3"/>
    <w:rsid w:val="5CBA43DB"/>
    <w:rsid w:val="5CFB109A"/>
    <w:rsid w:val="5CFD5695"/>
    <w:rsid w:val="5D030391"/>
    <w:rsid w:val="5D126EC5"/>
    <w:rsid w:val="5D2BA5DE"/>
    <w:rsid w:val="5D3B51B1"/>
    <w:rsid w:val="5D4A1472"/>
    <w:rsid w:val="5D604C09"/>
    <w:rsid w:val="5D6C7E1E"/>
    <w:rsid w:val="5D8C8F6F"/>
    <w:rsid w:val="5D95EBC8"/>
    <w:rsid w:val="5D967E9D"/>
    <w:rsid w:val="5D9741A8"/>
    <w:rsid w:val="5DA5DC8C"/>
    <w:rsid w:val="5DD05B28"/>
    <w:rsid w:val="5DD8124D"/>
    <w:rsid w:val="5DE16CF8"/>
    <w:rsid w:val="5DEE04F2"/>
    <w:rsid w:val="5DF1753E"/>
    <w:rsid w:val="5DF1E0A4"/>
    <w:rsid w:val="5E1A9E76"/>
    <w:rsid w:val="5E1B1495"/>
    <w:rsid w:val="5E1CA827"/>
    <w:rsid w:val="5E2BD0C7"/>
    <w:rsid w:val="5E2F5177"/>
    <w:rsid w:val="5E2F6CD1"/>
    <w:rsid w:val="5E31F0B7"/>
    <w:rsid w:val="5E32AEAE"/>
    <w:rsid w:val="5E39E339"/>
    <w:rsid w:val="5E3CD8E8"/>
    <w:rsid w:val="5E5C7E4B"/>
    <w:rsid w:val="5E5F105F"/>
    <w:rsid w:val="5E9B9EF4"/>
    <w:rsid w:val="5EA1D17E"/>
    <w:rsid w:val="5EA45EF1"/>
    <w:rsid w:val="5EE27265"/>
    <w:rsid w:val="5F021D09"/>
    <w:rsid w:val="5F02D6F9"/>
    <w:rsid w:val="5F1379EE"/>
    <w:rsid w:val="5F7DF288"/>
    <w:rsid w:val="5FB4DD1F"/>
    <w:rsid w:val="5FB66644"/>
    <w:rsid w:val="5FC0A354"/>
    <w:rsid w:val="5FCD55A8"/>
    <w:rsid w:val="5FDB7186"/>
    <w:rsid w:val="5FF74CDD"/>
    <w:rsid w:val="6010FB25"/>
    <w:rsid w:val="60335E87"/>
    <w:rsid w:val="6056569F"/>
    <w:rsid w:val="605B3C55"/>
    <w:rsid w:val="606EC3A1"/>
    <w:rsid w:val="60B127F9"/>
    <w:rsid w:val="60BA4176"/>
    <w:rsid w:val="60BDCFCF"/>
    <w:rsid w:val="60F28158"/>
    <w:rsid w:val="610E5231"/>
    <w:rsid w:val="61106131"/>
    <w:rsid w:val="61774C69"/>
    <w:rsid w:val="6185A27A"/>
    <w:rsid w:val="618DA464"/>
    <w:rsid w:val="61942BA2"/>
    <w:rsid w:val="61AED50D"/>
    <w:rsid w:val="61D3701C"/>
    <w:rsid w:val="61D52009"/>
    <w:rsid w:val="61E46F59"/>
    <w:rsid w:val="61F4D3AB"/>
    <w:rsid w:val="6214CE09"/>
    <w:rsid w:val="621DBB5C"/>
    <w:rsid w:val="6228866F"/>
    <w:rsid w:val="6240ADE4"/>
    <w:rsid w:val="62524CA8"/>
    <w:rsid w:val="62549AFA"/>
    <w:rsid w:val="625CE445"/>
    <w:rsid w:val="62613152"/>
    <w:rsid w:val="626975B8"/>
    <w:rsid w:val="626F095A"/>
    <w:rsid w:val="627E1644"/>
    <w:rsid w:val="62811622"/>
    <w:rsid w:val="62898A7F"/>
    <w:rsid w:val="628F4957"/>
    <w:rsid w:val="629AC79A"/>
    <w:rsid w:val="629CF677"/>
    <w:rsid w:val="62C10164"/>
    <w:rsid w:val="62C5B754"/>
    <w:rsid w:val="62C67A2F"/>
    <w:rsid w:val="62CAFA75"/>
    <w:rsid w:val="631D4809"/>
    <w:rsid w:val="631E01F7"/>
    <w:rsid w:val="632A775B"/>
    <w:rsid w:val="6346A633"/>
    <w:rsid w:val="63607612"/>
    <w:rsid w:val="6360FE71"/>
    <w:rsid w:val="636E2278"/>
    <w:rsid w:val="636F3DAD"/>
    <w:rsid w:val="637045FD"/>
    <w:rsid w:val="6385785D"/>
    <w:rsid w:val="638F7C68"/>
    <w:rsid w:val="639EC9B9"/>
    <w:rsid w:val="63AFC320"/>
    <w:rsid w:val="63B67B53"/>
    <w:rsid w:val="63C005BD"/>
    <w:rsid w:val="63C1E087"/>
    <w:rsid w:val="63CC1C4E"/>
    <w:rsid w:val="63DD82D0"/>
    <w:rsid w:val="63ED624A"/>
    <w:rsid w:val="63EF3F5C"/>
    <w:rsid w:val="63FE123A"/>
    <w:rsid w:val="640DD270"/>
    <w:rsid w:val="64112BC0"/>
    <w:rsid w:val="641D86AC"/>
    <w:rsid w:val="641DE023"/>
    <w:rsid w:val="64398F2B"/>
    <w:rsid w:val="6445F5DF"/>
    <w:rsid w:val="645BEB53"/>
    <w:rsid w:val="64718AFB"/>
    <w:rsid w:val="648136F6"/>
    <w:rsid w:val="648661D6"/>
    <w:rsid w:val="64912650"/>
    <w:rsid w:val="64A1B658"/>
    <w:rsid w:val="64B632CA"/>
    <w:rsid w:val="64BC03B2"/>
    <w:rsid w:val="64C6C3F3"/>
    <w:rsid w:val="64D48039"/>
    <w:rsid w:val="64DA548E"/>
    <w:rsid w:val="64E23909"/>
    <w:rsid w:val="64F7D99B"/>
    <w:rsid w:val="64FAAC58"/>
    <w:rsid w:val="65009969"/>
    <w:rsid w:val="6504E01E"/>
    <w:rsid w:val="65096261"/>
    <w:rsid w:val="6524ED58"/>
    <w:rsid w:val="65264E4F"/>
    <w:rsid w:val="6544B37D"/>
    <w:rsid w:val="655D0D02"/>
    <w:rsid w:val="6571066C"/>
    <w:rsid w:val="657CD4E8"/>
    <w:rsid w:val="657CE047"/>
    <w:rsid w:val="658801DF"/>
    <w:rsid w:val="65893F23"/>
    <w:rsid w:val="65921E57"/>
    <w:rsid w:val="65B05EFC"/>
    <w:rsid w:val="65B5CD45"/>
    <w:rsid w:val="65D57283"/>
    <w:rsid w:val="65E7FDA0"/>
    <w:rsid w:val="65ECE699"/>
    <w:rsid w:val="660AD35B"/>
    <w:rsid w:val="660BC9B0"/>
    <w:rsid w:val="6613547B"/>
    <w:rsid w:val="6618D0ED"/>
    <w:rsid w:val="662C7D19"/>
    <w:rsid w:val="6639F6A8"/>
    <w:rsid w:val="664DB0A1"/>
    <w:rsid w:val="66634927"/>
    <w:rsid w:val="66663F8C"/>
    <w:rsid w:val="6681B895"/>
    <w:rsid w:val="66B2AA04"/>
    <w:rsid w:val="66B2AE54"/>
    <w:rsid w:val="66BF2843"/>
    <w:rsid w:val="66C8799E"/>
    <w:rsid w:val="66CCC493"/>
    <w:rsid w:val="66D63ACF"/>
    <w:rsid w:val="66EFFF37"/>
    <w:rsid w:val="66F3CB18"/>
    <w:rsid w:val="66FAB3A6"/>
    <w:rsid w:val="6713362A"/>
    <w:rsid w:val="6729DE6D"/>
    <w:rsid w:val="672A5BD8"/>
    <w:rsid w:val="672BECA7"/>
    <w:rsid w:val="6741A250"/>
    <w:rsid w:val="67472FE2"/>
    <w:rsid w:val="674AD243"/>
    <w:rsid w:val="6756C873"/>
    <w:rsid w:val="675F6F44"/>
    <w:rsid w:val="6766B89C"/>
    <w:rsid w:val="677FF0B6"/>
    <w:rsid w:val="67B2C042"/>
    <w:rsid w:val="67C0A38B"/>
    <w:rsid w:val="67C5B8B8"/>
    <w:rsid w:val="67E6FA98"/>
    <w:rsid w:val="67EBD0DD"/>
    <w:rsid w:val="67FDDA1E"/>
    <w:rsid w:val="6814A4A5"/>
    <w:rsid w:val="682D7CC3"/>
    <w:rsid w:val="684B184B"/>
    <w:rsid w:val="68501DBC"/>
    <w:rsid w:val="685B7A4B"/>
    <w:rsid w:val="687E3B48"/>
    <w:rsid w:val="688E0F82"/>
    <w:rsid w:val="68948FAD"/>
    <w:rsid w:val="68B47C88"/>
    <w:rsid w:val="68B931B6"/>
    <w:rsid w:val="68E586D1"/>
    <w:rsid w:val="68E6B957"/>
    <w:rsid w:val="68ED46B0"/>
    <w:rsid w:val="68F84D2D"/>
    <w:rsid w:val="68FF21E4"/>
    <w:rsid w:val="6916704D"/>
    <w:rsid w:val="691BEF24"/>
    <w:rsid w:val="691FB96F"/>
    <w:rsid w:val="6935C4BD"/>
    <w:rsid w:val="6940F43F"/>
    <w:rsid w:val="6944C25C"/>
    <w:rsid w:val="694B7200"/>
    <w:rsid w:val="695AACBE"/>
    <w:rsid w:val="696493DA"/>
    <w:rsid w:val="696E04D0"/>
    <w:rsid w:val="6996BF84"/>
    <w:rsid w:val="699D88C1"/>
    <w:rsid w:val="69B623B9"/>
    <w:rsid w:val="69BE5955"/>
    <w:rsid w:val="69D8BF72"/>
    <w:rsid w:val="69DA9A6B"/>
    <w:rsid w:val="69DBA85C"/>
    <w:rsid w:val="6A1C0397"/>
    <w:rsid w:val="6A2C25A7"/>
    <w:rsid w:val="6A3FE5C9"/>
    <w:rsid w:val="6A504791"/>
    <w:rsid w:val="6A600428"/>
    <w:rsid w:val="6A776616"/>
    <w:rsid w:val="6A791217"/>
    <w:rsid w:val="6A7A1340"/>
    <w:rsid w:val="6A903938"/>
    <w:rsid w:val="6ABFD31F"/>
    <w:rsid w:val="6AE639E8"/>
    <w:rsid w:val="6AEEC62A"/>
    <w:rsid w:val="6AF44BC9"/>
    <w:rsid w:val="6B00A89B"/>
    <w:rsid w:val="6B03D225"/>
    <w:rsid w:val="6B080AB4"/>
    <w:rsid w:val="6B0D47D0"/>
    <w:rsid w:val="6B1E93E0"/>
    <w:rsid w:val="6B34938C"/>
    <w:rsid w:val="6B4EF4FD"/>
    <w:rsid w:val="6B5D79E1"/>
    <w:rsid w:val="6B616630"/>
    <w:rsid w:val="6B6E2591"/>
    <w:rsid w:val="6B7C4210"/>
    <w:rsid w:val="6B7DBB03"/>
    <w:rsid w:val="6B7E6C2A"/>
    <w:rsid w:val="6B870AD5"/>
    <w:rsid w:val="6B894E09"/>
    <w:rsid w:val="6BA3E4AE"/>
    <w:rsid w:val="6BA5755E"/>
    <w:rsid w:val="6BA6D30B"/>
    <w:rsid w:val="6BBD8A0E"/>
    <w:rsid w:val="6BD99036"/>
    <w:rsid w:val="6C3E09A4"/>
    <w:rsid w:val="6C409E78"/>
    <w:rsid w:val="6C569170"/>
    <w:rsid w:val="6C668CAE"/>
    <w:rsid w:val="6C7FAE5F"/>
    <w:rsid w:val="6C89FDE5"/>
    <w:rsid w:val="6CB44EA0"/>
    <w:rsid w:val="6CC1CEFC"/>
    <w:rsid w:val="6CE1C0DE"/>
    <w:rsid w:val="6CE6BE14"/>
    <w:rsid w:val="6CF13B84"/>
    <w:rsid w:val="6D141F18"/>
    <w:rsid w:val="6D176E1F"/>
    <w:rsid w:val="6D2E0FE6"/>
    <w:rsid w:val="6D336FD1"/>
    <w:rsid w:val="6D4074B6"/>
    <w:rsid w:val="6D5A7DAA"/>
    <w:rsid w:val="6D5E4E0F"/>
    <w:rsid w:val="6D6B4800"/>
    <w:rsid w:val="6D6F0F7B"/>
    <w:rsid w:val="6D71E988"/>
    <w:rsid w:val="6D81804F"/>
    <w:rsid w:val="6D85FE71"/>
    <w:rsid w:val="6D9F9971"/>
    <w:rsid w:val="6DD1E579"/>
    <w:rsid w:val="6DE368E3"/>
    <w:rsid w:val="6DE4DBF6"/>
    <w:rsid w:val="6DF263AC"/>
    <w:rsid w:val="6E002180"/>
    <w:rsid w:val="6E08D4A7"/>
    <w:rsid w:val="6E10946E"/>
    <w:rsid w:val="6E301CFA"/>
    <w:rsid w:val="6E43A5FD"/>
    <w:rsid w:val="6E51E60D"/>
    <w:rsid w:val="6E66CED5"/>
    <w:rsid w:val="6E86D8A0"/>
    <w:rsid w:val="6E8BA4E8"/>
    <w:rsid w:val="6E8D45F7"/>
    <w:rsid w:val="6E9562FB"/>
    <w:rsid w:val="6E99D30C"/>
    <w:rsid w:val="6EA1490A"/>
    <w:rsid w:val="6EB9CF23"/>
    <w:rsid w:val="6EC670BC"/>
    <w:rsid w:val="6ED074C0"/>
    <w:rsid w:val="6EDB4BF0"/>
    <w:rsid w:val="6EDF8321"/>
    <w:rsid w:val="6EEDD99D"/>
    <w:rsid w:val="6EF58B13"/>
    <w:rsid w:val="6F201726"/>
    <w:rsid w:val="6F6E7783"/>
    <w:rsid w:val="6F8D5000"/>
    <w:rsid w:val="6FA76BAD"/>
    <w:rsid w:val="6FC24F9C"/>
    <w:rsid w:val="6FC95F5B"/>
    <w:rsid w:val="6FC9C9AF"/>
    <w:rsid w:val="6FCFC9ED"/>
    <w:rsid w:val="6FE0E68E"/>
    <w:rsid w:val="7006ED4A"/>
    <w:rsid w:val="700A246F"/>
    <w:rsid w:val="7015EB2F"/>
    <w:rsid w:val="70169032"/>
    <w:rsid w:val="70272FC9"/>
    <w:rsid w:val="702E6A38"/>
    <w:rsid w:val="7031CA54"/>
    <w:rsid w:val="70342023"/>
    <w:rsid w:val="703F11F2"/>
    <w:rsid w:val="70478309"/>
    <w:rsid w:val="7087DA98"/>
    <w:rsid w:val="70A0982D"/>
    <w:rsid w:val="70C67C7D"/>
    <w:rsid w:val="71035A7D"/>
    <w:rsid w:val="71057FA2"/>
    <w:rsid w:val="71528F6E"/>
    <w:rsid w:val="715E0E00"/>
    <w:rsid w:val="71826B8A"/>
    <w:rsid w:val="7189CE05"/>
    <w:rsid w:val="719EC5ED"/>
    <w:rsid w:val="71A9DBCA"/>
    <w:rsid w:val="71AD4879"/>
    <w:rsid w:val="71B3E017"/>
    <w:rsid w:val="71B53400"/>
    <w:rsid w:val="71C0A622"/>
    <w:rsid w:val="71DB45E5"/>
    <w:rsid w:val="71E56AAC"/>
    <w:rsid w:val="71F978CA"/>
    <w:rsid w:val="71FBA774"/>
    <w:rsid w:val="7200C056"/>
    <w:rsid w:val="720127CF"/>
    <w:rsid w:val="72094D07"/>
    <w:rsid w:val="7218CDB3"/>
    <w:rsid w:val="72459710"/>
    <w:rsid w:val="72678EFC"/>
    <w:rsid w:val="7275FE1C"/>
    <w:rsid w:val="7283A5F7"/>
    <w:rsid w:val="72A44F2B"/>
    <w:rsid w:val="72A9B7E4"/>
    <w:rsid w:val="72AB8DE2"/>
    <w:rsid w:val="72D0766F"/>
    <w:rsid w:val="72E320F0"/>
    <w:rsid w:val="72E56D87"/>
    <w:rsid w:val="72FF6703"/>
    <w:rsid w:val="7302D71F"/>
    <w:rsid w:val="7313400D"/>
    <w:rsid w:val="7316E5EB"/>
    <w:rsid w:val="73222024"/>
    <w:rsid w:val="73278CBC"/>
    <w:rsid w:val="73395515"/>
    <w:rsid w:val="733CBF88"/>
    <w:rsid w:val="73434F09"/>
    <w:rsid w:val="73452368"/>
    <w:rsid w:val="7345B001"/>
    <w:rsid w:val="7349F3A9"/>
    <w:rsid w:val="735D96C3"/>
    <w:rsid w:val="736D2553"/>
    <w:rsid w:val="736FB6BB"/>
    <w:rsid w:val="7380AFE9"/>
    <w:rsid w:val="73AA7A42"/>
    <w:rsid w:val="73CE8E45"/>
    <w:rsid w:val="7405245D"/>
    <w:rsid w:val="741D62ED"/>
    <w:rsid w:val="7423ED4C"/>
    <w:rsid w:val="74329A66"/>
    <w:rsid w:val="74381B57"/>
    <w:rsid w:val="74391585"/>
    <w:rsid w:val="743C6643"/>
    <w:rsid w:val="7456AF08"/>
    <w:rsid w:val="745D96C1"/>
    <w:rsid w:val="7485442C"/>
    <w:rsid w:val="749B0AA6"/>
    <w:rsid w:val="74D69894"/>
    <w:rsid w:val="75035F58"/>
    <w:rsid w:val="7503DC39"/>
    <w:rsid w:val="750A2A39"/>
    <w:rsid w:val="75125E07"/>
    <w:rsid w:val="75684400"/>
    <w:rsid w:val="756DB902"/>
    <w:rsid w:val="7570F127"/>
    <w:rsid w:val="757EB161"/>
    <w:rsid w:val="75940D70"/>
    <w:rsid w:val="75B2C1DB"/>
    <w:rsid w:val="75B97517"/>
    <w:rsid w:val="75C9BD95"/>
    <w:rsid w:val="75D7FC6B"/>
    <w:rsid w:val="75EEEBCC"/>
    <w:rsid w:val="75F7626B"/>
    <w:rsid w:val="760E58D4"/>
    <w:rsid w:val="762E19B7"/>
    <w:rsid w:val="763C3AD9"/>
    <w:rsid w:val="764107C5"/>
    <w:rsid w:val="76430BAA"/>
    <w:rsid w:val="7670CF93"/>
    <w:rsid w:val="7676DA18"/>
    <w:rsid w:val="768629B7"/>
    <w:rsid w:val="76C0F3D0"/>
    <w:rsid w:val="76DB007B"/>
    <w:rsid w:val="76E083B3"/>
    <w:rsid w:val="76E1AADA"/>
    <w:rsid w:val="76E44550"/>
    <w:rsid w:val="76EDEA2B"/>
    <w:rsid w:val="76F70EC6"/>
    <w:rsid w:val="77122C5E"/>
    <w:rsid w:val="771824B8"/>
    <w:rsid w:val="772CA20B"/>
    <w:rsid w:val="772E088F"/>
    <w:rsid w:val="773CB29C"/>
    <w:rsid w:val="774A6811"/>
    <w:rsid w:val="7750D1AC"/>
    <w:rsid w:val="77592E4F"/>
    <w:rsid w:val="775AB4AB"/>
    <w:rsid w:val="775B55BC"/>
    <w:rsid w:val="775ED702"/>
    <w:rsid w:val="7764D66D"/>
    <w:rsid w:val="77693BAE"/>
    <w:rsid w:val="778B4A63"/>
    <w:rsid w:val="779CBBA6"/>
    <w:rsid w:val="77AF399A"/>
    <w:rsid w:val="77BF94E9"/>
    <w:rsid w:val="77D266B7"/>
    <w:rsid w:val="77E55390"/>
    <w:rsid w:val="77ED8EF1"/>
    <w:rsid w:val="7823F7E0"/>
    <w:rsid w:val="78242035"/>
    <w:rsid w:val="782F5A27"/>
    <w:rsid w:val="78886FEA"/>
    <w:rsid w:val="78BD3DA0"/>
    <w:rsid w:val="78C20E1C"/>
    <w:rsid w:val="78E157D0"/>
    <w:rsid w:val="7935CE87"/>
    <w:rsid w:val="7942D661"/>
    <w:rsid w:val="7952C978"/>
    <w:rsid w:val="796EA3C9"/>
    <w:rsid w:val="7989B9D9"/>
    <w:rsid w:val="799A7D92"/>
    <w:rsid w:val="79DBB0BE"/>
    <w:rsid w:val="79DF33D5"/>
    <w:rsid w:val="79ED6D4E"/>
    <w:rsid w:val="79FCA1C2"/>
    <w:rsid w:val="7A239D3E"/>
    <w:rsid w:val="7A28F8A5"/>
    <w:rsid w:val="7A30908C"/>
    <w:rsid w:val="7A47A738"/>
    <w:rsid w:val="7A529296"/>
    <w:rsid w:val="7A543357"/>
    <w:rsid w:val="7A585632"/>
    <w:rsid w:val="7A5EEC25"/>
    <w:rsid w:val="7A7A8A7C"/>
    <w:rsid w:val="7A9686F9"/>
    <w:rsid w:val="7AC03EA0"/>
    <w:rsid w:val="7B10911C"/>
    <w:rsid w:val="7B175080"/>
    <w:rsid w:val="7B2FD7C8"/>
    <w:rsid w:val="7B553526"/>
    <w:rsid w:val="7B56254E"/>
    <w:rsid w:val="7B6E0834"/>
    <w:rsid w:val="7B710777"/>
    <w:rsid w:val="7B7D0A54"/>
    <w:rsid w:val="7B80B06F"/>
    <w:rsid w:val="7B84E304"/>
    <w:rsid w:val="7B8C448F"/>
    <w:rsid w:val="7B941099"/>
    <w:rsid w:val="7BA23705"/>
    <w:rsid w:val="7BA2C475"/>
    <w:rsid w:val="7BA73A05"/>
    <w:rsid w:val="7BBF3FFC"/>
    <w:rsid w:val="7BBF8085"/>
    <w:rsid w:val="7BD02E04"/>
    <w:rsid w:val="7BDA198B"/>
    <w:rsid w:val="7BE832C9"/>
    <w:rsid w:val="7BE85BCF"/>
    <w:rsid w:val="7BFED272"/>
    <w:rsid w:val="7C02305E"/>
    <w:rsid w:val="7C0DF11E"/>
    <w:rsid w:val="7C14A552"/>
    <w:rsid w:val="7C19D4D6"/>
    <w:rsid w:val="7C234250"/>
    <w:rsid w:val="7C46EB7E"/>
    <w:rsid w:val="7C799D8B"/>
    <w:rsid w:val="7C7BBC15"/>
    <w:rsid w:val="7C9EA899"/>
    <w:rsid w:val="7CA1DB61"/>
    <w:rsid w:val="7CB90781"/>
    <w:rsid w:val="7CC93F8B"/>
    <w:rsid w:val="7CCB1186"/>
    <w:rsid w:val="7CCDCBC9"/>
    <w:rsid w:val="7CD02112"/>
    <w:rsid w:val="7CDCDD62"/>
    <w:rsid w:val="7CE3C28A"/>
    <w:rsid w:val="7CE8016E"/>
    <w:rsid w:val="7CEF08DE"/>
    <w:rsid w:val="7D0304EF"/>
    <w:rsid w:val="7D670A06"/>
    <w:rsid w:val="7D6C4A1E"/>
    <w:rsid w:val="7D975E47"/>
    <w:rsid w:val="7D9D96CF"/>
    <w:rsid w:val="7DA006BA"/>
    <w:rsid w:val="7DABF53C"/>
    <w:rsid w:val="7DC2640C"/>
    <w:rsid w:val="7DD55720"/>
    <w:rsid w:val="7DDA0766"/>
    <w:rsid w:val="7E211FBF"/>
    <w:rsid w:val="7E22159B"/>
    <w:rsid w:val="7E4169E1"/>
    <w:rsid w:val="7E5F9ED0"/>
    <w:rsid w:val="7E71EAC4"/>
    <w:rsid w:val="7E78633A"/>
    <w:rsid w:val="7E78C579"/>
    <w:rsid w:val="7E8E36A4"/>
    <w:rsid w:val="7E924FFC"/>
    <w:rsid w:val="7E93C49F"/>
    <w:rsid w:val="7E958C49"/>
    <w:rsid w:val="7EA13035"/>
    <w:rsid w:val="7EACA1CD"/>
    <w:rsid w:val="7ED348B0"/>
    <w:rsid w:val="7EF2BB67"/>
    <w:rsid w:val="7EF4CEE5"/>
    <w:rsid w:val="7F12F7EB"/>
    <w:rsid w:val="7F2FFA29"/>
    <w:rsid w:val="7F333E79"/>
    <w:rsid w:val="7F34F0E7"/>
    <w:rsid w:val="7F53DCB4"/>
    <w:rsid w:val="7F6752C6"/>
    <w:rsid w:val="7F6A54C4"/>
    <w:rsid w:val="7F75E8AC"/>
    <w:rsid w:val="7F7D0F3D"/>
    <w:rsid w:val="7F867FC1"/>
    <w:rsid w:val="7F8796B3"/>
    <w:rsid w:val="7F9ACEE0"/>
    <w:rsid w:val="7FA35ED2"/>
    <w:rsid w:val="7FB051E2"/>
    <w:rsid w:val="7FB62C46"/>
    <w:rsid w:val="7FC3518C"/>
    <w:rsid w:val="7FD37CD1"/>
    <w:rsid w:val="7FEEA13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46BB0"/>
  <w15:chartTrackingRefBased/>
  <w15:docId w15:val="{D9F73152-FF6B-4CDB-AC90-8CA7001A5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17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17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17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417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17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17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17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17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17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7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17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17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417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17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17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17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17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17C8"/>
    <w:rPr>
      <w:rFonts w:eastAsiaTheme="majorEastAsia" w:cstheme="majorBidi"/>
      <w:color w:val="272727" w:themeColor="text1" w:themeTint="D8"/>
    </w:rPr>
  </w:style>
  <w:style w:type="paragraph" w:styleId="Title">
    <w:name w:val="Title"/>
    <w:basedOn w:val="Normal"/>
    <w:next w:val="Normal"/>
    <w:link w:val="TitleChar"/>
    <w:uiPriority w:val="10"/>
    <w:qFormat/>
    <w:rsid w:val="00D417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17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17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17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17C8"/>
    <w:pPr>
      <w:spacing w:before="160"/>
      <w:jc w:val="center"/>
    </w:pPr>
    <w:rPr>
      <w:i/>
      <w:iCs/>
      <w:color w:val="404040" w:themeColor="text1" w:themeTint="BF"/>
    </w:rPr>
  </w:style>
  <w:style w:type="character" w:customStyle="1" w:styleId="QuoteChar">
    <w:name w:val="Quote Char"/>
    <w:basedOn w:val="DefaultParagraphFont"/>
    <w:link w:val="Quote"/>
    <w:uiPriority w:val="29"/>
    <w:rsid w:val="00D417C8"/>
    <w:rPr>
      <w:i/>
      <w:iCs/>
      <w:color w:val="404040" w:themeColor="text1" w:themeTint="BF"/>
    </w:rPr>
  </w:style>
  <w:style w:type="paragraph" w:styleId="ListParagraph">
    <w:name w:val="List Paragraph"/>
    <w:basedOn w:val="Normal"/>
    <w:uiPriority w:val="34"/>
    <w:qFormat/>
    <w:rsid w:val="00D417C8"/>
    <w:pPr>
      <w:ind w:left="720"/>
      <w:contextualSpacing/>
    </w:pPr>
  </w:style>
  <w:style w:type="character" w:styleId="IntenseEmphasis">
    <w:name w:val="Intense Emphasis"/>
    <w:basedOn w:val="DefaultParagraphFont"/>
    <w:uiPriority w:val="21"/>
    <w:qFormat/>
    <w:rsid w:val="00D417C8"/>
    <w:rPr>
      <w:i/>
      <w:iCs/>
      <w:color w:val="0F4761" w:themeColor="accent1" w:themeShade="BF"/>
    </w:rPr>
  </w:style>
  <w:style w:type="paragraph" w:styleId="IntenseQuote">
    <w:name w:val="Intense Quote"/>
    <w:basedOn w:val="Normal"/>
    <w:next w:val="Normal"/>
    <w:link w:val="IntenseQuoteChar"/>
    <w:uiPriority w:val="30"/>
    <w:qFormat/>
    <w:rsid w:val="00D417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17C8"/>
    <w:rPr>
      <w:i/>
      <w:iCs/>
      <w:color w:val="0F4761" w:themeColor="accent1" w:themeShade="BF"/>
    </w:rPr>
  </w:style>
  <w:style w:type="character" w:styleId="IntenseReference">
    <w:name w:val="Intense Reference"/>
    <w:basedOn w:val="DefaultParagraphFont"/>
    <w:uiPriority w:val="32"/>
    <w:qFormat/>
    <w:rsid w:val="00D417C8"/>
    <w:rPr>
      <w:b/>
      <w:bCs/>
      <w:smallCaps/>
      <w:color w:val="0F4761" w:themeColor="accent1" w:themeShade="BF"/>
      <w:spacing w:val="5"/>
    </w:rPr>
  </w:style>
  <w:style w:type="character" w:customStyle="1" w:styleId="normaltextrun">
    <w:name w:val="normaltextrun"/>
    <w:basedOn w:val="DefaultParagraphFont"/>
    <w:rsid w:val="00D417C8"/>
  </w:style>
  <w:style w:type="paragraph" w:customStyle="1" w:styleId="paragraph">
    <w:name w:val="paragraph"/>
    <w:basedOn w:val="Normal"/>
    <w:rsid w:val="00D52775"/>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eop">
    <w:name w:val="eop"/>
    <w:basedOn w:val="DefaultParagraphFont"/>
    <w:rsid w:val="00D52775"/>
  </w:style>
  <w:style w:type="character" w:styleId="CommentReference">
    <w:name w:val="annotation reference"/>
    <w:basedOn w:val="DefaultParagraphFont"/>
    <w:uiPriority w:val="99"/>
    <w:semiHidden/>
    <w:unhideWhenUsed/>
    <w:rsid w:val="00D52775"/>
    <w:rPr>
      <w:sz w:val="16"/>
      <w:szCs w:val="16"/>
    </w:rPr>
  </w:style>
  <w:style w:type="paragraph" w:styleId="CommentText">
    <w:name w:val="annotation text"/>
    <w:basedOn w:val="Normal"/>
    <w:link w:val="CommentTextChar"/>
    <w:uiPriority w:val="99"/>
    <w:unhideWhenUsed/>
    <w:rsid w:val="00D52775"/>
    <w:pPr>
      <w:spacing w:line="240" w:lineRule="auto"/>
    </w:pPr>
    <w:rPr>
      <w:sz w:val="20"/>
      <w:szCs w:val="20"/>
    </w:rPr>
  </w:style>
  <w:style w:type="character" w:customStyle="1" w:styleId="CommentTextChar">
    <w:name w:val="Comment Text Char"/>
    <w:basedOn w:val="DefaultParagraphFont"/>
    <w:link w:val="CommentText"/>
    <w:uiPriority w:val="99"/>
    <w:rsid w:val="00D52775"/>
    <w:rPr>
      <w:sz w:val="20"/>
      <w:szCs w:val="20"/>
    </w:rPr>
  </w:style>
  <w:style w:type="paragraph" w:customStyle="1" w:styleId="EndNoteBibliography">
    <w:name w:val="EndNote Bibliography"/>
    <w:basedOn w:val="Normal"/>
    <w:link w:val="EndNoteBibliographyChar"/>
    <w:rsid w:val="00D52775"/>
    <w:pPr>
      <w:spacing w:line="240" w:lineRule="auto"/>
    </w:pPr>
    <w:rPr>
      <w:rFonts w:ascii="Times New Roman" w:hAnsi="Times New Roman" w:cs="Times New Roman"/>
      <w:noProof/>
      <w:szCs w:val="22"/>
      <w:lang w:val="en-US"/>
    </w:rPr>
  </w:style>
  <w:style w:type="character" w:customStyle="1" w:styleId="EndNoteBibliographyChar">
    <w:name w:val="EndNote Bibliography Char"/>
    <w:basedOn w:val="DefaultParagraphFont"/>
    <w:link w:val="EndNoteBibliography"/>
    <w:rsid w:val="00D52775"/>
    <w:rPr>
      <w:rFonts w:ascii="Times New Roman" w:hAnsi="Times New Roman" w:cs="Times New Roman"/>
      <w:noProof/>
      <w:szCs w:val="22"/>
      <w:lang w:val="en-US"/>
    </w:rPr>
  </w:style>
  <w:style w:type="character" w:styleId="Hyperlink">
    <w:name w:val="Hyperlink"/>
    <w:basedOn w:val="DefaultParagraphFont"/>
    <w:uiPriority w:val="99"/>
    <w:unhideWhenUsed/>
    <w:rsid w:val="00F85FA3"/>
    <w:rPr>
      <w:color w:val="467886" w:themeColor="hyperlink"/>
      <w:u w:val="single"/>
    </w:rPr>
  </w:style>
  <w:style w:type="character" w:customStyle="1" w:styleId="superscript">
    <w:name w:val="superscript"/>
    <w:basedOn w:val="DefaultParagraphFont"/>
    <w:rsid w:val="00984D15"/>
  </w:style>
  <w:style w:type="paragraph" w:styleId="CommentSubject">
    <w:name w:val="annotation subject"/>
    <w:basedOn w:val="CommentText"/>
    <w:next w:val="CommentText"/>
    <w:link w:val="CommentSubjectChar"/>
    <w:uiPriority w:val="99"/>
    <w:semiHidden/>
    <w:unhideWhenUsed/>
    <w:rsid w:val="008E785F"/>
    <w:rPr>
      <w:b/>
      <w:bCs/>
    </w:rPr>
  </w:style>
  <w:style w:type="character" w:customStyle="1" w:styleId="CommentSubjectChar">
    <w:name w:val="Comment Subject Char"/>
    <w:basedOn w:val="CommentTextChar"/>
    <w:link w:val="CommentSubject"/>
    <w:uiPriority w:val="99"/>
    <w:semiHidden/>
    <w:rsid w:val="008E785F"/>
    <w:rPr>
      <w:b/>
      <w:bCs/>
      <w:sz w:val="20"/>
      <w:szCs w:val="20"/>
    </w:rPr>
  </w:style>
  <w:style w:type="character" w:styleId="UnresolvedMention">
    <w:name w:val="Unresolved Mention"/>
    <w:basedOn w:val="DefaultParagraphFont"/>
    <w:uiPriority w:val="99"/>
    <w:semiHidden/>
    <w:unhideWhenUsed/>
    <w:rsid w:val="008E785F"/>
    <w:rPr>
      <w:color w:val="605E5C"/>
      <w:shd w:val="clear" w:color="auto" w:fill="E1DFDD"/>
    </w:rPr>
  </w:style>
  <w:style w:type="paragraph" w:styleId="FootnoteText">
    <w:name w:val="footnote text"/>
    <w:basedOn w:val="Normal"/>
    <w:link w:val="FootnoteTextChar"/>
    <w:uiPriority w:val="99"/>
    <w:semiHidden/>
    <w:unhideWhenUsed/>
    <w:rsid w:val="00BC2B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2B01"/>
    <w:rPr>
      <w:sz w:val="20"/>
      <w:szCs w:val="20"/>
    </w:rPr>
  </w:style>
  <w:style w:type="character" w:styleId="FootnoteReference">
    <w:name w:val="footnote reference"/>
    <w:basedOn w:val="DefaultParagraphFont"/>
    <w:uiPriority w:val="99"/>
    <w:semiHidden/>
    <w:unhideWhenUsed/>
    <w:rsid w:val="00BC2B01"/>
    <w:rPr>
      <w:vertAlign w:val="superscript"/>
    </w:rPr>
  </w:style>
  <w:style w:type="paragraph" w:customStyle="1" w:styleId="EndNoteBibliographyTitle">
    <w:name w:val="EndNote Bibliography Title"/>
    <w:basedOn w:val="Normal"/>
    <w:link w:val="EndNoteBibliographyTitleChar"/>
    <w:rsid w:val="00C6594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6594E"/>
    <w:rPr>
      <w:rFonts w:ascii="Times New Roman" w:hAnsi="Times New Roman" w:cs="Times New Roman"/>
      <w:noProof/>
      <w:lang w:val="en-US"/>
    </w:rPr>
  </w:style>
  <w:style w:type="character" w:styleId="FollowedHyperlink">
    <w:name w:val="FollowedHyperlink"/>
    <w:basedOn w:val="DefaultParagraphFont"/>
    <w:uiPriority w:val="99"/>
    <w:semiHidden/>
    <w:unhideWhenUsed/>
    <w:rsid w:val="00126EB7"/>
    <w:rPr>
      <w:color w:val="96607D" w:themeColor="followedHyperlink"/>
      <w:u w:val="single"/>
    </w:rPr>
  </w:style>
  <w:style w:type="paragraph" w:styleId="Revision">
    <w:name w:val="Revision"/>
    <w:hidden/>
    <w:uiPriority w:val="99"/>
    <w:semiHidden/>
    <w:rsid w:val="006076F1"/>
    <w:pPr>
      <w:spacing w:after="0" w:line="240" w:lineRule="auto"/>
    </w:pPr>
  </w:style>
  <w:style w:type="paragraph" w:styleId="Header">
    <w:name w:val="header"/>
    <w:basedOn w:val="Normal"/>
    <w:link w:val="HeaderChar"/>
    <w:uiPriority w:val="99"/>
    <w:semiHidden/>
    <w:unhideWhenUsed/>
    <w:rsid w:val="000770A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770AF"/>
  </w:style>
  <w:style w:type="paragraph" w:styleId="Footer">
    <w:name w:val="footer"/>
    <w:basedOn w:val="Normal"/>
    <w:link w:val="FooterChar"/>
    <w:uiPriority w:val="99"/>
    <w:semiHidden/>
    <w:unhideWhenUsed/>
    <w:rsid w:val="000770A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0770AF"/>
  </w:style>
  <w:style w:type="character" w:styleId="Mention">
    <w:name w:val="Mention"/>
    <w:basedOn w:val="DefaultParagraphFont"/>
    <w:uiPriority w:val="99"/>
    <w:unhideWhenUsed/>
    <w:rsid w:val="00494F05"/>
    <w:rPr>
      <w:color w:val="2B579A"/>
      <w:shd w:val="clear" w:color="auto" w:fill="E1DFDD"/>
    </w:rPr>
  </w:style>
  <w:style w:type="paragraph" w:styleId="NormalWeb">
    <w:name w:val="Normal (Web)"/>
    <w:basedOn w:val="Normal"/>
    <w:uiPriority w:val="99"/>
    <w:semiHidden/>
    <w:unhideWhenUsed/>
    <w:rsid w:val="005D572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0742435">
      <w:bodyDiv w:val="1"/>
      <w:marLeft w:val="0"/>
      <w:marRight w:val="0"/>
      <w:marTop w:val="0"/>
      <w:marBottom w:val="0"/>
      <w:divBdr>
        <w:top w:val="none" w:sz="0" w:space="0" w:color="auto"/>
        <w:left w:val="none" w:sz="0" w:space="0" w:color="auto"/>
        <w:bottom w:val="none" w:sz="0" w:space="0" w:color="auto"/>
        <w:right w:val="none" w:sz="0" w:space="0" w:color="auto"/>
      </w:divBdr>
    </w:div>
    <w:div w:id="697506128">
      <w:bodyDiv w:val="1"/>
      <w:marLeft w:val="0"/>
      <w:marRight w:val="0"/>
      <w:marTop w:val="0"/>
      <w:marBottom w:val="0"/>
      <w:divBdr>
        <w:top w:val="none" w:sz="0" w:space="0" w:color="auto"/>
        <w:left w:val="none" w:sz="0" w:space="0" w:color="auto"/>
        <w:bottom w:val="none" w:sz="0" w:space="0" w:color="auto"/>
        <w:right w:val="none" w:sz="0" w:space="0" w:color="auto"/>
      </w:divBdr>
    </w:div>
    <w:div w:id="825707039">
      <w:bodyDiv w:val="1"/>
      <w:marLeft w:val="0"/>
      <w:marRight w:val="0"/>
      <w:marTop w:val="0"/>
      <w:marBottom w:val="0"/>
      <w:divBdr>
        <w:top w:val="none" w:sz="0" w:space="0" w:color="auto"/>
        <w:left w:val="none" w:sz="0" w:space="0" w:color="auto"/>
        <w:bottom w:val="none" w:sz="0" w:space="0" w:color="auto"/>
        <w:right w:val="none" w:sz="0" w:space="0" w:color="auto"/>
      </w:divBdr>
    </w:div>
    <w:div w:id="877359032">
      <w:bodyDiv w:val="1"/>
      <w:marLeft w:val="0"/>
      <w:marRight w:val="0"/>
      <w:marTop w:val="0"/>
      <w:marBottom w:val="0"/>
      <w:divBdr>
        <w:top w:val="none" w:sz="0" w:space="0" w:color="auto"/>
        <w:left w:val="none" w:sz="0" w:space="0" w:color="auto"/>
        <w:bottom w:val="none" w:sz="0" w:space="0" w:color="auto"/>
        <w:right w:val="none" w:sz="0" w:space="0" w:color="auto"/>
      </w:divBdr>
      <w:divsChild>
        <w:div w:id="1452671851">
          <w:marLeft w:val="0"/>
          <w:marRight w:val="0"/>
          <w:marTop w:val="0"/>
          <w:marBottom w:val="0"/>
          <w:divBdr>
            <w:top w:val="none" w:sz="0" w:space="0" w:color="auto"/>
            <w:left w:val="none" w:sz="0" w:space="0" w:color="auto"/>
            <w:bottom w:val="none" w:sz="0" w:space="0" w:color="auto"/>
            <w:right w:val="none" w:sz="0" w:space="0" w:color="auto"/>
          </w:divBdr>
          <w:divsChild>
            <w:div w:id="1287198694">
              <w:marLeft w:val="0"/>
              <w:marRight w:val="0"/>
              <w:marTop w:val="0"/>
              <w:marBottom w:val="0"/>
              <w:divBdr>
                <w:top w:val="none" w:sz="0" w:space="0" w:color="auto"/>
                <w:left w:val="none" w:sz="0" w:space="0" w:color="auto"/>
                <w:bottom w:val="none" w:sz="0" w:space="0" w:color="auto"/>
                <w:right w:val="none" w:sz="0" w:space="0" w:color="auto"/>
              </w:divBdr>
              <w:divsChild>
                <w:div w:id="399789213">
                  <w:marLeft w:val="0"/>
                  <w:marRight w:val="0"/>
                  <w:marTop w:val="0"/>
                  <w:marBottom w:val="0"/>
                  <w:divBdr>
                    <w:top w:val="none" w:sz="0" w:space="0" w:color="auto"/>
                    <w:left w:val="none" w:sz="0" w:space="0" w:color="auto"/>
                    <w:bottom w:val="none" w:sz="0" w:space="0" w:color="auto"/>
                    <w:right w:val="none" w:sz="0" w:space="0" w:color="auto"/>
                  </w:divBdr>
                  <w:divsChild>
                    <w:div w:id="161818337">
                      <w:marLeft w:val="0"/>
                      <w:marRight w:val="0"/>
                      <w:marTop w:val="0"/>
                      <w:marBottom w:val="0"/>
                      <w:divBdr>
                        <w:top w:val="none" w:sz="0" w:space="0" w:color="auto"/>
                        <w:left w:val="none" w:sz="0" w:space="0" w:color="auto"/>
                        <w:bottom w:val="none" w:sz="0" w:space="0" w:color="auto"/>
                        <w:right w:val="none" w:sz="0" w:space="0" w:color="auto"/>
                      </w:divBdr>
                    </w:div>
                    <w:div w:id="507408642">
                      <w:marLeft w:val="0"/>
                      <w:marRight w:val="0"/>
                      <w:marTop w:val="0"/>
                      <w:marBottom w:val="0"/>
                      <w:divBdr>
                        <w:top w:val="none" w:sz="0" w:space="0" w:color="auto"/>
                        <w:left w:val="none" w:sz="0" w:space="0" w:color="auto"/>
                        <w:bottom w:val="none" w:sz="0" w:space="0" w:color="auto"/>
                        <w:right w:val="none" w:sz="0" w:space="0" w:color="auto"/>
                      </w:divBdr>
                      <w:divsChild>
                        <w:div w:id="719325732">
                          <w:marLeft w:val="0"/>
                          <w:marRight w:val="0"/>
                          <w:marTop w:val="0"/>
                          <w:marBottom w:val="0"/>
                          <w:divBdr>
                            <w:top w:val="none" w:sz="0" w:space="0" w:color="auto"/>
                            <w:left w:val="none" w:sz="0" w:space="0" w:color="auto"/>
                            <w:bottom w:val="none" w:sz="0" w:space="0" w:color="auto"/>
                            <w:right w:val="none" w:sz="0" w:space="0" w:color="auto"/>
                          </w:divBdr>
                          <w:divsChild>
                            <w:div w:id="1043671224">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017941">
      <w:bodyDiv w:val="1"/>
      <w:marLeft w:val="0"/>
      <w:marRight w:val="0"/>
      <w:marTop w:val="0"/>
      <w:marBottom w:val="0"/>
      <w:divBdr>
        <w:top w:val="none" w:sz="0" w:space="0" w:color="auto"/>
        <w:left w:val="none" w:sz="0" w:space="0" w:color="auto"/>
        <w:bottom w:val="none" w:sz="0" w:space="0" w:color="auto"/>
        <w:right w:val="none" w:sz="0" w:space="0" w:color="auto"/>
      </w:divBdr>
    </w:div>
    <w:div w:id="1012336087">
      <w:bodyDiv w:val="1"/>
      <w:marLeft w:val="0"/>
      <w:marRight w:val="0"/>
      <w:marTop w:val="0"/>
      <w:marBottom w:val="0"/>
      <w:divBdr>
        <w:top w:val="none" w:sz="0" w:space="0" w:color="auto"/>
        <w:left w:val="none" w:sz="0" w:space="0" w:color="auto"/>
        <w:bottom w:val="none" w:sz="0" w:space="0" w:color="auto"/>
        <w:right w:val="none" w:sz="0" w:space="0" w:color="auto"/>
      </w:divBdr>
      <w:divsChild>
        <w:div w:id="402872844">
          <w:marLeft w:val="0"/>
          <w:marRight w:val="0"/>
          <w:marTop w:val="0"/>
          <w:marBottom w:val="0"/>
          <w:divBdr>
            <w:top w:val="none" w:sz="0" w:space="0" w:color="auto"/>
            <w:left w:val="none" w:sz="0" w:space="0" w:color="auto"/>
            <w:bottom w:val="none" w:sz="0" w:space="0" w:color="auto"/>
            <w:right w:val="none" w:sz="0" w:space="0" w:color="auto"/>
          </w:divBdr>
          <w:divsChild>
            <w:div w:id="854340866">
              <w:marLeft w:val="0"/>
              <w:marRight w:val="0"/>
              <w:marTop w:val="0"/>
              <w:marBottom w:val="0"/>
              <w:divBdr>
                <w:top w:val="none" w:sz="0" w:space="0" w:color="auto"/>
                <w:left w:val="none" w:sz="0" w:space="0" w:color="auto"/>
                <w:bottom w:val="none" w:sz="0" w:space="0" w:color="auto"/>
                <w:right w:val="none" w:sz="0" w:space="0" w:color="auto"/>
              </w:divBdr>
              <w:divsChild>
                <w:div w:id="1589969017">
                  <w:marLeft w:val="0"/>
                  <w:marRight w:val="0"/>
                  <w:marTop w:val="0"/>
                  <w:marBottom w:val="0"/>
                  <w:divBdr>
                    <w:top w:val="none" w:sz="0" w:space="0" w:color="auto"/>
                    <w:left w:val="none" w:sz="0" w:space="0" w:color="auto"/>
                    <w:bottom w:val="none" w:sz="0" w:space="0" w:color="auto"/>
                    <w:right w:val="none" w:sz="0" w:space="0" w:color="auto"/>
                  </w:divBdr>
                  <w:divsChild>
                    <w:div w:id="127358077">
                      <w:marLeft w:val="0"/>
                      <w:marRight w:val="0"/>
                      <w:marTop w:val="0"/>
                      <w:marBottom w:val="0"/>
                      <w:divBdr>
                        <w:top w:val="none" w:sz="0" w:space="0" w:color="auto"/>
                        <w:left w:val="none" w:sz="0" w:space="0" w:color="auto"/>
                        <w:bottom w:val="none" w:sz="0" w:space="0" w:color="auto"/>
                        <w:right w:val="none" w:sz="0" w:space="0" w:color="auto"/>
                      </w:divBdr>
                    </w:div>
                    <w:div w:id="1263879947">
                      <w:marLeft w:val="0"/>
                      <w:marRight w:val="0"/>
                      <w:marTop w:val="0"/>
                      <w:marBottom w:val="0"/>
                      <w:divBdr>
                        <w:top w:val="none" w:sz="0" w:space="0" w:color="auto"/>
                        <w:left w:val="none" w:sz="0" w:space="0" w:color="auto"/>
                        <w:bottom w:val="none" w:sz="0" w:space="0" w:color="auto"/>
                        <w:right w:val="none" w:sz="0" w:space="0" w:color="auto"/>
                      </w:divBdr>
                      <w:divsChild>
                        <w:div w:id="2140147355">
                          <w:marLeft w:val="0"/>
                          <w:marRight w:val="0"/>
                          <w:marTop w:val="0"/>
                          <w:marBottom w:val="0"/>
                          <w:divBdr>
                            <w:top w:val="none" w:sz="0" w:space="0" w:color="auto"/>
                            <w:left w:val="none" w:sz="0" w:space="0" w:color="auto"/>
                            <w:bottom w:val="none" w:sz="0" w:space="0" w:color="auto"/>
                            <w:right w:val="none" w:sz="0" w:space="0" w:color="auto"/>
                          </w:divBdr>
                          <w:divsChild>
                            <w:div w:id="39330034">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8548409">
      <w:bodyDiv w:val="1"/>
      <w:marLeft w:val="0"/>
      <w:marRight w:val="0"/>
      <w:marTop w:val="0"/>
      <w:marBottom w:val="0"/>
      <w:divBdr>
        <w:top w:val="none" w:sz="0" w:space="0" w:color="auto"/>
        <w:left w:val="none" w:sz="0" w:space="0" w:color="auto"/>
        <w:bottom w:val="none" w:sz="0" w:space="0" w:color="auto"/>
        <w:right w:val="none" w:sz="0" w:space="0" w:color="auto"/>
      </w:divBdr>
    </w:div>
    <w:div w:id="1152480569">
      <w:bodyDiv w:val="1"/>
      <w:marLeft w:val="0"/>
      <w:marRight w:val="0"/>
      <w:marTop w:val="0"/>
      <w:marBottom w:val="0"/>
      <w:divBdr>
        <w:top w:val="none" w:sz="0" w:space="0" w:color="auto"/>
        <w:left w:val="none" w:sz="0" w:space="0" w:color="auto"/>
        <w:bottom w:val="none" w:sz="0" w:space="0" w:color="auto"/>
        <w:right w:val="none" w:sz="0" w:space="0" w:color="auto"/>
      </w:divBdr>
    </w:div>
    <w:div w:id="1561205478">
      <w:bodyDiv w:val="1"/>
      <w:marLeft w:val="0"/>
      <w:marRight w:val="0"/>
      <w:marTop w:val="0"/>
      <w:marBottom w:val="0"/>
      <w:divBdr>
        <w:top w:val="none" w:sz="0" w:space="0" w:color="auto"/>
        <w:left w:val="none" w:sz="0" w:space="0" w:color="auto"/>
        <w:bottom w:val="none" w:sz="0" w:space="0" w:color="auto"/>
        <w:right w:val="none" w:sz="0" w:space="0" w:color="auto"/>
      </w:divBdr>
      <w:divsChild>
        <w:div w:id="724258517">
          <w:marLeft w:val="0"/>
          <w:marRight w:val="0"/>
          <w:marTop w:val="0"/>
          <w:marBottom w:val="0"/>
          <w:divBdr>
            <w:top w:val="none" w:sz="0" w:space="0" w:color="auto"/>
            <w:left w:val="none" w:sz="0" w:space="0" w:color="auto"/>
            <w:bottom w:val="none" w:sz="0" w:space="0" w:color="auto"/>
            <w:right w:val="none" w:sz="0" w:space="0" w:color="auto"/>
          </w:divBdr>
          <w:divsChild>
            <w:div w:id="846095315">
              <w:marLeft w:val="0"/>
              <w:marRight w:val="0"/>
              <w:marTop w:val="0"/>
              <w:marBottom w:val="0"/>
              <w:divBdr>
                <w:top w:val="none" w:sz="0" w:space="0" w:color="auto"/>
                <w:left w:val="none" w:sz="0" w:space="0" w:color="auto"/>
                <w:bottom w:val="none" w:sz="0" w:space="0" w:color="auto"/>
                <w:right w:val="none" w:sz="0" w:space="0" w:color="auto"/>
              </w:divBdr>
            </w:div>
            <w:div w:id="199590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891335">
      <w:bodyDiv w:val="1"/>
      <w:marLeft w:val="0"/>
      <w:marRight w:val="0"/>
      <w:marTop w:val="0"/>
      <w:marBottom w:val="0"/>
      <w:divBdr>
        <w:top w:val="none" w:sz="0" w:space="0" w:color="auto"/>
        <w:left w:val="none" w:sz="0" w:space="0" w:color="auto"/>
        <w:bottom w:val="none" w:sz="0" w:space="0" w:color="auto"/>
        <w:right w:val="none" w:sz="0" w:space="0" w:color="auto"/>
      </w:divBdr>
    </w:div>
    <w:div w:id="1886873192">
      <w:bodyDiv w:val="1"/>
      <w:marLeft w:val="0"/>
      <w:marRight w:val="0"/>
      <w:marTop w:val="0"/>
      <w:marBottom w:val="0"/>
      <w:divBdr>
        <w:top w:val="none" w:sz="0" w:space="0" w:color="auto"/>
        <w:left w:val="none" w:sz="0" w:space="0" w:color="auto"/>
        <w:bottom w:val="none" w:sz="0" w:space="0" w:color="auto"/>
        <w:right w:val="none" w:sz="0" w:space="0" w:color="auto"/>
      </w:divBdr>
      <w:divsChild>
        <w:div w:id="1780373263">
          <w:marLeft w:val="0"/>
          <w:marRight w:val="0"/>
          <w:marTop w:val="0"/>
          <w:marBottom w:val="0"/>
          <w:divBdr>
            <w:top w:val="none" w:sz="0" w:space="0" w:color="auto"/>
            <w:left w:val="none" w:sz="0" w:space="0" w:color="auto"/>
            <w:bottom w:val="none" w:sz="0" w:space="0" w:color="auto"/>
            <w:right w:val="none" w:sz="0" w:space="0" w:color="auto"/>
          </w:divBdr>
          <w:divsChild>
            <w:div w:id="614867036">
              <w:marLeft w:val="0"/>
              <w:marRight w:val="0"/>
              <w:marTop w:val="0"/>
              <w:marBottom w:val="0"/>
              <w:divBdr>
                <w:top w:val="none" w:sz="0" w:space="0" w:color="auto"/>
                <w:left w:val="none" w:sz="0" w:space="0" w:color="auto"/>
                <w:bottom w:val="none" w:sz="0" w:space="0" w:color="auto"/>
                <w:right w:val="none" w:sz="0" w:space="0" w:color="auto"/>
              </w:divBdr>
            </w:div>
            <w:div w:id="141219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23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igital.nhs.uk/data-and-information/publications/statistical/statistics-on-women-s-smoking-status-at-time-of-delivery-england/statistics-on-womens-smoking-status-at-time-of-delivery-england-quarter-2-2023-24" TargetMode="External"/><Relationship Id="rId18" Type="http://schemas.openxmlformats.org/officeDocument/2006/relationships/hyperlink" Target="https://doi.org/10.1002/14651858.CD001055.pub5" TargetMode="External"/><Relationship Id="rId3" Type="http://schemas.openxmlformats.org/officeDocument/2006/relationships/customXml" Target="../customXml/item3.xml"/><Relationship Id="rId21" Type="http://schemas.microsoft.com/office/2019/05/relationships/documenttasks" Target="documenttasks/documenttasks1.xml"/><Relationship Id="rId7" Type="http://schemas.openxmlformats.org/officeDocument/2006/relationships/settings" Target="settings.xml"/><Relationship Id="rId12" Type="http://schemas.openxmlformats.org/officeDocument/2006/relationships/hyperlink" Target="https://orcid.org/0000-0002-3523-7230" TargetMode="External"/><Relationship Id="rId17" Type="http://schemas.openxmlformats.org/officeDocument/2006/relationships/hyperlink" Target="https://www.england.nhs.uk/long-read/saving-babies-lives-version-3/" TargetMode="External"/><Relationship Id="rId2" Type="http://schemas.openxmlformats.org/officeDocument/2006/relationships/customXml" Target="../customXml/item2.xml"/><Relationship Id="rId16" Type="http://schemas.openxmlformats.org/officeDocument/2006/relationships/hyperlink" Target="https://doi.org/10.17605/OSF.IO/38P6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nnah.igoe@nottingham.ac.uk" TargetMode="External"/><Relationship Id="rId5" Type="http://schemas.openxmlformats.org/officeDocument/2006/relationships/numbering" Target="numbering.xml"/><Relationship Id="rId15" Type="http://schemas.openxmlformats.org/officeDocument/2006/relationships/hyperlink" Target="https://doi.org/10.1111/j.1465-3362.2009.00098.x"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v.uk/government/statistics/child-and-maternal-health-profiles-december-2024-update/child-and-maternal-health-profiles-december-2024-update-statistical-commentary?utm_source=chatgpt.com" TargetMode="External"/></Relationships>
</file>

<file path=word/documenttasks/documenttasks1.xml><?xml version="1.0" encoding="utf-8"?>
<t:Tasks xmlns:t="http://schemas.microsoft.com/office/tasks/2019/documenttasks" xmlns:oel="http://schemas.microsoft.com/office/2019/extlst">
  <t:Task id="{3EAADB4D-44DE-4299-B203-974911E96F8B}">
    <t:Anchor>
      <t:Comment id="450148986"/>
    </t:Anchor>
    <t:History>
      <t:Event id="{8B4EFD1B-3A73-47DC-A3D8-94522E05272C}" time="2025-03-19T09:32:54.793Z">
        <t:Attribution userId="S::tim.coleman@nottingham.ac.uk::002e0de7-037b-4f4c-be1a-201b32fe11e0" userProvider="AD" userName="Tim Coleman (staff)"/>
        <t:Anchor>
          <t:Comment id="450148986"/>
        </t:Anchor>
        <t:Create/>
      </t:Event>
      <t:Event id="{508F24CE-61F7-4048-B4B0-76BA96F6B87B}" time="2025-03-19T09:32:54.793Z">
        <t:Attribution userId="S::tim.coleman@nottingham.ac.uk::002e0de7-037b-4f4c-be1a-201b32fe11e0" userProvider="AD" userName="Tim Coleman (staff)"/>
        <t:Anchor>
          <t:Comment id="450148986"/>
        </t:Anchor>
        <t:Assign userId="S::Hannah.Igoe@nottingham.ac.uk::06c969b5-8ea2-4faa-86b8-b4c9ab3d4592" userProvider="AD" userName="Hannah Igoe"/>
      </t:Event>
      <t:Event id="{CF2819C5-0876-4376-8F09-387F5568CC1B}" time="2025-03-19T09:32:54.793Z">
        <t:Attribution userId="S::tim.coleman@nottingham.ac.uk::002e0de7-037b-4f4c-be1a-201b32fe11e0" userProvider="AD" userName="Tim Coleman (staff)"/>
        <t:Anchor>
          <t:Comment id="450148986"/>
        </t:Anchor>
        <t:SetTitle title="@Hannah Igoe - see comment above where I’ve asked a question of Jo L-B. As the trials reported on whether or not the study intervention increased quit attempts (MiQUIT3 did) then we shouldn’t re-answer this question here. If Jo suggests that we adjust…"/>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9D252165BB9684782DAAFB52A63056F" ma:contentTypeVersion="8" ma:contentTypeDescription="Create a new document." ma:contentTypeScope="" ma:versionID="f2fe072ae95f34208bca5937bf687912">
  <xsd:schema xmlns:xsd="http://www.w3.org/2001/XMLSchema" xmlns:xs="http://www.w3.org/2001/XMLSchema" xmlns:p="http://schemas.microsoft.com/office/2006/metadata/properties" xmlns:ns2="79e9226b-8c5e-4641-b30c-dbd1a3889532" xmlns:ns3="bfcbf227-7e68-4fb6-9d1d-8744ac348a32" targetNamespace="http://schemas.microsoft.com/office/2006/metadata/properties" ma:root="true" ma:fieldsID="a936ed4919c6a1581cf4ed0c59c1b6e6" ns2:_="" ns3:_="">
    <xsd:import namespace="79e9226b-8c5e-4641-b30c-dbd1a3889532"/>
    <xsd:import namespace="bfcbf227-7e68-4fb6-9d1d-8744ac348a3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e9226b-8c5e-4641-b30c-dbd1a38895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fcbf227-7e68-4fb6-9d1d-8744ac348a3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1D46D7-2621-4CA0-91E2-021832A797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81F05C8-FB2B-4043-A058-E9F52A60B9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e9226b-8c5e-4641-b30c-dbd1a3889532"/>
    <ds:schemaRef ds:uri="bfcbf227-7e68-4fb6-9d1d-8744ac348a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382E634-6C8B-4FA5-B43A-1F2F1DFD50EC}">
  <ds:schemaRefs>
    <ds:schemaRef ds:uri="http://schemas.openxmlformats.org/officeDocument/2006/bibliography"/>
  </ds:schemaRefs>
</ds:datastoreItem>
</file>

<file path=customXml/itemProps4.xml><?xml version="1.0" encoding="utf-8"?>
<ds:datastoreItem xmlns:ds="http://schemas.openxmlformats.org/officeDocument/2006/customXml" ds:itemID="{D98D8A06-E9E7-40F8-B0D4-456BA4695E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077</Words>
  <Characters>40340</Characters>
  <Application>Microsoft Office Word</Application>
  <DocSecurity>0</DocSecurity>
  <Lines>336</Lines>
  <Paragraphs>94</Paragraphs>
  <ScaleCrop>false</ScaleCrop>
  <Company/>
  <LinksUpToDate>false</LinksUpToDate>
  <CharactersWithSpaces>4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Igoe</dc:creator>
  <cp:keywords/>
  <dc:description/>
  <cp:lastModifiedBy>Felix Naughton (HSC - Staff)</cp:lastModifiedBy>
  <cp:revision>8</cp:revision>
  <dcterms:created xsi:type="dcterms:W3CDTF">2025-09-19T12:07:00Z</dcterms:created>
  <dcterms:modified xsi:type="dcterms:W3CDTF">2026-01-0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D252165BB9684782DAAFB52A63056F</vt:lpwstr>
  </property>
  <property fmtid="{D5CDD505-2E9C-101B-9397-08002B2CF9AE}" pid="3" name="Order">
    <vt:r8>1500</vt:r8>
  </property>
  <property fmtid="{D5CDD505-2E9C-101B-9397-08002B2CF9AE}" pid="4" name="_ExtendedDescription">
    <vt:lpwstr/>
  </property>
  <property fmtid="{D5CDD505-2E9C-101B-9397-08002B2CF9AE}" pid="5" name="TriggerFlowInfo">
    <vt:lpwstr/>
  </property>
  <property fmtid="{D5CDD505-2E9C-101B-9397-08002B2CF9AE}" pid="6" name="ComplianceAssetId">
    <vt:lpwstr/>
  </property>
</Properties>
</file>